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mc:Ignorable="w14 w15 w16se w16cid w16 w16cex w16sdtdh w16sdtfl w16du wp14">
  <w:body>
    <w:p w:rsidR="632F870B" w:rsidP="632F870B" w:rsidRDefault="632F870B" w14:paraId="7EFCDFCD" w14:textId="678AF47C">
      <w:pPr>
        <w:rPr>
          <w:rFonts w:asciiTheme="minorHAnsi" w:hAnsiTheme="minorHAnsi" w:cstheme="minorBidi"/>
        </w:rPr>
      </w:pPr>
    </w:p>
    <w:p w:rsidRPr="00850691" w:rsidR="006F662E" w:rsidP="008A6077" w:rsidRDefault="006F662E" w14:paraId="00441400" w14:textId="77777777">
      <w:pPr>
        <w:rPr>
          <w:rFonts w:asciiTheme="minorHAnsi" w:hAnsiTheme="minorHAnsi" w:cstheme="minorHAnsi"/>
        </w:rPr>
      </w:pPr>
    </w:p>
    <w:p w:rsidRPr="00850691" w:rsidR="008A6077" w:rsidP="008A6077" w:rsidRDefault="008A6077" w14:paraId="653843DF" w14:textId="3A342D68">
      <w:pPr>
        <w:rPr>
          <w:rFonts w:asciiTheme="minorHAnsi" w:hAnsiTheme="minorHAnsi" w:cstheme="minorHAnsi"/>
        </w:rPr>
      </w:pPr>
    </w:p>
    <w:p w:rsidRPr="00850691" w:rsidR="00BD47BB" w:rsidP="00B120F3" w:rsidRDefault="00BD47BB" w14:paraId="3051FA1D" w14:textId="77777777">
      <w:pPr>
        <w:pStyle w:val="Title"/>
        <w:rPr>
          <w:rFonts w:asciiTheme="minorHAnsi" w:hAnsiTheme="minorHAnsi" w:cstheme="minorHAnsi"/>
        </w:rPr>
        <w:sectPr w:rsidRPr="00850691" w:rsidR="00BD47BB" w:rsidSect="00E31404">
          <w:headerReference w:type="default" r:id="rId11"/>
          <w:footerReference w:type="default" r:id="rId12"/>
          <w:headerReference w:type="first" r:id="rId13"/>
          <w:pgSz w:w="12240" w:h="15840" w:orient="portrait"/>
          <w:pgMar w:top="1440" w:right="1440" w:bottom="1440" w:left="1440" w:header="432" w:footer="720" w:gutter="0"/>
          <w:cols w:space="720"/>
          <w:docGrid w:linePitch="360"/>
        </w:sectPr>
      </w:pPr>
    </w:p>
    <w:p w:rsidR="2BFE099C" w:rsidP="63BA0D80" w:rsidRDefault="2BFE099C" w14:paraId="7F8C0E30" w14:textId="50833559">
      <w:pPr>
        <w:pStyle w:val="Title"/>
        <w:spacing w:line="360" w:lineRule="auto"/>
        <w:rPr>
          <w:rFonts w:ascii="Calibri" w:hAnsi="Calibri" w:eastAsia="Calibri" w:cs="Calibri"/>
          <w:color w:val="000000" w:themeColor="text1"/>
        </w:rPr>
      </w:pPr>
      <w:r w:rsidRPr="21FDBC3A">
        <w:rPr>
          <w:rFonts w:ascii="Calibri" w:hAnsi="Calibri" w:eastAsia="Calibri" w:cs="Calibri"/>
          <w:color w:val="000000" w:themeColor="text1"/>
        </w:rPr>
        <w:t xml:space="preserve">End-member mixing analysis </w:t>
      </w:r>
      <w:r w:rsidRPr="21FDBC3A" w:rsidR="00AD0C73">
        <w:rPr>
          <w:rFonts w:ascii="Calibri" w:hAnsi="Calibri" w:eastAsia="Calibri" w:cs="Calibri"/>
          <w:color w:val="000000" w:themeColor="text1"/>
        </w:rPr>
        <w:t xml:space="preserve">reveals divergent patterns of </w:t>
      </w:r>
      <w:r w:rsidRPr="21FDBC3A">
        <w:rPr>
          <w:rFonts w:ascii="Calibri" w:hAnsi="Calibri" w:eastAsia="Calibri" w:cs="Calibri"/>
          <w:color w:val="000000" w:themeColor="text1"/>
        </w:rPr>
        <w:t>soil-stream connectivity during mid-winter runoff event</w:t>
      </w:r>
      <w:r w:rsidRPr="21FDBC3A" w:rsidR="00AD0C73">
        <w:rPr>
          <w:rFonts w:ascii="Calibri" w:hAnsi="Calibri" w:eastAsia="Calibri" w:cs="Calibri"/>
          <w:color w:val="000000" w:themeColor="text1"/>
        </w:rPr>
        <w:t>s between t</w:t>
      </w:r>
      <w:r w:rsidRPr="21FDBC3A">
        <w:rPr>
          <w:rFonts w:ascii="Calibri" w:hAnsi="Calibri" w:eastAsia="Calibri" w:cs="Calibri"/>
          <w:color w:val="000000" w:themeColor="text1"/>
        </w:rPr>
        <w:t xml:space="preserve">wo </w:t>
      </w:r>
      <w:r w:rsidRPr="21FDBC3A" w:rsidR="00AD0C73">
        <w:rPr>
          <w:rFonts w:ascii="Calibri" w:hAnsi="Calibri" w:eastAsia="Calibri" w:cs="Calibri"/>
          <w:color w:val="000000" w:themeColor="text1"/>
        </w:rPr>
        <w:t>catchments</w:t>
      </w:r>
      <w:r w:rsidRPr="21FDBC3A" w:rsidR="00385E4F">
        <w:rPr>
          <w:rFonts w:ascii="Calibri" w:hAnsi="Calibri" w:eastAsia="Calibri" w:cs="Calibri"/>
          <w:color w:val="000000" w:themeColor="text1"/>
        </w:rPr>
        <w:t xml:space="preserve"> in the </w:t>
      </w:r>
      <w:r w:rsidRPr="21FDBC3A" w:rsidR="6609DD3B">
        <w:rPr>
          <w:rFonts w:ascii="Calibri" w:hAnsi="Calibri" w:eastAsia="Calibri" w:cs="Calibri"/>
          <w:color w:val="000000" w:themeColor="text1"/>
        </w:rPr>
        <w:t>n</w:t>
      </w:r>
      <w:r w:rsidRPr="21FDBC3A" w:rsidR="00385E4F">
        <w:rPr>
          <w:rFonts w:ascii="Calibri" w:hAnsi="Calibri" w:eastAsia="Calibri" w:cs="Calibri"/>
          <w:color w:val="000000" w:themeColor="text1"/>
        </w:rPr>
        <w:t>ortheastern USA</w:t>
      </w:r>
    </w:p>
    <w:p w:rsidR="37D4672C" w:rsidP="37D4672C" w:rsidRDefault="37D4672C" w14:paraId="59E7FE4C" w14:textId="1E181676"/>
    <w:p w:rsidRPr="00850691" w:rsidR="00C94AA5" w:rsidP="59D6761D" w:rsidRDefault="00944867" w14:paraId="32E6B0CF" w14:textId="7BFAFD23">
      <w:pPr>
        <w:pStyle w:val="Authors"/>
        <w:spacing w:line="360" w:lineRule="auto"/>
        <w:rPr>
          <w:rFonts w:asciiTheme="minorHAnsi" w:hAnsiTheme="minorHAnsi" w:cstheme="minorBidi"/>
        </w:rPr>
      </w:pPr>
      <w:r w:rsidRPr="59D6761D">
        <w:rPr>
          <w:rFonts w:asciiTheme="minorHAnsi" w:hAnsiTheme="minorHAnsi" w:cstheme="minorBidi"/>
        </w:rPr>
        <w:t>Megan</w:t>
      </w:r>
      <w:r w:rsidRPr="59D6761D" w:rsidR="00545B6C">
        <w:rPr>
          <w:rFonts w:asciiTheme="minorHAnsi" w:hAnsiTheme="minorHAnsi" w:cstheme="minorBidi"/>
        </w:rPr>
        <w:t xml:space="preserve"> </w:t>
      </w:r>
      <w:r w:rsidRPr="59D6761D">
        <w:rPr>
          <w:rFonts w:asciiTheme="minorHAnsi" w:hAnsiTheme="minorHAnsi" w:cstheme="minorBidi"/>
        </w:rPr>
        <w:t>E</w:t>
      </w:r>
      <w:r w:rsidRPr="59D6761D" w:rsidR="00C94AA5">
        <w:rPr>
          <w:rFonts w:asciiTheme="minorHAnsi" w:hAnsiTheme="minorHAnsi" w:cstheme="minorBidi"/>
        </w:rPr>
        <w:t xml:space="preserve">. </w:t>
      </w:r>
      <w:r w:rsidRPr="59D6761D">
        <w:rPr>
          <w:rFonts w:asciiTheme="minorHAnsi" w:hAnsiTheme="minorHAnsi" w:cstheme="minorBidi"/>
        </w:rPr>
        <w:t>Duffy</w:t>
      </w:r>
      <w:r w:rsidRPr="59D6761D" w:rsidR="00545B6C">
        <w:rPr>
          <w:rFonts w:asciiTheme="minorHAnsi" w:hAnsiTheme="minorHAnsi" w:cstheme="minorBidi"/>
          <w:vertAlign w:val="superscript"/>
        </w:rPr>
        <w:t>1</w:t>
      </w:r>
      <w:r w:rsidRPr="59D6761D" w:rsidR="00C94AA5">
        <w:rPr>
          <w:rFonts w:asciiTheme="minorHAnsi" w:hAnsiTheme="minorHAnsi" w:cstheme="minorBidi"/>
        </w:rPr>
        <w:t xml:space="preserve">, </w:t>
      </w:r>
      <w:r w:rsidRPr="59D6761D" w:rsidR="00D51F83">
        <w:rPr>
          <w:rFonts w:asciiTheme="minorHAnsi" w:hAnsiTheme="minorHAnsi" w:cstheme="minorBidi"/>
        </w:rPr>
        <w:t>Andrew W. Schroth</w:t>
      </w:r>
      <w:r w:rsidRPr="59D6761D" w:rsidR="2F0E276A">
        <w:rPr>
          <w:rFonts w:asciiTheme="minorHAnsi" w:hAnsiTheme="minorHAnsi" w:cstheme="minorBidi"/>
          <w:vertAlign w:val="superscript"/>
        </w:rPr>
        <w:t>2</w:t>
      </w:r>
      <w:r w:rsidRPr="59D6761D" w:rsidR="00FB5E03">
        <w:rPr>
          <w:rFonts w:asciiTheme="minorHAnsi" w:hAnsiTheme="minorHAnsi" w:cstheme="minorBidi"/>
        </w:rPr>
        <w:t xml:space="preserve">, </w:t>
      </w:r>
      <w:r w:rsidRPr="59D6761D" w:rsidR="014F2EFC">
        <w:rPr>
          <w:rFonts w:asciiTheme="minorHAnsi" w:hAnsiTheme="minorHAnsi" w:cstheme="minorBidi"/>
        </w:rPr>
        <w:t xml:space="preserve">Stephen </w:t>
      </w:r>
      <w:r w:rsidRPr="59D6761D" w:rsidR="7ED5E13E">
        <w:rPr>
          <w:rFonts w:asciiTheme="minorHAnsi" w:hAnsiTheme="minorHAnsi" w:cstheme="minorBidi"/>
        </w:rPr>
        <w:t xml:space="preserve">D. </w:t>
      </w:r>
      <w:r w:rsidRPr="59D6761D" w:rsidR="014F2EFC">
        <w:rPr>
          <w:rFonts w:asciiTheme="minorHAnsi" w:hAnsiTheme="minorHAnsi" w:cstheme="minorBidi"/>
        </w:rPr>
        <w:t>Sebestyen</w:t>
      </w:r>
      <w:r w:rsidRPr="59D6761D" w:rsidR="1BF3DF3B">
        <w:rPr>
          <w:rFonts w:asciiTheme="minorHAnsi" w:hAnsiTheme="minorHAnsi" w:cstheme="minorBidi"/>
          <w:vertAlign w:val="superscript"/>
        </w:rPr>
        <w:t>3</w:t>
      </w:r>
      <w:r w:rsidRPr="59D6761D" w:rsidR="014F2EFC">
        <w:rPr>
          <w:rFonts w:asciiTheme="minorHAnsi" w:hAnsiTheme="minorHAnsi" w:cstheme="minorBidi"/>
        </w:rPr>
        <w:t>, James B. Shanley</w:t>
      </w:r>
      <w:r w:rsidRPr="59D6761D" w:rsidR="67D56C5F">
        <w:rPr>
          <w:rFonts w:asciiTheme="minorHAnsi" w:hAnsiTheme="minorHAnsi" w:cstheme="minorBidi"/>
          <w:vertAlign w:val="superscript"/>
        </w:rPr>
        <w:t>4</w:t>
      </w:r>
      <w:r w:rsidRPr="59D6761D" w:rsidR="014F2EFC">
        <w:rPr>
          <w:rFonts w:asciiTheme="minorHAnsi" w:hAnsiTheme="minorHAnsi" w:cstheme="minorBidi"/>
        </w:rPr>
        <w:t xml:space="preserve">, </w:t>
      </w:r>
      <w:r w:rsidRPr="59D6761D" w:rsidR="652F5761">
        <w:rPr>
          <w:rFonts w:asciiTheme="minorHAnsi" w:hAnsiTheme="minorHAnsi" w:cstheme="minorBidi"/>
        </w:rPr>
        <w:t>Meghan Taylor</w:t>
      </w:r>
      <w:r w:rsidRPr="59D6761D" w:rsidR="0461F02A">
        <w:rPr>
          <w:rFonts w:asciiTheme="minorHAnsi" w:hAnsiTheme="minorHAnsi" w:cstheme="minorBidi"/>
          <w:vertAlign w:val="superscript"/>
        </w:rPr>
        <w:t>5</w:t>
      </w:r>
      <w:r w:rsidRPr="59D6761D" w:rsidR="652F5761">
        <w:rPr>
          <w:rFonts w:asciiTheme="minorHAnsi" w:hAnsiTheme="minorHAnsi" w:cstheme="minorBidi"/>
        </w:rPr>
        <w:t>, Sonya Vogel</w:t>
      </w:r>
      <w:r w:rsidRPr="59D6761D" w:rsidR="2203B4A2">
        <w:rPr>
          <w:rFonts w:asciiTheme="minorHAnsi" w:hAnsiTheme="minorHAnsi" w:cstheme="minorBidi"/>
          <w:vertAlign w:val="superscript"/>
        </w:rPr>
        <w:t>2</w:t>
      </w:r>
      <w:r w:rsidRPr="007C1AB0" w:rsidR="2203B4A2">
        <w:rPr>
          <w:rFonts w:asciiTheme="minorHAnsi" w:hAnsiTheme="minorHAnsi" w:cstheme="minorBidi"/>
          <w:vertAlign w:val="superscript"/>
        </w:rPr>
        <w:t>,</w:t>
      </w:r>
      <w:r w:rsidRPr="59D6761D" w:rsidR="40850837">
        <w:rPr>
          <w:rFonts w:asciiTheme="minorHAnsi" w:hAnsiTheme="minorHAnsi" w:cstheme="minorBidi"/>
          <w:vertAlign w:val="superscript"/>
        </w:rPr>
        <w:t>6</w:t>
      </w:r>
      <w:r w:rsidR="00183E26">
        <w:rPr>
          <w:rFonts w:asciiTheme="minorHAnsi" w:hAnsiTheme="minorHAnsi" w:cstheme="minorBidi"/>
        </w:rPr>
        <w:t xml:space="preserve"> </w:t>
      </w:r>
      <w:r w:rsidRPr="59D6761D" w:rsidR="00545B6C">
        <w:rPr>
          <w:rFonts w:asciiTheme="minorHAnsi" w:hAnsiTheme="minorHAnsi" w:cstheme="minorBidi"/>
        </w:rPr>
        <w:t xml:space="preserve">and </w:t>
      </w:r>
      <w:r w:rsidRPr="59D6761D" w:rsidR="00D51F83">
        <w:rPr>
          <w:rFonts w:asciiTheme="minorHAnsi" w:hAnsiTheme="minorHAnsi" w:cstheme="minorBidi"/>
        </w:rPr>
        <w:t>E. Carol Adair</w:t>
      </w:r>
      <w:r w:rsidRPr="59D6761D" w:rsidR="00D51F83">
        <w:rPr>
          <w:rFonts w:asciiTheme="minorHAnsi" w:hAnsiTheme="minorHAnsi" w:cstheme="minorBidi"/>
          <w:vertAlign w:val="superscript"/>
        </w:rPr>
        <w:t>1</w:t>
      </w:r>
      <w:r w:rsidRPr="59D6761D" w:rsidR="006F662E">
        <w:rPr>
          <w:rFonts w:asciiTheme="minorHAnsi" w:hAnsiTheme="minorHAnsi" w:cstheme="minorBidi"/>
        </w:rPr>
        <w:t xml:space="preserve"> </w:t>
      </w:r>
    </w:p>
    <w:p w:rsidRPr="00850691" w:rsidR="00DE3F91" w:rsidP="59D6761D" w:rsidRDefault="008A6077" w14:paraId="515725E1" w14:textId="6935A815">
      <w:pPr>
        <w:pStyle w:val="Affiliation"/>
        <w:rPr>
          <w:rFonts w:cstheme="minorBidi"/>
        </w:rPr>
      </w:pPr>
      <w:r w:rsidRPr="59D6761D">
        <w:rPr>
          <w:rFonts w:cstheme="minorBidi"/>
          <w:vertAlign w:val="superscript"/>
        </w:rPr>
        <w:t>1</w:t>
      </w:r>
      <w:r w:rsidRPr="59D6761D" w:rsidR="00944867">
        <w:rPr>
          <w:rFonts w:cstheme="minorBidi"/>
        </w:rPr>
        <w:t>Rubenstein School of Environment and Natural Resources, University of Vermont, Burlington, VT, USA</w:t>
      </w:r>
      <w:r w:rsidRPr="59D6761D" w:rsidR="00C94AA5">
        <w:rPr>
          <w:rFonts w:cstheme="minorBidi"/>
        </w:rPr>
        <w:t>.</w:t>
      </w:r>
      <w:r w:rsidRPr="59D6761D" w:rsidR="00944867">
        <w:rPr>
          <w:rFonts w:cstheme="minorBidi"/>
        </w:rPr>
        <w:t xml:space="preserve"> </w:t>
      </w:r>
      <w:r w:rsidRPr="59D6761D" w:rsidR="33D889A6">
        <w:rPr>
          <w:rFonts w:cstheme="minorBidi"/>
          <w:vertAlign w:val="superscript"/>
        </w:rPr>
        <w:t>2</w:t>
      </w:r>
      <w:r w:rsidRPr="59D6761D" w:rsidR="33D889A6">
        <w:rPr>
          <w:rFonts w:cstheme="minorBidi"/>
        </w:rPr>
        <w:t>Department of Geography and Geosciences, University of Vermont, Burlington, VT, USA.</w:t>
      </w:r>
      <w:r w:rsidRPr="59D6761D" w:rsidR="33D889A6">
        <w:rPr>
          <w:rFonts w:cstheme="minorBidi"/>
          <w:vertAlign w:val="superscript"/>
        </w:rPr>
        <w:t xml:space="preserve">  3</w:t>
      </w:r>
      <w:r w:rsidRPr="59D6761D" w:rsidR="33D889A6">
        <w:rPr>
          <w:rFonts w:cstheme="minorBidi"/>
        </w:rPr>
        <w:t xml:space="preserve">Northern Research Station, USDA Forest Service, Grand Rapids, MN, USA. </w:t>
      </w:r>
      <w:r w:rsidRPr="59D6761D" w:rsidR="265DA967">
        <w:rPr>
          <w:rFonts w:cstheme="minorBidi"/>
          <w:vertAlign w:val="superscript"/>
        </w:rPr>
        <w:t>4</w:t>
      </w:r>
      <w:r w:rsidRPr="59D6761D" w:rsidR="265DA967">
        <w:rPr>
          <w:rFonts w:cstheme="minorBidi"/>
        </w:rPr>
        <w:t xml:space="preserve">U.S. Geological Survey, Montpelier, Vermont, USA. </w:t>
      </w:r>
      <w:r w:rsidRPr="59D6761D" w:rsidR="33D889A6">
        <w:rPr>
          <w:rFonts w:cstheme="minorBidi"/>
          <w:vertAlign w:val="superscript"/>
        </w:rPr>
        <w:t>5</w:t>
      </w:r>
      <w:r w:rsidRPr="59D6761D" w:rsidR="6510DFF9">
        <w:rPr>
          <w:rFonts w:cstheme="minorBidi"/>
        </w:rPr>
        <w:t>University of Massachusetts, Amherst, MA, USA.</w:t>
      </w:r>
      <w:r w:rsidRPr="59D6761D" w:rsidR="22604215">
        <w:rPr>
          <w:rFonts w:cstheme="minorBidi"/>
        </w:rPr>
        <w:t xml:space="preserve"> </w:t>
      </w:r>
      <w:r w:rsidRPr="59D6761D" w:rsidR="595C872C">
        <w:rPr>
          <w:rFonts w:cstheme="minorBidi"/>
          <w:vertAlign w:val="superscript"/>
        </w:rPr>
        <w:t xml:space="preserve"> </w:t>
      </w:r>
      <w:r w:rsidRPr="59D6761D" w:rsidR="349370E9">
        <w:rPr>
          <w:rFonts w:cstheme="minorBidi"/>
          <w:vertAlign w:val="superscript"/>
        </w:rPr>
        <w:t>6</w:t>
      </w:r>
      <w:r w:rsidRPr="59D6761D" w:rsidR="6510DFF9">
        <w:rPr>
          <w:rFonts w:cstheme="minorBidi"/>
        </w:rPr>
        <w:t xml:space="preserve">Lake Champlain Basin Program, Grand Isle, VT, USA. </w:t>
      </w:r>
      <w:r w:rsidRPr="59D6761D" w:rsidR="6D7B68EE">
        <w:rPr>
          <w:rFonts w:cstheme="minorBidi"/>
        </w:rPr>
        <w:t xml:space="preserve"> </w:t>
      </w:r>
    </w:p>
    <w:p w:rsidRPr="00850691" w:rsidR="00DE3F91" w:rsidP="5041D537" w:rsidRDefault="43B27AF1" w14:paraId="5614852F" w14:textId="5D15B5C8">
      <w:pPr>
        <w:pStyle w:val="Affiliation"/>
        <w:rPr>
          <w:rFonts w:cstheme="minorBidi"/>
        </w:rPr>
      </w:pPr>
      <w:r w:rsidRPr="4C8FC66E">
        <w:rPr>
          <w:rFonts w:cstheme="minorBidi"/>
        </w:rPr>
        <w:t>Correspond</w:t>
      </w:r>
      <w:r w:rsidRPr="4C8FC66E" w:rsidR="7A49DCBD">
        <w:rPr>
          <w:rFonts w:cstheme="minorBidi"/>
        </w:rPr>
        <w:t>ing</w:t>
      </w:r>
      <w:r w:rsidRPr="4C8FC66E">
        <w:rPr>
          <w:rFonts w:cstheme="minorBidi"/>
        </w:rPr>
        <w:t xml:space="preserve"> </w:t>
      </w:r>
      <w:r w:rsidRPr="4C8FC66E" w:rsidR="6F589A27">
        <w:rPr>
          <w:rFonts w:cstheme="minorBidi"/>
        </w:rPr>
        <w:t>author:</w:t>
      </w:r>
      <w:r w:rsidRPr="4C8FC66E">
        <w:rPr>
          <w:rFonts w:cstheme="minorBidi"/>
        </w:rPr>
        <w:t xml:space="preserve"> </w:t>
      </w:r>
      <w:r w:rsidRPr="4C8FC66E" w:rsidR="1898D625">
        <w:rPr>
          <w:rFonts w:cstheme="minorBidi"/>
        </w:rPr>
        <w:t xml:space="preserve">Megan E. Duffy </w:t>
      </w:r>
      <w:r w:rsidRPr="4C8FC66E" w:rsidR="7A49DCBD">
        <w:rPr>
          <w:rFonts w:cstheme="minorBidi"/>
        </w:rPr>
        <w:t>(</w:t>
      </w:r>
      <w:r w:rsidRPr="4C8FC66E" w:rsidR="797DE1C4">
        <w:rPr>
          <w:rStyle w:val="Hyperlink"/>
          <w:rFonts w:cstheme="minorBidi"/>
        </w:rPr>
        <w:t>megan.duffy@uvm.edu)</w:t>
      </w:r>
      <w:r w:rsidRPr="4C8FC66E" w:rsidR="7A49DCBD">
        <w:rPr>
          <w:rFonts w:cstheme="minorBidi"/>
        </w:rPr>
        <w:t xml:space="preserve"> </w:t>
      </w:r>
    </w:p>
    <w:p w:rsidRPr="00850691" w:rsidR="00C94AA5" w:rsidP="5041D537" w:rsidRDefault="00C94AA5" w14:paraId="52EAA876" w14:textId="0F4D9CB3">
      <w:pPr>
        <w:pStyle w:val="Heading-Main"/>
        <w:spacing w:line="360" w:lineRule="auto"/>
        <w:rPr>
          <w:rFonts w:asciiTheme="minorHAnsi" w:hAnsiTheme="minorHAnsi" w:cstheme="minorBidi"/>
        </w:rPr>
      </w:pPr>
      <w:r w:rsidRPr="5041D537">
        <w:rPr>
          <w:rFonts w:asciiTheme="minorHAnsi" w:hAnsiTheme="minorHAnsi" w:cstheme="minorBidi"/>
        </w:rPr>
        <w:t>Key Points:</w:t>
      </w:r>
    </w:p>
    <w:p w:rsidR="00D23877" w:rsidP="5041D537" w:rsidRDefault="00CA0F0C" w14:paraId="6B95FBF2" w14:textId="2AA5F56F">
      <w:pPr>
        <w:pStyle w:val="KeyPoints"/>
        <w:numPr>
          <w:ilvl w:val="0"/>
          <w:numId w:val="10"/>
        </w:numPr>
        <w:spacing w:line="360" w:lineRule="auto"/>
        <w:rPr>
          <w:rFonts w:asciiTheme="minorHAnsi" w:hAnsiTheme="minorHAnsi" w:cstheme="minorHAnsi"/>
        </w:rPr>
      </w:pPr>
      <w:r>
        <w:rPr>
          <w:rFonts w:asciiTheme="minorHAnsi" w:hAnsiTheme="minorHAnsi" w:cstheme="minorHAnsi"/>
        </w:rPr>
        <w:t>Winter s</w:t>
      </w:r>
      <w:r w:rsidRPr="00B602D8" w:rsidR="00B602D8">
        <w:rPr>
          <w:rFonts w:asciiTheme="minorHAnsi" w:hAnsiTheme="minorHAnsi" w:cstheme="minorHAnsi"/>
        </w:rPr>
        <w:t xml:space="preserve">oil nutrient availability </w:t>
      </w:r>
      <w:r>
        <w:rPr>
          <w:rFonts w:asciiTheme="minorHAnsi" w:hAnsiTheme="minorHAnsi" w:cstheme="minorHAnsi"/>
        </w:rPr>
        <w:t xml:space="preserve">was </w:t>
      </w:r>
      <w:r w:rsidRPr="00B602D8" w:rsidR="00B602D8">
        <w:rPr>
          <w:rFonts w:asciiTheme="minorHAnsi" w:hAnsiTheme="minorHAnsi" w:cstheme="minorHAnsi"/>
        </w:rPr>
        <w:t xml:space="preserve">comparable to the growing season, </w:t>
      </w:r>
      <w:r w:rsidR="000400C5">
        <w:rPr>
          <w:rFonts w:asciiTheme="minorHAnsi" w:hAnsiTheme="minorHAnsi" w:cstheme="minorHAnsi"/>
        </w:rPr>
        <w:t>with</w:t>
      </w:r>
      <w:r w:rsidRPr="00B602D8" w:rsidR="00B602D8">
        <w:rPr>
          <w:rFonts w:asciiTheme="minorHAnsi" w:hAnsiTheme="minorHAnsi" w:cstheme="minorHAnsi"/>
        </w:rPr>
        <w:t xml:space="preserve"> potential transport from soils irrespective of forest cover or agricultural use</w:t>
      </w:r>
      <w:r w:rsidR="00B602D8">
        <w:rPr>
          <w:rFonts w:asciiTheme="minorHAnsi" w:hAnsiTheme="minorHAnsi" w:cstheme="minorHAnsi"/>
        </w:rPr>
        <w:t>.</w:t>
      </w:r>
    </w:p>
    <w:p w:rsidRPr="003D1DCF" w:rsidR="003D1DCF" w:rsidP="003D1DCF" w:rsidRDefault="003D1DCF" w14:paraId="45763A18" w14:textId="2F3C755B">
      <w:pPr>
        <w:pStyle w:val="KeyPoints"/>
        <w:numPr>
          <w:ilvl w:val="0"/>
          <w:numId w:val="10"/>
        </w:numPr>
        <w:spacing w:line="360" w:lineRule="auto"/>
        <w:rPr>
          <w:rFonts w:asciiTheme="minorHAnsi" w:hAnsiTheme="minorHAnsi" w:cstheme="minorHAnsi"/>
        </w:rPr>
      </w:pPr>
      <w:r w:rsidRPr="00AF13AE">
        <w:rPr>
          <w:rFonts w:asciiTheme="minorHAnsi" w:hAnsiTheme="minorHAnsi" w:cstheme="minorHAnsi"/>
        </w:rPr>
        <w:t>End-member mixing analysis of winter events reveal</w:t>
      </w:r>
      <w:r>
        <w:rPr>
          <w:rFonts w:asciiTheme="minorHAnsi" w:hAnsiTheme="minorHAnsi" w:cstheme="minorHAnsi"/>
        </w:rPr>
        <w:t>ed</w:t>
      </w:r>
      <w:r w:rsidRPr="00AF13AE">
        <w:rPr>
          <w:rFonts w:asciiTheme="minorHAnsi" w:hAnsiTheme="minorHAnsi" w:cstheme="minorHAnsi"/>
        </w:rPr>
        <w:t xml:space="preserve"> complexity of soil-stream connectivity that differ</w:t>
      </w:r>
      <w:r>
        <w:rPr>
          <w:rFonts w:asciiTheme="minorHAnsi" w:hAnsiTheme="minorHAnsi" w:cstheme="minorHAnsi"/>
        </w:rPr>
        <w:t>ed</w:t>
      </w:r>
      <w:r w:rsidRPr="00AF13AE">
        <w:rPr>
          <w:rFonts w:asciiTheme="minorHAnsi" w:hAnsiTheme="minorHAnsi" w:cstheme="minorHAnsi"/>
        </w:rPr>
        <w:t xml:space="preserve"> across agricultural and forested </w:t>
      </w:r>
      <w:proofErr w:type="spellStart"/>
      <w:r w:rsidRPr="00AF13AE">
        <w:rPr>
          <w:rFonts w:asciiTheme="minorHAnsi" w:hAnsiTheme="minorHAnsi" w:cstheme="minorHAnsi"/>
        </w:rPr>
        <w:t>subcatchments</w:t>
      </w:r>
      <w:proofErr w:type="spellEnd"/>
      <w:r w:rsidRPr="00AF13AE">
        <w:rPr>
          <w:rFonts w:asciiTheme="minorHAnsi" w:hAnsiTheme="minorHAnsi" w:cstheme="minorHAnsi"/>
        </w:rPr>
        <w:t>.</w:t>
      </w:r>
    </w:p>
    <w:p w:rsidRPr="00AF13AE" w:rsidR="00C94AA5" w:rsidP="5041D537" w:rsidRDefault="00C61DC4" w14:paraId="6A9C6262" w14:textId="572FC800">
      <w:pPr>
        <w:pStyle w:val="KeyPoints"/>
        <w:numPr>
          <w:ilvl w:val="0"/>
          <w:numId w:val="10"/>
        </w:numPr>
        <w:spacing w:line="360" w:lineRule="auto"/>
        <w:rPr>
          <w:rFonts w:asciiTheme="minorHAnsi" w:hAnsiTheme="minorHAnsi" w:cstheme="minorHAnsi"/>
        </w:rPr>
      </w:pPr>
      <w:r w:rsidRPr="00AF13AE">
        <w:rPr>
          <w:rFonts w:asciiTheme="minorHAnsi" w:hAnsiTheme="minorHAnsi" w:cstheme="minorHAnsi"/>
        </w:rPr>
        <w:t xml:space="preserve">Winter in Vermont is far more dynamic and relevant to </w:t>
      </w:r>
      <w:r w:rsidR="00CF0255">
        <w:rPr>
          <w:rFonts w:asciiTheme="minorHAnsi" w:hAnsiTheme="minorHAnsi" w:cstheme="minorHAnsi"/>
        </w:rPr>
        <w:t xml:space="preserve">annual </w:t>
      </w:r>
      <w:r w:rsidRPr="00AF13AE">
        <w:rPr>
          <w:rFonts w:asciiTheme="minorHAnsi" w:hAnsiTheme="minorHAnsi" w:cstheme="minorHAnsi"/>
        </w:rPr>
        <w:t>nutrient budgets than previously considered</w:t>
      </w:r>
      <w:r w:rsidRPr="00AF13AE" w:rsidR="00975D9D">
        <w:rPr>
          <w:rFonts w:asciiTheme="minorHAnsi" w:hAnsiTheme="minorHAnsi" w:cstheme="minorHAnsi"/>
        </w:rPr>
        <w:t>.</w:t>
      </w:r>
    </w:p>
    <w:p w:rsidRPr="00850691" w:rsidR="00B719C8" w:rsidP="5041D537" w:rsidRDefault="00B719C8" w14:paraId="5C03B4CB" w14:textId="77777777">
      <w:pPr>
        <w:spacing w:line="360" w:lineRule="auto"/>
        <w:rPr>
          <w:rFonts w:asciiTheme="minorHAnsi" w:hAnsiTheme="minorHAnsi" w:cstheme="minorBidi"/>
          <w:color w:val="00B0F0"/>
        </w:rPr>
      </w:pPr>
      <w:r w:rsidRPr="5041D537">
        <w:rPr>
          <w:rFonts w:asciiTheme="minorHAnsi" w:hAnsiTheme="minorHAnsi" w:cstheme="minorBidi"/>
        </w:rPr>
        <w:br w:type="page"/>
      </w:r>
    </w:p>
    <w:p w:rsidR="002F3B11" w:rsidP="5041D537" w:rsidRDefault="008A6077" w14:paraId="2659CCE1" w14:textId="77777777">
      <w:pPr>
        <w:pStyle w:val="Heading-Main"/>
        <w:spacing w:line="360" w:lineRule="auto"/>
        <w:rPr>
          <w:rFonts w:asciiTheme="minorHAnsi" w:hAnsiTheme="minorHAnsi" w:cstheme="minorBidi"/>
        </w:rPr>
      </w:pPr>
      <w:r w:rsidRPr="5041D537">
        <w:rPr>
          <w:rFonts w:asciiTheme="minorHAnsi" w:hAnsiTheme="minorHAnsi" w:cstheme="minorBidi"/>
        </w:rPr>
        <w:lastRenderedPageBreak/>
        <w:t>Abstract</w:t>
      </w:r>
    </w:p>
    <w:p w:rsidRPr="00850691" w:rsidR="00282D81" w:rsidP="5041D537" w:rsidRDefault="2A04E6F7" w14:paraId="50C53E57" w14:textId="481E20EB">
      <w:pPr>
        <w:pStyle w:val="Text"/>
        <w:ind w:firstLine="0"/>
        <w:jc w:val="both"/>
      </w:pPr>
      <w:r>
        <w:t xml:space="preserve">More frequent and intense rain-on-snow events and mid-winter thermal thaws, as well as thinner and inconsistent snowpack have been observed in the northeastern USA. </w:t>
      </w:r>
      <w:r w:rsidR="0925BA2A">
        <w:t>Y</w:t>
      </w:r>
      <w:r w:rsidR="00282D81">
        <w:t xml:space="preserve">et the impact of changing winter </w:t>
      </w:r>
      <w:r w:rsidR="00664AD0">
        <w:t>conditions</w:t>
      </w:r>
      <w:r w:rsidR="00282D81">
        <w:t xml:space="preserve"> </w:t>
      </w:r>
      <w:r w:rsidR="40F28D9B">
        <w:t>on</w:t>
      </w:r>
      <w:r w:rsidR="00282D81">
        <w:t xml:space="preserve"> flowpath</w:t>
      </w:r>
      <w:r w:rsidR="7A86A0D2">
        <w:t>s</w:t>
      </w:r>
      <w:r w:rsidR="4E42D1E4">
        <w:t xml:space="preserve"> and consequen</w:t>
      </w:r>
      <w:r w:rsidR="71895D2D">
        <w:t>ces to</w:t>
      </w:r>
      <w:r w:rsidR="4E42D1E4">
        <w:t xml:space="preserve"> nutrient cycles and </w:t>
      </w:r>
      <w:r w:rsidR="0BBBF9C9">
        <w:t>budgets is</w:t>
      </w:r>
      <w:r w:rsidR="00282D81">
        <w:t xml:space="preserve"> unknown. </w:t>
      </w:r>
      <w:r w:rsidR="13648AB3">
        <w:t>To manage and predict water quality, i</w:t>
      </w:r>
      <w:r w:rsidR="35E12A04">
        <w:t xml:space="preserve">t is critical to understand </w:t>
      </w:r>
      <w:r w:rsidR="00664AD0">
        <w:t xml:space="preserve">how </w:t>
      </w:r>
      <w:r w:rsidR="39890BD4">
        <w:t xml:space="preserve">warming winters mobilize </w:t>
      </w:r>
      <w:r w:rsidR="00664AD0">
        <w:t>water and nutrients</w:t>
      </w:r>
      <w:r w:rsidR="38907D41">
        <w:t>.</w:t>
      </w:r>
      <w:r w:rsidR="00664AD0">
        <w:t xml:space="preserve"> </w:t>
      </w:r>
      <w:r w:rsidR="65F5C65C">
        <w:t>Here</w:t>
      </w:r>
      <w:r w:rsidR="00282D81">
        <w:t xml:space="preserve">, we </w:t>
      </w:r>
      <w:r w:rsidR="28DAFA81">
        <w:t>used</w:t>
      </w:r>
      <w:r w:rsidR="7F54B82D">
        <w:t xml:space="preserve"> three </w:t>
      </w:r>
      <w:r w:rsidR="055FD8EA">
        <w:t>complementary</w:t>
      </w:r>
      <w:r w:rsidR="7F54B82D">
        <w:t xml:space="preserve">  approaches to investigate </w:t>
      </w:r>
      <w:r w:rsidR="44D1CA1F">
        <w:t>hydrologic connectivity</w:t>
      </w:r>
      <w:r w:rsidR="0C45B7DB">
        <w:t xml:space="preserve"> </w:t>
      </w:r>
      <w:r w:rsidR="7F54B82D">
        <w:t xml:space="preserve">and nutrient </w:t>
      </w:r>
      <w:r w:rsidR="51CE9250">
        <w:t>mobilization</w:t>
      </w:r>
      <w:r w:rsidR="7F54B82D">
        <w:t xml:space="preserve"> during  winter runoff events: </w:t>
      </w:r>
      <w:r w:rsidRPr="4C6249DF" w:rsidR="08EE1719">
        <w:rPr>
          <w:i/>
          <w:iCs/>
        </w:rPr>
        <w:t>in situ</w:t>
      </w:r>
      <w:r w:rsidR="08EE1719">
        <w:t xml:space="preserve"> stream  nutrient</w:t>
      </w:r>
      <w:r w:rsidR="3D9D9B5B">
        <w:t xml:space="preserve"> data</w:t>
      </w:r>
      <w:r w:rsidR="08EE1719">
        <w:t xml:space="preserve">,  soil nutrient availability, and event-level </w:t>
      </w:r>
      <w:r w:rsidR="00282D81">
        <w:t xml:space="preserve">end-member mixing analysis </w:t>
      </w:r>
      <w:r w:rsidR="003467A3">
        <w:t xml:space="preserve">(EMMA) </w:t>
      </w:r>
      <w:r w:rsidR="00282D81">
        <w:t xml:space="preserve">to determine  </w:t>
      </w:r>
      <w:r w:rsidR="685D4A5E">
        <w:t xml:space="preserve">source </w:t>
      </w:r>
      <w:r w:rsidR="00282D81">
        <w:t xml:space="preserve">contributions </w:t>
      </w:r>
      <w:r w:rsidR="007E3178">
        <w:t xml:space="preserve">to streamflow </w:t>
      </w:r>
      <w:r w:rsidR="00CF6653">
        <w:t xml:space="preserve">during </w:t>
      </w:r>
      <w:r w:rsidR="00282D81">
        <w:t xml:space="preserve">three separate mid-winter to spring melt events at </w:t>
      </w:r>
      <w:r w:rsidR="00664AD0">
        <w:t>two</w:t>
      </w:r>
      <w:r w:rsidR="00282D81">
        <w:t xml:space="preserve"> </w:t>
      </w:r>
      <w:r w:rsidR="00664AD0">
        <w:t>low-order streams – one forested, one agricultura</w:t>
      </w:r>
      <w:r w:rsidR="00BE3DC0">
        <w:t xml:space="preserve">l </w:t>
      </w:r>
      <w:r w:rsidR="00282D81">
        <w:t>in  Vermont, US</w:t>
      </w:r>
      <w:r w:rsidR="00734721">
        <w:t>A</w:t>
      </w:r>
      <w:r w:rsidR="00282D81">
        <w:t xml:space="preserve">. </w:t>
      </w:r>
      <w:r w:rsidR="3ACDAF21">
        <w:t xml:space="preserve">We found that soil available nitrate, phosphate, and ammonium were present </w:t>
      </w:r>
      <w:r w:rsidR="4DF5B40B">
        <w:t>throughout</w:t>
      </w:r>
      <w:r w:rsidR="3ACDAF21">
        <w:t xml:space="preserve"> the </w:t>
      </w:r>
      <w:r w:rsidR="34ABC801">
        <w:t>winter for</w:t>
      </w:r>
      <w:r w:rsidR="3ACDAF21">
        <w:t xml:space="preserve"> transport. </w:t>
      </w:r>
      <w:r w:rsidR="006B0C04">
        <w:t xml:space="preserve"> </w:t>
      </w:r>
      <w:r w:rsidR="5AEA4591">
        <w:t>EMMA identified three</w:t>
      </w:r>
      <w:r w:rsidR="0010222E">
        <w:t xml:space="preserve"> end-member</w:t>
      </w:r>
      <w:r w:rsidR="2514C26B">
        <w:t xml:space="preserve"> sources</w:t>
      </w:r>
      <w:r w:rsidR="49E01719">
        <w:t xml:space="preserve"> to streamflow</w:t>
      </w:r>
      <w:r w:rsidR="0010222E">
        <w:t xml:space="preserve">: groundwater, </w:t>
      </w:r>
      <w:r w:rsidR="1EFE8C1B">
        <w:t>meltwater</w:t>
      </w:r>
      <w:r w:rsidR="0010222E">
        <w:t>, and soil wat</w:t>
      </w:r>
      <w:r w:rsidR="0B91A5A3">
        <w:t xml:space="preserve">er. </w:t>
      </w:r>
      <w:r w:rsidR="58D9817E">
        <w:t xml:space="preserve">The agricultural </w:t>
      </w:r>
      <w:r w:rsidR="00446F8C">
        <w:t>catchment</w:t>
      </w:r>
      <w:r w:rsidR="039F4A01">
        <w:t>, where soils remained subfreezing for the winter,</w:t>
      </w:r>
      <w:r w:rsidR="58D9817E">
        <w:t xml:space="preserve"> displayed consistent </w:t>
      </w:r>
      <w:r w:rsidR="00E0578A">
        <w:t xml:space="preserve">temporal </w:t>
      </w:r>
      <w:r w:rsidR="58D9817E">
        <w:t xml:space="preserve">flowpath dynamics for </w:t>
      </w:r>
      <w:r w:rsidR="498F2BA4">
        <w:t>all runoff</w:t>
      </w:r>
      <w:r w:rsidR="58D9817E">
        <w:t xml:space="preserve"> events, with </w:t>
      </w:r>
      <w:r w:rsidR="1A1759F0">
        <w:t xml:space="preserve">pre-event groundwater </w:t>
      </w:r>
      <w:r w:rsidR="00E0578A">
        <w:t xml:space="preserve">successively </w:t>
      </w:r>
      <w:r w:rsidR="1A1759F0">
        <w:t xml:space="preserve">replaced by </w:t>
      </w:r>
      <w:r w:rsidR="1EFE8C1B">
        <w:t>meltwater</w:t>
      </w:r>
      <w:r w:rsidR="1A1759F0">
        <w:t xml:space="preserve">, then soil water. </w:t>
      </w:r>
      <w:r w:rsidR="052B7549">
        <w:t xml:space="preserve">In contrast, the forested </w:t>
      </w:r>
      <w:r w:rsidR="00FD1D05">
        <w:t>catchment</w:t>
      </w:r>
      <w:r w:rsidR="052B7549">
        <w:t xml:space="preserve"> with consistent snowpack and above-freezing soils displayed a seasonal progression</w:t>
      </w:r>
      <w:r w:rsidR="005647B1">
        <w:t xml:space="preserve">, from </w:t>
      </w:r>
      <w:r w:rsidR="052B7549">
        <w:t xml:space="preserve">no apparent soil-stream connectivity </w:t>
      </w:r>
      <w:r w:rsidR="333AE5D4">
        <w:t xml:space="preserve">during a </w:t>
      </w:r>
      <w:r w:rsidR="07278265">
        <w:t>February</w:t>
      </w:r>
      <w:r w:rsidR="333AE5D4">
        <w:t xml:space="preserve"> rain-on-snow event </w:t>
      </w:r>
      <w:r w:rsidR="052B7549">
        <w:t>to increasing contributions of soil water to streamflow</w:t>
      </w:r>
      <w:r w:rsidR="5A5B7DC6">
        <w:t xml:space="preserve"> during a March thermal event and the spring melt</w:t>
      </w:r>
      <w:r w:rsidR="052B7549">
        <w:t>.</w:t>
      </w:r>
      <w:r w:rsidR="3F57A35E">
        <w:t xml:space="preserve"> </w:t>
      </w:r>
      <w:r w:rsidR="314D944C">
        <w:t>T</w:t>
      </w:r>
      <w:r w:rsidR="2A27FC30">
        <w:t xml:space="preserve">hese analyses suggest that </w:t>
      </w:r>
      <w:bookmarkStart w:name="_Hlk217294040" w:id="0"/>
      <w:r w:rsidR="2A27FC30">
        <w:t>winter in this climate is far more dynamic and relevant to nutrient budgets than previously considered</w:t>
      </w:r>
      <w:bookmarkEnd w:id="0"/>
      <w:r w:rsidR="2A27FC30">
        <w:t>, and that landcover and snowpack behavior modulate soil/snow-stream connectivity and nutrient provenance during winter thaws.</w:t>
      </w:r>
    </w:p>
    <w:p w:rsidR="00FC3EAC" w:rsidP="5041D537" w:rsidRDefault="00FC3EAC" w14:paraId="69A5DBFD" w14:textId="5331CD54">
      <w:pPr>
        <w:pStyle w:val="Abstract"/>
        <w:spacing w:line="360" w:lineRule="auto"/>
        <w:rPr>
          <w:rFonts w:asciiTheme="minorHAnsi" w:hAnsiTheme="minorHAnsi" w:cstheme="minorBidi"/>
          <w:b/>
          <w:bCs/>
        </w:rPr>
      </w:pPr>
      <w:r w:rsidRPr="5041D537">
        <w:rPr>
          <w:rFonts w:asciiTheme="minorHAnsi" w:hAnsiTheme="minorHAnsi" w:cstheme="minorBidi"/>
          <w:b/>
          <w:bCs/>
        </w:rPr>
        <w:t>Plain Language Summary</w:t>
      </w:r>
    </w:p>
    <w:p w:rsidR="000E2440" w:rsidP="21FDBC3A" w:rsidRDefault="000E2440" w14:paraId="7254552D" w14:textId="44526FE6">
      <w:pPr>
        <w:pStyle w:val="Text"/>
      </w:pPr>
      <w:r>
        <w:t>Changes in how water moves through a landscape can affect the timing, amount, and quality of water that flows into streams during snowmelt. However, we do</w:t>
      </w:r>
      <w:r w:rsidR="006F5084">
        <w:t xml:space="preserve"> not</w:t>
      </w:r>
      <w:r>
        <w:t xml:space="preserve"> fully understand how changing winter conditions impact </w:t>
      </w:r>
      <w:r w:rsidR="006F7BFF">
        <w:t>water runoff pathways to stream</w:t>
      </w:r>
      <w:r>
        <w:t xml:space="preserve">. In the </w:t>
      </w:r>
      <w:r w:rsidR="1FB5BC93">
        <w:t>n</w:t>
      </w:r>
      <w:r>
        <w:t>ortheastern US</w:t>
      </w:r>
      <w:r w:rsidR="00734721">
        <w:t>A</w:t>
      </w:r>
      <w:r>
        <w:t>, winters are expected to have more frequent and intense rain-on-snow events, mid-winter thaws, and thinner, less consistent snowpacks. These changes could affect</w:t>
      </w:r>
      <w:r w:rsidR="00B93377">
        <w:t xml:space="preserve"> the form </w:t>
      </w:r>
      <w:r w:rsidR="0083502C">
        <w:t>water takes (snowpack vs</w:t>
      </w:r>
      <w:r w:rsidR="00CA7358">
        <w:t>.</w:t>
      </w:r>
      <w:r w:rsidR="0083502C">
        <w:t xml:space="preserve"> rain)</w:t>
      </w:r>
      <w:r w:rsidR="00DD5C92">
        <w:t xml:space="preserve"> and</w:t>
      </w:r>
      <w:r w:rsidR="00EB291A">
        <w:t xml:space="preserve"> its </w:t>
      </w:r>
      <w:r w:rsidR="009B30C8">
        <w:t>capacity</w:t>
      </w:r>
      <w:r w:rsidR="00EB291A">
        <w:t xml:space="preserve"> for soil infiltration </w:t>
      </w:r>
      <w:r w:rsidR="008766BA">
        <w:t>and/or surface transport</w:t>
      </w:r>
      <w:r w:rsidR="009B30C8">
        <w:t>,</w:t>
      </w:r>
      <w:r w:rsidR="00251B40">
        <w:t xml:space="preserve"> potentially a</w:t>
      </w:r>
      <w:r w:rsidR="003E1B6F">
        <w:t>ltering connection</w:t>
      </w:r>
      <w:r w:rsidR="002A3226">
        <w:t>s</w:t>
      </w:r>
      <w:r w:rsidR="003E1B6F">
        <w:t xml:space="preserve"> between soils and streams</w:t>
      </w:r>
      <w:r>
        <w:t xml:space="preserve">. Understanding how water and nutrients move </w:t>
      </w:r>
      <w:r>
        <w:lastRenderedPageBreak/>
        <w:t>during winter is important for planning and managing land and water resources</w:t>
      </w:r>
      <w:r w:rsidR="2C57579F">
        <w:t xml:space="preserve"> for water quality and soil nutrient retention</w:t>
      </w:r>
      <w:r w:rsidR="3D6EF938">
        <w:t>.</w:t>
      </w:r>
      <w:r>
        <w:t xml:space="preserve"> </w:t>
      </w:r>
      <w:r w:rsidR="00171D1B">
        <w:t>W</w:t>
      </w:r>
      <w:r>
        <w:t xml:space="preserve">e analyzed how </w:t>
      </w:r>
      <w:r w:rsidR="1EFE8C1B">
        <w:t>meltwater</w:t>
      </w:r>
      <w:r>
        <w:t xml:space="preserve">, soil water, and groundwater contribute to stream flow during three different snowmelt events from mid-winter to spring. We focused on two small streams in </w:t>
      </w:r>
      <w:r w:rsidR="00171D1B">
        <w:t>the</w:t>
      </w:r>
      <w:r>
        <w:t xml:space="preserve"> Lake Champlain Basin</w:t>
      </w:r>
      <w:r w:rsidR="00171D1B">
        <w:t xml:space="preserve"> of </w:t>
      </w:r>
      <w:r w:rsidR="1B2D862F">
        <w:t>n</w:t>
      </w:r>
      <w:r w:rsidR="6E5BE14A">
        <w:t>orthern</w:t>
      </w:r>
      <w:r w:rsidR="00171D1B">
        <w:t xml:space="preserve"> Vermont</w:t>
      </w:r>
      <w:r>
        <w:t>: one in a forested area and one in an agricultural area</w:t>
      </w:r>
      <w:r w:rsidR="5DEE6154">
        <w:t xml:space="preserve">. We found that soil nutrients including nitrate, ammonium, and phosphate could all be available for transport at each site. For all runoff events, </w:t>
      </w:r>
      <w:proofErr w:type="spellStart"/>
      <w:r w:rsidR="5DEE6154">
        <w:t>streamwater</w:t>
      </w:r>
      <w:proofErr w:type="spellEnd"/>
      <w:r w:rsidR="5DEE6154">
        <w:t xml:space="preserve"> </w:t>
      </w:r>
      <w:r w:rsidR="44389B14">
        <w:t>could be explained as a mixture of three water s</w:t>
      </w:r>
      <w:r w:rsidR="5DEE6154">
        <w:t xml:space="preserve">ources: groundwater, </w:t>
      </w:r>
      <w:r w:rsidR="1EFE8C1B">
        <w:t>meltwater</w:t>
      </w:r>
      <w:r w:rsidR="5DEE6154">
        <w:t xml:space="preserve">, and </w:t>
      </w:r>
      <w:r w:rsidR="4C15AF8E">
        <w:t>water from shallow soils</w:t>
      </w:r>
      <w:r w:rsidR="5DEE6154">
        <w:t xml:space="preserve">. The agricultural </w:t>
      </w:r>
      <w:r w:rsidR="004B743A">
        <w:t>catchment</w:t>
      </w:r>
      <w:r w:rsidR="5DEE6154">
        <w:t xml:space="preserve">, where soils remained </w:t>
      </w:r>
      <w:r w:rsidR="46819FD6">
        <w:t xml:space="preserve">below </w:t>
      </w:r>
      <w:r w:rsidR="6DD57199">
        <w:t>freezing</w:t>
      </w:r>
      <w:r w:rsidR="5DEE6154">
        <w:t xml:space="preserve"> for the winter months, </w:t>
      </w:r>
      <w:r w:rsidR="009E7EFA">
        <w:t>had</w:t>
      </w:r>
      <w:r w:rsidR="5DEE6154">
        <w:t xml:space="preserve"> consistent </w:t>
      </w:r>
      <w:proofErr w:type="spellStart"/>
      <w:r w:rsidR="5DEE6154">
        <w:t>flowpath</w:t>
      </w:r>
      <w:r w:rsidR="00A162B6">
        <w:t>s</w:t>
      </w:r>
      <w:proofErr w:type="spellEnd"/>
      <w:r w:rsidR="5DEE6154">
        <w:t xml:space="preserve"> </w:t>
      </w:r>
      <w:r w:rsidR="009E7EFA">
        <w:t>across the</w:t>
      </w:r>
      <w:r w:rsidR="5DEE6154">
        <w:t xml:space="preserve"> runoff events, with pre-event groundwater replaced by </w:t>
      </w:r>
      <w:r w:rsidR="1EFE8C1B">
        <w:t>meltwater</w:t>
      </w:r>
      <w:r w:rsidR="5DEE6154">
        <w:t xml:space="preserve"> contribution, then soil water. In contrast, the forested </w:t>
      </w:r>
      <w:r w:rsidR="00A162B6">
        <w:t>catchment</w:t>
      </w:r>
      <w:r w:rsidR="5DEE6154">
        <w:t xml:space="preserve"> with consistent snowpack and above-freezing soils displayed a seasonal progression of no apparent soil-stream connectivity to increasing contributions of soil water to streamflow. </w:t>
      </w:r>
      <w:r>
        <w:t xml:space="preserve">These findings </w:t>
      </w:r>
      <w:r w:rsidR="1A90780F">
        <w:t xml:space="preserve">indicate we need to develop a model for winter runoff events that is specific to land use, soil type, and snowpack evolution to </w:t>
      </w:r>
      <w:r>
        <w:t xml:space="preserve">help us understand how </w:t>
      </w:r>
      <w:r w:rsidR="272F7339">
        <w:t>changing winter conditions will affect downstream water quality in the future.</w:t>
      </w:r>
    </w:p>
    <w:p w:rsidRPr="00850691" w:rsidR="002F3B11" w:rsidP="5041D537" w:rsidRDefault="002F3B11" w14:paraId="16752E20" w14:textId="77777777">
      <w:pPr>
        <w:pStyle w:val="Heading-Main"/>
        <w:spacing w:line="360" w:lineRule="auto"/>
        <w:rPr>
          <w:rFonts w:asciiTheme="minorHAnsi" w:hAnsiTheme="minorHAnsi" w:cstheme="minorBidi"/>
        </w:rPr>
      </w:pPr>
      <w:r w:rsidRPr="5041D537">
        <w:rPr>
          <w:rFonts w:asciiTheme="minorHAnsi" w:hAnsiTheme="minorHAnsi" w:cstheme="minorBidi"/>
        </w:rPr>
        <w:t>1 Introduction</w:t>
      </w:r>
    </w:p>
    <w:p w:rsidR="0098246D" w:rsidP="4F2B872C" w:rsidRDefault="000E2440" w14:paraId="3F7E12F3" w14:textId="47CCC5EE">
      <w:pPr>
        <w:pStyle w:val="Text"/>
        <w:rPr>
          <w:rFonts w:cstheme="minorBidi"/>
        </w:rPr>
      </w:pPr>
      <w:r w:rsidRPr="4F2B872C">
        <w:rPr>
          <w:rFonts w:cstheme="minorBidi"/>
        </w:rPr>
        <w:t xml:space="preserve">In </w:t>
      </w:r>
      <w:r w:rsidRPr="4F2B872C" w:rsidR="00734721">
        <w:rPr>
          <w:rFonts w:cstheme="minorBidi"/>
        </w:rPr>
        <w:t xml:space="preserve">the </w:t>
      </w:r>
      <w:r w:rsidRPr="4F2B872C" w:rsidR="4AD3B347">
        <w:rPr>
          <w:rFonts w:cstheme="minorBidi"/>
        </w:rPr>
        <w:t>n</w:t>
      </w:r>
      <w:r w:rsidRPr="4F2B872C" w:rsidR="00BB2FBF">
        <w:rPr>
          <w:rFonts w:cstheme="minorBidi"/>
        </w:rPr>
        <w:t>ortheastern US</w:t>
      </w:r>
      <w:r w:rsidRPr="4F2B872C" w:rsidR="00734721">
        <w:rPr>
          <w:rFonts w:cstheme="minorBidi"/>
        </w:rPr>
        <w:t>A</w:t>
      </w:r>
      <w:r w:rsidRPr="4F2B872C">
        <w:rPr>
          <w:rFonts w:cstheme="minorBidi"/>
        </w:rPr>
        <w:t xml:space="preserve">, winters are losing the </w:t>
      </w:r>
      <w:r w:rsidRPr="4F2B872C" w:rsidR="00563000">
        <w:rPr>
          <w:rFonts w:cstheme="minorBidi"/>
        </w:rPr>
        <w:t>subfreezing</w:t>
      </w:r>
      <w:r w:rsidRPr="4F2B872C">
        <w:rPr>
          <w:rFonts w:cstheme="minorBidi"/>
        </w:rPr>
        <w:t xml:space="preserve"> and snowy conditions that ecosystems</w:t>
      </w:r>
      <w:r w:rsidRPr="4F2B872C" w:rsidR="6149BABF">
        <w:rPr>
          <w:rFonts w:cstheme="minorBidi"/>
        </w:rPr>
        <w:t>,</w:t>
      </w:r>
      <w:r w:rsidRPr="4F2B872C">
        <w:rPr>
          <w:rFonts w:cstheme="minorBidi"/>
        </w:rPr>
        <w:t xml:space="preserve"> human economies</w:t>
      </w:r>
      <w:r w:rsidRPr="4F2B872C" w:rsidR="3254AA23">
        <w:rPr>
          <w:rFonts w:cstheme="minorBidi"/>
        </w:rPr>
        <w:t>,</w:t>
      </w:r>
      <w:r w:rsidRPr="4F2B872C">
        <w:rPr>
          <w:rFonts w:cstheme="minorBidi"/>
        </w:rPr>
        <w:t xml:space="preserve"> and management practices </w:t>
      </w:r>
      <w:r w:rsidRPr="4F2B872C" w:rsidR="434C5765">
        <w:rPr>
          <w:rFonts w:cstheme="minorBidi"/>
        </w:rPr>
        <w:t>are</w:t>
      </w:r>
      <w:r w:rsidRPr="4F2B872C" w:rsidR="3D6EF938">
        <w:rPr>
          <w:rFonts w:cstheme="minorBidi"/>
        </w:rPr>
        <w:t xml:space="preserve"> </w:t>
      </w:r>
      <w:r w:rsidRPr="4F2B872C">
        <w:rPr>
          <w:rFonts w:cstheme="minorBidi"/>
        </w:rPr>
        <w:t xml:space="preserve">based upon </w:t>
      </w:r>
      <w:r w:rsidRPr="4F2B872C">
        <w:rPr>
          <w:rFonts w:cstheme="minorBidi"/>
        </w:rPr>
        <w:fldChar w:fldCharType="begin"/>
      </w:r>
      <w:r w:rsidRPr="4F2B872C">
        <w:rPr>
          <w:rFonts w:cstheme="minorBidi"/>
        </w:rPr>
        <w:instrText xml:space="preserve"> ADDIN ZOTERO_ITEM CSL_CITATION {"citationID":"goSER6GL","properties":{"formattedCitation":"(Casson et al. 2019; Contosta et al. 2019)","plainCitation":"(Casson et al. 2019; Contosta et al. 2019)","noteIndex":0},"citationItems":[{"id":3214,"uris":["http://zotero.org/users/2821348/items/K4HJA5XJ"],"itemData":{"id":3214,"type":"article-journal","abstract":"“Weather whiplash” is a colloquial phrase for describing an extreme event that includes shifts between two opposing weather conditions. Prior media coverage and research on these types of extremes have largely ignored winter weather events. However, rapid swings in winter weather can result in crossing from frozen to unfrozen conditions, or vice versa; thus, the potential impact of these types of events on coupled human and natural systems may be large. Given rapidly changing winter conditions in seasonally snow-covered regions, there is a pressing need for a deeper understanding of such events and the extent of their impacts to minimize their risks. Here we introduce the concept of winter weather whiplash, defined as a class of extreme event in which a collision of unexpected conditions produces a forceful, rapid, back-and-forth change in winter weather that induces an outsized impact on coupled human and natural systems. Using a series of case studies, we demonstrate that the effects of winter weather whiplash events depend on the natural and human context in which they occur, and discuss how these events may result in the restructuring of social and ecological systems. We use the long-term hydrometeorological record at the Hubbard Brook Experimental Forest in New Hampshire, USA to demonstrate quantitative methods for delineating winter weather whiplash events and their biophysical impacts. Ultimately, we argue that robust conceptual and quantitative frameworks for understanding winter weather whiplash events will contribute to the ways in which we mitigate and adapt to winter climate change in vulnerable regions.","container-title":"Earth's Future","DOI":"10.1029/2019EF001224","ISSN":"2328-4277","issue":"12","language":"en","license":"©2019. The Authors.","note":"_eprint: https://onlinelibrary.wiley.com/doi/pdf/10.1029/2019EF001224","page":"1434-1450","source":"Wiley Online Library","title":"Winter Weather Whiplash: Impacts of Meteorological Events Misaligned With Natural and Human Systems in Seasonally Snow-Covered Regions","title-short":"Winter Weather Whiplash","volume":"7","author":[{"family":"Casson","given":"N. J."},{"family":"Contosta","given":"A. R."},{"family":"Burakowski","given":"E. A."},{"family":"Campbell","given":"J. L."},{"family":"Crandall","given":"M. S."},{"family":"Creed","given":"I. F."},{"family":"Eimers","given":"M. C."},{"family":"Garlick","given":"S."},{"family":"Lutz","given":"D. A."},{"family":"Morison","given":"M. Q."},{"family":"Morzillo","given":"A. T."},{"family":"Nelson","given":"S. J."}],"issued":{"date-parts":[["2019"]]}}},{"id":3211,"uris":["http://zotero.org/users/2821348/items/UIADH45S"],"itemData":{"id":3211,"type":"article-journal","abstract":"Winter is an understudied but key period for the socioecological systems of northeastern North American forests. A growing awareness of the importance of the winter season to forest ecosystems and surrounding communities has inspired several decades of research, both across the northern forest and at other mid‐ and high‐latitude ecosystems around the globe. Despite these efforts, we lack a synthetic understanding of how winter climate change may impact hydrological and biogeochemical processes and the social and economic activities they support. Here, we take advantage of 100 years of meteorological observations across the northern forest region of the northeastern United States and eastern Canada to develop a suite of indicators that enable a cross‐cutting understanding of (1) how winter temperatures and snow cover have been changing and (2) how these shifts may impact both ecosystems and surrounding human communities. We show that cold and snow covered conditions have generally decreased over the past 100 years. These trends suggest positive outcomes for tree health as related to reduced fine root mortality and nutrient loss associated with winter frost but negative outcomes as related to the northward advancement and proliferation of forest insect pests. In addition to effects on vegetation, reductions in cold temperatures and snow cover are likely to have negative impacts on the ecology of the northern forest through impacts on water, soils, and wildlife. The overall loss of coldness and snow cover may also have negative consequences for logging and forest products, vector‐borne diseases, and human health, recreation, and tourism, and cultural practices, which together represent important social and economic dimensions for the northern forest region. These findings advance our understanding of how our changing winters may transform the socioecological system of a region that has been defined by the contrasting rhythm of the seasons. Our research also identifies a trajectory of change that informs our expectations for the future as the climate continues to warm.","container-title":"Ecological Applications","DOI":"10.1002/eap.1974","ISSN":"1051-0761","issue":"7","journalAbbreviation":"Ecol Appl","note":"PMID: 31310674\nPMCID: PMC6851584","page":"e01974","source":"PubMed Central","title":"Northern forest winters have lost cold, snowy conditions that are important for ecosystems and human communities","volume":"29","author":[{"family":"Contosta","given":"Alexandra R."},{"family":"Casson","given":"Nora J."},{"family":"Garlick","given":"Sarah"},{"family":"Nelson","given":"Sarah J."},{"family":"Ayres","given":"Matthew P."},{"family":"Burakowski","given":"Elizabeth A."},{"family":"Campbell","given":"John"},{"family":"Creed","given":"Irena"},{"family":"Eimers","given":"Catherine"},{"family":"Evans","given":"Celia"},{"family":"Fernandez","given":"Ivan"},{"family":"Fuss","given":"Colin"},{"family":"Huntington","given":"Thomas"},{"family":"Patel","given":"Kaizad"},{"family":"Sanders‐DeMott","given":"Rebecca"},{"family":"Son","given":"Kyongho"},{"family":"Templer","given":"Pamela"},{"family":"Thornbrugh","given":"Casey"}],"issued":{"date-parts":[["2019",10]]}}}],"schema":"https://github.com/citation-style-language/schema/raw/master/csl-citation.json"} </w:instrText>
      </w:r>
      <w:r w:rsidRPr="4F2B872C">
        <w:rPr>
          <w:rFonts w:cstheme="minorBidi"/>
        </w:rPr>
        <w:fldChar w:fldCharType="separate"/>
      </w:r>
      <w:r w:rsidRPr="4F2B872C">
        <w:rPr>
          <w:rFonts w:ascii="Calibri" w:hAnsi="Calibri" w:cs="Calibri"/>
        </w:rPr>
        <w:t>(Casson et al. 2019; Contosta et al. 2019)</w:t>
      </w:r>
      <w:r w:rsidRPr="4F2B872C">
        <w:rPr>
          <w:rFonts w:cstheme="minorBidi"/>
        </w:rPr>
        <w:fldChar w:fldCharType="end"/>
      </w:r>
      <w:r w:rsidRPr="4F2B872C" w:rsidR="33EEA4BF">
        <w:rPr>
          <w:rFonts w:cstheme="minorBidi"/>
        </w:rPr>
        <w:t xml:space="preserve">. </w:t>
      </w:r>
      <w:r w:rsidRPr="4F2B872C" w:rsidR="00323CE3">
        <w:rPr>
          <w:rFonts w:cstheme="minorBidi"/>
        </w:rPr>
        <w:t xml:space="preserve">As winters warm, the </w:t>
      </w:r>
      <w:r w:rsidRPr="4F2B872C" w:rsidR="00BE51E7">
        <w:rPr>
          <w:rFonts w:cstheme="minorBidi"/>
        </w:rPr>
        <w:t>subfreezing</w:t>
      </w:r>
      <w:r w:rsidRPr="4F2B872C" w:rsidR="00323CE3">
        <w:rPr>
          <w:rFonts w:cstheme="minorBidi"/>
        </w:rPr>
        <w:t xml:space="preserve"> temperatures and persistent snowpack that have historically reduced </w:t>
      </w:r>
      <w:r w:rsidRPr="4F2B872C" w:rsidR="3427ACFA">
        <w:rPr>
          <w:rFonts w:cstheme="minorBidi"/>
        </w:rPr>
        <w:t xml:space="preserve">winter </w:t>
      </w:r>
      <w:r w:rsidRPr="4F2B872C" w:rsidR="00323CE3">
        <w:rPr>
          <w:rFonts w:cstheme="minorBidi"/>
        </w:rPr>
        <w:t xml:space="preserve">runoff and </w:t>
      </w:r>
      <w:r w:rsidRPr="4F2B872C" w:rsidR="599C0ED9">
        <w:rPr>
          <w:rFonts w:cstheme="minorBidi"/>
        </w:rPr>
        <w:t>associated</w:t>
      </w:r>
      <w:r w:rsidRPr="4F2B872C" w:rsidR="00323CE3">
        <w:rPr>
          <w:rFonts w:cstheme="minorBidi"/>
        </w:rPr>
        <w:t xml:space="preserve"> nutrient transport are disrupted by midwinter rain-on-snow </w:t>
      </w:r>
      <w:r w:rsidRPr="4F2B872C" w:rsidR="00B40DDB">
        <w:rPr>
          <w:rFonts w:cstheme="minorBidi"/>
        </w:rPr>
        <w:t xml:space="preserve">(ROS) </w:t>
      </w:r>
      <w:r w:rsidRPr="4F2B872C" w:rsidR="00323CE3">
        <w:rPr>
          <w:rFonts w:cstheme="minorBidi"/>
        </w:rPr>
        <w:t xml:space="preserve">and thermal snowmelt events </w:t>
      </w:r>
      <w:r w:rsidRPr="4F2B872C">
        <w:rPr>
          <w:rFonts w:cstheme="minorBidi"/>
        </w:rPr>
        <w:fldChar w:fldCharType="begin"/>
      </w:r>
      <w:r w:rsidRPr="4F2B872C">
        <w:rPr>
          <w:rFonts w:cstheme="minorBidi"/>
        </w:rPr>
        <w:instrText xml:space="preserve"> ADDIN ZOTERO_ITEM CSL_CITATION {"citationID":"BQpjM9bS","properties":{"formattedCitation":"(Sebestyen et al. 2008; Contosta et al. 2019; Hale et al. 2025; Perdrial et al. 2014)","plainCitation":"(Sebestyen et al. 2008; Contosta et al. 2019; Hale et al. 2025; Perdrial et al. 2014)","noteIndex":0},"citationItems":[{"id":1049,"uris":["http://zotero.org/users/2821348/items/ERW57GPB"],"itemData":{"id":1049,"type":"article-journal","abstract":"We explored catchment processes that control stream nutrient concentrations at an upland forest in northeastern Vermont, USA, where inputs of nitrogen via atmospheric deposition are among the highest in the nation and affect ecosystem functioning. We traced sources of water, nitrate, and dissolved organic matter (DOM) using stream water samples collected at high frequency during spring snowmelt. Hydrochemistry, isotopic tracers, and end-member mixing analyses suggested the timing, sources, and source areas from which water and nutrients entered the stream. Although stream-dissolved organic carbon (DOC) and dissolved organic nitrogen (DON) both originated from leaching of soluble organic matter, flushing responses between these two DOM components varied because of dynamic shifts of hydrological flow paths and sources that supply the highest concentrations of DOC and DON. High concentrations of stream water nitrate originated from atmospheric sources as well as nitrified sources from catchment soils. We detected nitrification in surficial soils during late snowmelt which affected the nitrate supply that was available to be transported to streams. However, isotopic tracers showed that the majority of nitrate in upslope surficial soil waters after the onset of snowmelt originated from atmospheric sources. A fraction of the atmospheric nitrogen was directly delivered to the stream, and this finding highlights the importance of quick flow pathways during snowmelt events. These findings indicate that interactions among sources, transformations, and hydrologic transport processes must be deciphered to understand why concentrations vary over time and over space as well as to elucidate the direct effects of human activities on nutrient dynamics in upland forest streams.","container-title":"Water Resources Research","DOI":"10.1029/2008WR006983","ISSN":"1944-7973","issue":"12","language":"en","license":"Copyright 2008 by the American Geophysical Union.","note":"_eprint: https://onlinelibrary.wiley.com/doi/pdf/10.1029/2008WR006983","source":"Wiley Online Library","title":"Sources, transformations, and hydrological processes that control stream nitrate and dissolved organic matter concentrations during snowmelt in an upland forest","URL":"https://onlinelibrary.wiley.com/doi/abs/10.1029/2008WR006983","volume":"44","author":[{"family":"Sebestyen","given":"Stephen D."},{"family":"Boyer","given":"Elizabeth W."},{"family":"Shanley","given":"James B."},{"family":"Kendall","given":"Carol"},{"family":"Doctor","given":"Daniel H."},{"family":"Aiken","given":"George R."},{"family":"Ohte","given":"Nobuhito"}],"accessed":{"date-parts":[["2024",11,20]]},"issued":{"date-parts":[["2008"]]}}},{"id":3211,"uris":["http://zotero.org/users/2821348/items/UIADH45S"],"itemData":{"id":3211,"type":"article-journal","abstract":"Winter is an understudied but key period for the socioecological systems of northeastern North American forests. A growing awareness of the importance of the winter season to forest ecosystems and surrounding communities has inspired several decades of research, both across the northern forest and at other mid‐ and high‐latitude ecosystems around the globe. Despite these efforts, we lack a synthetic understanding of how winter climate change may impact hydrological and biogeochemical processes and the social and economic activities they support. Here, we take advantage of 100 years of meteorological observations across the northern forest region of the northeastern United States and eastern Canada to develop a suite of indicators that enable a cross‐cutting understanding of (1) how winter temperatures and snow cover have been changing and (2) how these shifts may impact both ecosystems and surrounding human communities. We show that cold and snow covered conditions have generally decreased over the past 100 years. These trends suggest positive outcomes for tree health as related to reduced fine root mortality and nutrient loss associated with winter frost but negative outcomes as related to the northward advancement and proliferation of forest insect pests. In addition to effects on vegetation, reductions in cold temperatures and snow cover are likely to have negative impacts on the ecology of the northern forest through impacts on water, soils, and wildlife. The overall loss of coldness and snow cover may also have negative consequences for logging and forest products, vector‐borne diseases, and human health, recreation, and tourism, and cultural practices, which together represent important social and economic dimensions for the northern forest region. These findings advance our understanding of how our changing winters may transform the socioecological system of a region that has been defined by the contrasting rhythm of the seasons. Our research also identifies a trajectory of change that informs our expectations for the future as the climate continues to warm.","container-title":"Ecological Applications","DOI":"10.1002/eap.1974","ISSN":"1051-0761","issue":"7","journalAbbreviation":"Ecol Appl","note":"PMID: 31310674\nPMCID: PMC6851584","page":"e01974","source":"PubMed Central","title":"Northern forest winters have lost cold, snowy conditions that are important for ecosystems and human communities","volume":"29","author":[{"family":"Contosta","given":"Alexandra R."},{"family":"Casson","given":"Nora J."},{"family":"Garlick","given":"Sarah"},{"family":"Nelson","given":"Sarah J."},{"family":"Ayres","given":"Matthew P."},{"family":"Burakowski","given":"Elizabeth A."},{"family":"Campbell","given":"John"},{"family":"Creed","given":"Irena"},{"family":"Eimers","given":"Catherine"},{"family":"Evans","given":"Celia"},{"family":"Fernandez","given":"Ivan"},{"family":"Fuss","given":"Colin"},{"family":"Huntington","given":"Thomas"},{"family":"Patel","given":"Kaizad"},{"family":"Sanders‐DeMott","given":"Rebecca"},{"family":"Son","given":"Kyongho"},{"family":"Templer","given":"Pamela"},{"family":"Thornbrugh","given":"Casey"}],"issued":{"date-parts":[["2019",10]]}}},{"id":3283,"uris":["http://zotero.org/users/2821348/items/6NVJCV7K"],"itemData":{"id":3283,"type":"article-journal","abstract":"ABSTRACT In montane, snow-affected regions of the United States, a warming climate threatens the timing and amount of future water delivery. It is expected that winter precipitation falling as snow will continue decreasing and the frequency of winter snowmelt events will continue increasing, with unknown impacts on the partitioning of water between evapotranspiration and runoff, water quality, flooding, and drought. The northeastern United States represents a humid climate with uniform precipitation seasonality and a transient snowpack. Limited research on changing winter conditions and water availability has been conducted in the region, in part due to scarce observations. An observational network has been recently established (2022) to span a Summit-to-Shore (S2S) continuum in Vermont for improved understanding and characterisation of snowpack variability across the landscape. We leverage the S2S network alongside available multi-decade records of meteorology, snow depth, and runoff to relate long-term snowpack characteristics in Vermont to seasonal and annual runoff within the high-elevation headwater Ranch Brook watershed (9.6?km2). In the last 57?years, average winter temperatures have increased by 2.6°C, snow season length has decreased by almost 3?weeks, average snow depth has decreased by 16%, and winter season rain-on-snow (ROS) event frequency has increased from 1 to 3.5 per year. In response, average daily winter runoff has increased, which is strongly related to increased annual runoff ratios (R2?=?0.70). Separating the 22-year runoff record into water years with more versus less winter runoff revealed that years with more winter runoff corresponded to increased winter temperatures, 15% smaller snowpack, two times more ROS events, 52% more winter runoff, 31% larger annual runoff ratio, and increased summer rainfall variance. A steady decline in the regional snowpack and related impacts on downstream water resources may have implications for ecosystems and agricultural, industrial, and domestic water supply.","container-title":"Hydrological Processes","DOI":"10.1002/hyp.70092","ISSN":"0885-6087","issue":"2","note":"publisher: John Wiley &amp; Sons, Ltd","page":"e70092","source":"onlinelibrary.wiley.com (Atypon)","title":"Warmer Winters Drive Declines in Snowpack and Consequent Increases in Annual and Seasonal Runoff in a Headwater Region of the Northeastern United States","volume":"39","author":[{"family":"Hale","given":"Kate"},{"family":"Schroth","given":"Andrew"},{"family":"Shanley","given":"James"},{"family":"Wemple","given":"Beverley"}],"issued":{"date-parts":[["2025",2]]}}},{"id":3356,"uris":["http://zotero.org/users/2821348/items/JDYMBSAW"],"itemData":{"id":3356,"type":"article-journal","abstract":"Stream water carbon (C) export is one important pathway for C loss from seasonally snow-covered mountain ecosystems and an assessment of overarching controls is necessary. However, such assessment is challenging because changes in water fluxes or flow paths, seasonal processes, as well as catchment specific characteristics play a role. For this study we elucidate the impact of: (i) changes in water flux (by comparing years of variable wetness), (ii) catchment aspect [north-facing (NF) vs. south-facing (SF)] and (iii) season (snowmelt vs. summer) on all forms of dissolved stream water C [dissolved organic C (DOC), chromophoric dissolved organic matter (CDOM) and dissolved inorganic C (DIC)] in forested catchments within the Valles Caldera National Preserve, New Mexico. The significant correlation between annual water and C fluxes (e.g. DOC r2 = 0.83, p &lt; 0.02) confirms annual stream water discharge as the overarching control on C efflux, likely from a well-mixed ground water reservoir as indicated by previous research. However, CDOM exhibited a dominantly terrestrial fluorescence signature (59–71 %) year round, signaling a strong riparian and near stream soil control on CDOM composition. During snowmelt, the role of water as C transporter was superimposed on its control as C reservoir, when the NF stream transported significantly more soil C (40 % DOC, 56 % DIC) than the SF stream as a result of hillslope flushing. Inter-annual variations in winter precipitation were paramount in regulating annual stream C effluxes, e.g., reducing C effluxes three-fold after a dry (relative to wet) winter season. During the warmer summer months % dissolved oxygen saturation decreased, δ13CDIC increased and CDOM assumed a more microbial signature, consistent with heterotrophic respiration in the stream and riparian soils. As a result of stream C incubation and soil respiration, $$ P_{{{\\text{CO}}_{2} }} $$increased up to 12 times atmospheric values leading to substantial degassing.","container-title":"Biogeochemistry","DOI":"10.1007/s10533-013-9929-y","ISSN":"1573-515X","issue":"1","journalAbbreviation":"Biogeochemistry","language":"en","page":"273-290","source":"Springer Link","title":"Stream water carbon controls in seasonally snow-covered mountain catchments: impact of inter-annual variability of water fluxes, catchment aspect and seasonal processes","title-short":"Stream water carbon controls in seasonally snow-covered mountain catchments","volume":"118","author":[{"family":"Perdrial","given":"Julia N."},{"family":"McIntosh","given":"Jennifer"},{"family":"Harpold","given":"Adrian"},{"family":"Brooks","given":"Paul D."},{"family":"Zapata-Rios","given":"Xavier"},{"family":"Ray","given":"James"},{"family":"Meixner","given":"Thomas"},{"family":"Kanduc","given":"Tjasa"},{"family":"Litvak","given":"Marcy"},{"family":"Troch","given":"Peter A."},{"family":"Chorover","given":"Jon"}],"issued":{"date-parts":[["2014",4,1]]}}}],"schema":"https://github.com/citation-style-language/schema/raw/master/csl-citation.json"} </w:instrText>
      </w:r>
      <w:r w:rsidRPr="4F2B872C">
        <w:rPr>
          <w:rFonts w:cstheme="minorBidi"/>
        </w:rPr>
        <w:fldChar w:fldCharType="separate"/>
      </w:r>
      <w:r w:rsidRPr="4F2B872C" w:rsidR="008A0F04">
        <w:rPr>
          <w:rFonts w:ascii="Calibri" w:hAnsi="Calibri" w:cs="Calibri"/>
        </w:rPr>
        <w:t>(Sebestyen et al. 2008; Contosta et al. 2019; Hale et al. 2025; Perdrial et al. 2014)</w:t>
      </w:r>
      <w:r w:rsidRPr="4F2B872C">
        <w:rPr>
          <w:rFonts w:cstheme="minorBidi"/>
        </w:rPr>
        <w:fldChar w:fldCharType="end"/>
      </w:r>
      <w:r w:rsidRPr="4F2B872C" w:rsidR="004205B5">
        <w:rPr>
          <w:rFonts w:cstheme="minorBidi"/>
        </w:rPr>
        <w:t>.</w:t>
      </w:r>
      <w:r w:rsidRPr="4F2B872C" w:rsidR="00837204">
        <w:rPr>
          <w:rFonts w:cstheme="minorBidi"/>
        </w:rPr>
        <w:t xml:space="preserve"> </w:t>
      </w:r>
      <w:r w:rsidRPr="4F2B872C" w:rsidR="688A32EB">
        <w:rPr>
          <w:rFonts w:cstheme="minorBidi"/>
        </w:rPr>
        <w:t xml:space="preserve"> Further, </w:t>
      </w:r>
      <w:r w:rsidRPr="4F2B872C" w:rsidR="59F5F924">
        <w:rPr>
          <w:rFonts w:cstheme="minorBidi"/>
        </w:rPr>
        <w:t>precipitation is predicted to increase throughout the 21</w:t>
      </w:r>
      <w:r w:rsidRPr="4F2B872C" w:rsidR="59F5F924">
        <w:rPr>
          <w:rFonts w:cstheme="minorBidi"/>
          <w:vertAlign w:val="superscript"/>
        </w:rPr>
        <w:t>st</w:t>
      </w:r>
      <w:r w:rsidRPr="4F2B872C" w:rsidR="59F5F924">
        <w:rPr>
          <w:rFonts w:cstheme="minorBidi"/>
        </w:rPr>
        <w:t xml:space="preserve"> century</w:t>
      </w:r>
      <w:r w:rsidRPr="4F2B872C" w:rsidR="1317DCAC">
        <w:rPr>
          <w:rFonts w:cstheme="minorBidi"/>
        </w:rPr>
        <w:t xml:space="preserve"> in the </w:t>
      </w:r>
      <w:r w:rsidRPr="4F2B872C" w:rsidR="06C55A26">
        <w:rPr>
          <w:rFonts w:cstheme="minorBidi"/>
        </w:rPr>
        <w:t>n</w:t>
      </w:r>
      <w:r w:rsidRPr="4F2B872C" w:rsidR="1317DCAC">
        <w:rPr>
          <w:rFonts w:cstheme="minorBidi"/>
        </w:rPr>
        <w:t>ortheast</w:t>
      </w:r>
      <w:r w:rsidRPr="4F2B872C" w:rsidR="000C19D3">
        <w:rPr>
          <w:rFonts w:cstheme="minorBidi"/>
        </w:rPr>
        <w:t>ern USA</w:t>
      </w:r>
      <w:r w:rsidRPr="4F2B872C" w:rsidR="59F5F924">
        <w:rPr>
          <w:rFonts w:cstheme="minorBidi"/>
        </w:rPr>
        <w:t>, particularly in the winter and spring seasons</w:t>
      </w:r>
      <w:r w:rsidRPr="4F2B872C" w:rsidR="44A1801B">
        <w:rPr>
          <w:rFonts w:cstheme="minorBidi"/>
        </w:rPr>
        <w:t xml:space="preserve"> </w:t>
      </w:r>
      <w:r w:rsidRPr="4F2B872C">
        <w:rPr>
          <w:rFonts w:cstheme="minorBidi"/>
        </w:rPr>
        <w:fldChar w:fldCharType="begin"/>
      </w:r>
      <w:r w:rsidRPr="4F2B872C">
        <w:rPr>
          <w:rFonts w:cstheme="minorBidi"/>
        </w:rPr>
        <w:instrText xml:space="preserve"> ADDIN ZOTERO_ITEM CSL_CITATION {"citationID":"zYDbKgKH","properties":{"formattedCitation":"(Picard et al. 2023)","plainCitation":"(Picard et al. 2023)","noteIndex":0},"citationItems":[{"id":3219,"uris":["http://zotero.org/users/2821348/items/LY8XIHKP"],"itemData":{"id":3219,"type":"article-journal","abstract":"The northeastern USA has experienced a dramatic increase in total and extreme precipitation over the past 30 years, yet how precipitation will evolve across the Northeast by the end of the twenty-first century remains uncertain. To examine the future of precipitation across the Northeast, we use the Weather Research and Forecasting (WRF) regional climate model driven by the National Center for Atmospheric Research Community Earth System Model (CESM) to simulate precipitation for historical (1976–2005) and future (2070–2099) periods. We compare precipitation from CESM-WRF hindcasts to gridded observations (Daymet), finding a 4.6% dry bias and 7.7% wet bias for total and extreme precipitation, respectively. CESM-WRF projections have increases in both total (9.7%) and extreme (51.6%) precipitation by the end of the twenty-first century, with winter having the largest increases in total precipitation (16.4%) and extreme precipitation (109.3%). These results are consistent with additional WRF simulations forced with the Max Planck Institute Earth System Model and the North American Coordinated Regional Downscaling Experiment archive. To investigate the drivers of precipitation change, we analyze several atmospheric variables and find that the projected increases in extreme precipitation are strongly related to increasing precipitable water over the eastern USA and the Atlantic Ocean. Understanding projected increases in total and extreme precipitation is critical for stakeholders to prepare for the impacts of intensified precipitation.","container-title":"Climatic Change","DOI":"10.1007/s10584-023-03545-w","ISSN":"1573-1480","issue":"6","journalAbbreviation":"Climatic Change","language":"en","page":"72","source":"Springer Link","title":"Twenty-first century increases in total and extreme precipitation across the Northeastern USA","volume":"176","author":[{"family":"Picard","given":"Christopher J."},{"family":"Winter","given":"Jonathan M."},{"family":"Cockburn","given":"Charlotte"},{"family":"Hanrahan","given":"Janel"},{"family":"Teale","given":"Natalie G."},{"family":"Clemins","given":"Patrick J."},{"family":"Beckage","given":"Brian"}],"issued":{"date-parts":[["2023",5,30]]}}}],"schema":"https://github.com/citation-style-language/schema/raw/master/csl-citation.json"} </w:instrText>
      </w:r>
      <w:r w:rsidRPr="4F2B872C">
        <w:rPr>
          <w:rFonts w:cstheme="minorBidi"/>
        </w:rPr>
        <w:fldChar w:fldCharType="separate"/>
      </w:r>
      <w:r w:rsidRPr="4F2B872C" w:rsidR="44A1801B">
        <w:rPr>
          <w:rFonts w:ascii="Calibri" w:hAnsi="Calibri" w:cs="Calibri"/>
        </w:rPr>
        <w:t>(Picard et al. 2023)</w:t>
      </w:r>
      <w:r w:rsidRPr="4F2B872C">
        <w:rPr>
          <w:rFonts w:cstheme="minorBidi"/>
        </w:rPr>
        <w:fldChar w:fldCharType="end"/>
      </w:r>
      <w:r w:rsidRPr="4F2B872C" w:rsidR="44A1801B">
        <w:rPr>
          <w:rFonts w:cstheme="minorBidi"/>
        </w:rPr>
        <w:t xml:space="preserve"> and</w:t>
      </w:r>
      <w:r w:rsidRPr="4F2B872C" w:rsidR="59F5F924">
        <w:rPr>
          <w:rFonts w:cstheme="minorBidi"/>
        </w:rPr>
        <w:t xml:space="preserve"> </w:t>
      </w:r>
      <w:r w:rsidRPr="4F2B872C" w:rsidR="44A1801B">
        <w:rPr>
          <w:rFonts w:cstheme="minorBidi"/>
        </w:rPr>
        <w:t>c</w:t>
      </w:r>
      <w:r w:rsidRPr="4F2B872C" w:rsidR="59F5F924">
        <w:rPr>
          <w:rFonts w:cstheme="minorBidi"/>
        </w:rPr>
        <w:t>orresponding increas</w:t>
      </w:r>
      <w:r w:rsidRPr="4F2B872C" w:rsidR="44A1801B">
        <w:rPr>
          <w:rFonts w:cstheme="minorBidi"/>
        </w:rPr>
        <w:t>es</w:t>
      </w:r>
      <w:r w:rsidRPr="4F2B872C" w:rsidR="59F5F924">
        <w:rPr>
          <w:rFonts w:cstheme="minorBidi"/>
        </w:rPr>
        <w:t xml:space="preserve"> in temperature are projected to </w:t>
      </w:r>
      <w:r w:rsidRPr="4F2B872C" w:rsidR="22725E49">
        <w:rPr>
          <w:rFonts w:cstheme="minorBidi"/>
        </w:rPr>
        <w:t>grow</w:t>
      </w:r>
      <w:r w:rsidRPr="4F2B872C" w:rsidR="59F5F924">
        <w:rPr>
          <w:rFonts w:cstheme="minorBidi"/>
        </w:rPr>
        <w:t xml:space="preserve"> the proportion of precipitation falling as rain rather than snow </w:t>
      </w:r>
      <w:r w:rsidRPr="4F2B872C">
        <w:rPr>
          <w:rFonts w:cstheme="minorBidi"/>
        </w:rPr>
        <w:fldChar w:fldCharType="begin"/>
      </w:r>
      <w:r w:rsidRPr="4F2B872C">
        <w:rPr>
          <w:rFonts w:cstheme="minorBidi"/>
        </w:rPr>
        <w:instrText xml:space="preserve"> ADDIN ZOTERO_ITEM CSL_CITATION {"citationID":"a6Atxfx2","properties":{"formattedCitation":"(Kunkel 2022; Picard et al. 2023)","plainCitation":"(Kunkel 2022; Picard et al. 2023)","dontUpdate":true,"noteIndex":0},"citationItems":[{"id":3218,"uris":["http://zotero.org/users/2821348/items/PECBX8IC"],"itemData":{"id":3218,"type":"report","abstract":"The summaries cover assessment topics directly related to NOAA’s mission, specifically historical climate variations and trends, future climate model projections of climate conditions during the 21st century, and past and future conditions of sea level and coastal flooding.","language":"en","publisher":"NOAA NESDIS","source":"statesummaries.ncics.org","title":"State Climate Summaries for the United States 2022. NOAA Technical Report NESDIS 150.","URL":"https://statesummaries.ncics.org/chapter/vt","author":[{"family":"Kunkel","given":"K. E."}],"accessed":{"date-parts":[["2025",2,20]]},"issued":{"date-parts":[["2022"]]}}},{"id":3219,"uris":["http://zotero.org/users/2821348/items/LY8XIHKP"],"itemData":{"id":3219,"type":"article-journal","abstract":"The northeastern USA has experienced a dramatic increase in total and extreme precipitation over the past 30 years, yet how precipitation will evolve across the Northeast by the end of the twenty-first century remains uncertain. To examine the future of precipitation across the Northeast, we use the Weather Research and Forecasting (WRF) regional climate model driven by the National Center for Atmospheric Research Community Earth System Model (CESM) to simulate precipitation for historical (1976–2005) and future (2070–2099) periods. We compare precipitation from CESM-WRF hindcasts to gridded observations (Daymet), finding a 4.6% dry bias and 7.7% wet bias for total and extreme precipitation, respectively. CESM-WRF projections have increases in both total (9.7%) and extreme (51.6%) precipitation by the end of the twenty-first century, with winter having the largest increases in total precipitation (16.4%) and extreme precipitation (109.3%). These results are consistent with additional WRF simulations forced with the Max Planck Institute Earth System Model and the North American Coordinated Regional Downscaling Experiment archive. To investigate the drivers of precipitation change, we analyze several atmospheric variables and find that the projected increases in extreme precipitation are strongly related to increasing precipitable water over the eastern USA and the Atlantic Ocean. Understanding projected increases in total and extreme precipitation is critical for stakeholders to prepare for the impacts of intensified precipitation.","container-title":"Climatic Change","DOI":"10.1007/s10584-023-03545-w","ISSN":"1573-1480","issue":"6","journalAbbreviation":"Climatic Change","language":"en","page":"72","source":"Springer Link","title":"Twenty-first century increases in total and extreme precipitation across the Northeastern USA","volume":"176","author":[{"family":"Picard","given":"Christopher J."},{"family":"Winter","given":"Jonathan M."},{"family":"Cockburn","given":"Charlotte"},{"family":"Hanrahan","given":"Janel"},{"family":"Teale","given":"Natalie G."},{"family":"Clemins","given":"Patrick J."},{"family":"Beckage","given":"Brian"}],"issued":{"date-parts":[["2023",5,30]]}}}],"schema":"https://github.com/citation-style-language/schema/raw/master/csl-citation.json"} </w:instrText>
      </w:r>
      <w:r w:rsidRPr="4F2B872C">
        <w:rPr>
          <w:rFonts w:cstheme="minorBidi"/>
        </w:rPr>
        <w:fldChar w:fldCharType="separate"/>
      </w:r>
      <w:r w:rsidRPr="4F2B872C" w:rsidR="59F5F924">
        <w:rPr>
          <w:rFonts w:ascii="Calibri" w:hAnsi="Calibri" w:cs="Calibri"/>
        </w:rPr>
        <w:t>(Kunkel 2022)</w:t>
      </w:r>
      <w:r w:rsidRPr="4F2B872C">
        <w:rPr>
          <w:rFonts w:cstheme="minorBidi"/>
        </w:rPr>
        <w:fldChar w:fldCharType="end"/>
      </w:r>
      <w:r w:rsidRPr="4F2B872C" w:rsidR="59F5F924">
        <w:rPr>
          <w:rFonts w:cstheme="minorBidi"/>
        </w:rPr>
        <w:t xml:space="preserve">. </w:t>
      </w:r>
      <w:r w:rsidRPr="4F2B872C" w:rsidR="00E662CB">
        <w:rPr>
          <w:rFonts w:cstheme="minorBidi"/>
        </w:rPr>
        <w:t xml:space="preserve">These </w:t>
      </w:r>
      <w:r w:rsidRPr="4F2B872C" w:rsidR="00E0578A">
        <w:rPr>
          <w:rFonts w:cstheme="minorBidi"/>
        </w:rPr>
        <w:t xml:space="preserve">progressive </w:t>
      </w:r>
      <w:r w:rsidRPr="4F2B872C" w:rsidR="00E662CB">
        <w:rPr>
          <w:rFonts w:cstheme="minorBidi"/>
        </w:rPr>
        <w:t xml:space="preserve">climatological shifts </w:t>
      </w:r>
      <w:r w:rsidRPr="4F2B872C" w:rsidR="003B6A1E">
        <w:rPr>
          <w:rFonts w:cstheme="minorBidi"/>
        </w:rPr>
        <w:t xml:space="preserve">mean </w:t>
      </w:r>
      <w:r w:rsidRPr="4F2B872C" w:rsidR="0DBF7883">
        <w:rPr>
          <w:rFonts w:cstheme="minorBidi"/>
        </w:rPr>
        <w:t>that the</w:t>
      </w:r>
      <w:r w:rsidRPr="4F2B872C" w:rsidR="17B2B62A">
        <w:rPr>
          <w:rFonts w:cstheme="minorBidi"/>
        </w:rPr>
        <w:t xml:space="preserve"> </w:t>
      </w:r>
      <w:r w:rsidRPr="4F2B872C" w:rsidR="2996F49A">
        <w:rPr>
          <w:rFonts w:cstheme="minorBidi"/>
        </w:rPr>
        <w:t>tradition</w:t>
      </w:r>
      <w:r w:rsidRPr="4F2B872C" w:rsidR="1453459A">
        <w:rPr>
          <w:rFonts w:cstheme="minorBidi"/>
        </w:rPr>
        <w:t>al</w:t>
      </w:r>
      <w:r w:rsidRPr="4F2B872C" w:rsidR="0DBF7883">
        <w:rPr>
          <w:rFonts w:cstheme="minorBidi"/>
        </w:rPr>
        <w:t xml:space="preserve"> paradigm of winter</w:t>
      </w:r>
      <w:r w:rsidRPr="4F2B872C" w:rsidR="556F63E7">
        <w:rPr>
          <w:rFonts w:cstheme="minorBidi"/>
        </w:rPr>
        <w:t xml:space="preserve"> </w:t>
      </w:r>
      <w:r w:rsidRPr="4F2B872C" w:rsidR="44BB7845">
        <w:rPr>
          <w:rFonts w:cstheme="minorBidi"/>
        </w:rPr>
        <w:t>playing a</w:t>
      </w:r>
      <w:r w:rsidRPr="4F2B872C" w:rsidR="00CEC934">
        <w:rPr>
          <w:rFonts w:cstheme="minorBidi"/>
        </w:rPr>
        <w:t xml:space="preserve"> </w:t>
      </w:r>
      <w:r w:rsidRPr="4F2B872C" w:rsidR="556F63E7">
        <w:rPr>
          <w:rFonts w:cstheme="minorBidi"/>
        </w:rPr>
        <w:t>limited</w:t>
      </w:r>
      <w:r w:rsidRPr="4F2B872C" w:rsidR="0DBF7883">
        <w:rPr>
          <w:rFonts w:cstheme="minorBidi"/>
        </w:rPr>
        <w:t xml:space="preserve"> role in biogeochemical cycling and transport </w:t>
      </w:r>
      <w:r w:rsidRPr="4F2B872C" w:rsidR="7A93D7CC">
        <w:rPr>
          <w:rFonts w:cstheme="minorBidi"/>
        </w:rPr>
        <w:t xml:space="preserve">in this climate </w:t>
      </w:r>
      <w:r w:rsidRPr="4F2B872C" w:rsidR="0DBF7883">
        <w:rPr>
          <w:rFonts w:cstheme="minorBidi"/>
        </w:rPr>
        <w:t xml:space="preserve">is likely changing </w:t>
      </w:r>
      <w:r w:rsidRPr="4F2B872C" w:rsidR="1B17B4AE">
        <w:rPr>
          <w:rFonts w:cstheme="minorBidi"/>
        </w:rPr>
        <w:t>rapidly</w:t>
      </w:r>
      <w:r w:rsidRPr="4F2B872C" w:rsidR="0DBF7883">
        <w:rPr>
          <w:rFonts w:cstheme="minorBidi"/>
        </w:rPr>
        <w:t xml:space="preserve"> (Seybold et al.</w:t>
      </w:r>
      <w:r w:rsidRPr="4F2B872C" w:rsidR="00AE2BF8">
        <w:rPr>
          <w:rFonts w:cstheme="minorBidi"/>
        </w:rPr>
        <w:t>, 2022</w:t>
      </w:r>
      <w:r w:rsidRPr="4F2B872C" w:rsidR="0DBF7883">
        <w:rPr>
          <w:rFonts w:cstheme="minorBidi"/>
        </w:rPr>
        <w:t>)</w:t>
      </w:r>
      <w:r w:rsidRPr="4F2B872C" w:rsidR="000C19D3">
        <w:rPr>
          <w:rFonts w:cstheme="minorBidi"/>
        </w:rPr>
        <w:t>.</w:t>
      </w:r>
    </w:p>
    <w:p w:rsidR="00AD67C7" w:rsidP="2A950401" w:rsidRDefault="004830F5" w14:paraId="0CD5EF44" w14:textId="313123E2">
      <w:pPr>
        <w:pStyle w:val="Text"/>
        <w:rPr>
          <w:rFonts w:cs="Arial" w:cstheme="minorBidi"/>
        </w:rPr>
      </w:pPr>
      <w:r>
        <w:rPr>
          <w:rFonts w:cstheme="minorBidi"/>
          <w:noProof/>
        </w:rPr>
        <w:lastRenderedPageBreak/>
        <mc:AlternateContent>
          <mc:Choice Requires="wpg">
            <w:drawing>
              <wp:anchor distT="0" distB="0" distL="114300" distR="114300" simplePos="0" relativeHeight="251658240" behindDoc="0" locked="0" layoutInCell="1" allowOverlap="1" wp14:anchorId="4007D649" wp14:editId="39618F84">
                <wp:simplePos x="0" y="0"/>
                <wp:positionH relativeFrom="column">
                  <wp:posOffset>-238125</wp:posOffset>
                </wp:positionH>
                <wp:positionV relativeFrom="paragraph">
                  <wp:posOffset>2786380</wp:posOffset>
                </wp:positionV>
                <wp:extent cx="6175375" cy="2762250"/>
                <wp:effectExtent l="0" t="0" r="0" b="0"/>
                <wp:wrapTopAndBottom/>
                <wp:docPr id="785747327" name="Group 18"/>
                <wp:cNvGraphicFramePr/>
                <a:graphic xmlns:a="http://schemas.openxmlformats.org/drawingml/2006/main">
                  <a:graphicData uri="http://schemas.microsoft.com/office/word/2010/wordprocessingGroup">
                    <wpg:wgp>
                      <wpg:cNvGrpSpPr/>
                      <wpg:grpSpPr>
                        <a:xfrm>
                          <a:off x="0" y="0"/>
                          <a:ext cx="6175375" cy="2762250"/>
                          <a:chOff x="0" y="0"/>
                          <a:chExt cx="5937885" cy="2589530"/>
                        </a:xfrm>
                      </wpg:grpSpPr>
                      <pic:pic xmlns:pic="http://schemas.openxmlformats.org/drawingml/2006/picture">
                        <pic:nvPicPr>
                          <pic:cNvPr id="426899540" name="Picture 1"/>
                          <pic:cNvPicPr>
                            <a:picLocks noChangeAspect="1"/>
                          </pic:cNvPicPr>
                        </pic:nvPicPr>
                        <pic:blipFill>
                          <a:blip r:embed="rId14"/>
                          <a:stretch>
                            <a:fillRect/>
                          </a:stretch>
                        </pic:blipFill>
                        <pic:spPr>
                          <a:xfrm>
                            <a:off x="0" y="0"/>
                            <a:ext cx="5937885" cy="1856105"/>
                          </a:xfrm>
                          <a:prstGeom prst="rect">
                            <a:avLst/>
                          </a:prstGeom>
                        </pic:spPr>
                      </pic:pic>
                      <wps:wsp>
                        <wps:cNvPr id="1178755098" name="Text Box 1"/>
                        <wps:cNvSpPr txBox="1"/>
                        <wps:spPr>
                          <a:xfrm>
                            <a:off x="0" y="1936750"/>
                            <a:ext cx="5937885" cy="652780"/>
                          </a:xfrm>
                          <a:prstGeom prst="rect">
                            <a:avLst/>
                          </a:prstGeom>
                          <a:solidFill>
                            <a:prstClr val="white"/>
                          </a:solidFill>
                          <a:ln>
                            <a:noFill/>
                          </a:ln>
                        </wps:spPr>
                        <wps:txbx>
                          <w:txbxContent>
                            <w:p w:rsidRPr="00D018CA" w:rsidR="00F46EC9" w:rsidP="00F46EC9" w:rsidRDefault="00F46EC9" w14:paraId="497A390B" w14:textId="4AC4DD72">
                              <w:pPr>
                                <w:pStyle w:val="Caption"/>
                                <w:rPr>
                                  <w:rFonts w:eastAsia="Times New Roman"/>
                                  <w:noProof/>
                                </w:rPr>
                              </w:pPr>
                              <w:r>
                                <w:t>Figure</w:t>
                              </w:r>
                              <w:r w:rsidR="00193F25">
                                <w:t xml:space="preserve"> 1</w:t>
                              </w:r>
                              <w:r w:rsidRPr="0088035D">
                                <w:t>. Increasing cumulative winter discharge (1 November–31 March), from 1928 to 2025 for (a) the Connecticut River at Thompsonville, Connecticut (USGS Gauge 01184000); (b) the Merrimack River at Lowell, Massachusetts (USGS Gauge 01100000);</w:t>
                              </w:r>
                              <w:r w:rsidRPr="00F57CD8" w:rsidR="00F57CD8">
                                <w:rPr>
                                  <w:rFonts w:ascii="Aptos" w:hAnsi="Aptos"/>
                                  <w:i w:val="0"/>
                                  <w:iCs w:val="0"/>
                                  <w:color w:val="000000"/>
                                  <w:sz w:val="20"/>
                                  <w:szCs w:val="20"/>
                                  <w:shd w:val="clear" w:color="auto" w:fill="FFFFFF"/>
                                </w:rPr>
                                <w:t xml:space="preserve"> </w:t>
                              </w:r>
                              <w:r w:rsidRPr="00F57CD8" w:rsidR="00F57CD8">
                                <w:t>c) the Winooski River at Essex Junction, Vermont (USGS Gage 04290500); d) the Lamoille River at East Georgia, Vermont (USGS Gage 0492000). Shaded areas are 95% confidence interval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8" style="position:absolute;left:0;text-align:left;margin-left:-18.75pt;margin-top:219.4pt;width:486.25pt;height:217.5pt;z-index:251658240;mso-width-relative:margin;mso-height-relative:margin" coordsize="59378,25895" o:spid="_x0000_s1026" w14:anchorId="4007D64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p/uu/zC/0p/wCXABZDTz5QMG/9w/GfuLCAGY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n+67/ML/Sn/lwAWQ08+UDBv/cPxn7iwgBm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p/uu/wAwv9Kf+XABZDTz5QMG/wDcPxn7iwgB&#10;m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uu/zC/wBKf+XABZDTz5QMG/8AcPxn&#10;7iwgBm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U/3Xf5hf6U/wDLgAu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">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Picture 1" style="position:absolute;width:59378;height:18561;visibility:visible;mso-wrap-style:square"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">
                  <v:imagedata o:title="" r:id="rId15"/>
                </v:shape>
                <v:shapetype id="_x0000_t202" coordsize="21600,21600" o:spt="202" path="m,l,21600r21600,l21600,xe">
                  <v:stroke joinstyle="miter"/>
                  <v:path gradientshapeok="t" o:connecttype="rect"/>
                </v:shapetype>
                <v:shape id="Text Box 1" style="position:absolute;top:19367;width:59378;height:6528;visibility:visible;mso-wrap-style:square;v-text-anchor:top" o:spid="_x0000_s1028"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">
                  <v:textbox inset="0,0,0,0">
                    <w:txbxContent>
                      <w:p w:rsidRPr="00D018CA" w:rsidR="00F46EC9" w:rsidP="00F46EC9" w:rsidRDefault="00F46EC9" w14:paraId="497A390B" w14:textId="4AC4DD72">
                        <w:pPr>
                          <w:pStyle w:val="Caption"/>
                          <w:rPr>
                            <w:rFonts w:eastAsia="Times New Roman"/>
                            <w:noProof/>
                          </w:rPr>
                        </w:pPr>
                        <w:r>
                          <w:t>Figure</w:t>
                        </w:r>
                        <w:r w:rsidR="00193F25">
                          <w:t xml:space="preserve"> 1</w:t>
                        </w:r>
                        <w:r w:rsidRPr="0088035D">
                          <w:t>. Increasing cumulative winter discharge (1 November–31 March), from 1928 to 2025 for (a) the Connecticut River at Thompsonville, Connecticut (USGS Gauge 01184000); (b) the Merrimack River at Lowell, Massachusetts (USGS Gauge 01100000);</w:t>
                        </w:r>
                        <w:r w:rsidRPr="00F57CD8" w:rsidR="00F57CD8">
                          <w:rPr>
                            <w:rFonts w:ascii="Aptos" w:hAnsi="Aptos"/>
                            <w:i w:val="0"/>
                            <w:iCs w:val="0"/>
                            <w:color w:val="000000"/>
                            <w:sz w:val="20"/>
                            <w:szCs w:val="20"/>
                            <w:shd w:val="clear" w:color="auto" w:fill="FFFFFF"/>
                          </w:rPr>
                          <w:t xml:space="preserve"> </w:t>
                        </w:r>
                        <w:r w:rsidRPr="00F57CD8" w:rsidR="00F57CD8">
                          <w:t>c) the Winooski River at Essex Junction, Vermont (USGS Gage 04290500); d) the Lamoille River at East Georgia, Vermont (USGS Gage 0492000). Shaded areas are 95% confidence intervals. </w:t>
                        </w:r>
                      </w:p>
                    </w:txbxContent>
                  </v:textbox>
                </v:shape>
                <w10:wrap type="topAndBottom"/>
              </v:group>
            </w:pict>
          </mc:Fallback>
        </mc:AlternateContent>
      </w:r>
      <w:r w:rsidRPr="2A950401" w:rsidR="6FF4EDAE">
        <w:rPr>
          <w:rFonts w:cs="Arial" w:cstheme="minorBidi"/>
        </w:rPr>
        <w:t>Substantial w</w:t>
      </w:r>
      <w:r w:rsidRPr="2A950401" w:rsidR="00873F51">
        <w:rPr>
          <w:rFonts w:cs="Arial" w:cstheme="minorBidi"/>
        </w:rPr>
        <w:t xml:space="preserve">inter hydrological </w:t>
      </w:r>
      <w:r w:rsidRPr="2A950401" w:rsidR="16F6D04B">
        <w:rPr>
          <w:rFonts w:cs="Arial" w:cstheme="minorBidi"/>
        </w:rPr>
        <w:t>changes</w:t>
      </w:r>
      <w:r w:rsidRPr="2A950401" w:rsidR="00873F51">
        <w:rPr>
          <w:rFonts w:cs="Arial" w:cstheme="minorBidi"/>
        </w:rPr>
        <w:t xml:space="preserve"> in</w:t>
      </w:r>
      <w:r w:rsidRPr="2A950401" w:rsidR="006148BA">
        <w:rPr>
          <w:rFonts w:cs="Arial" w:cstheme="minorBidi"/>
        </w:rPr>
        <w:t xml:space="preserve"> </w:t>
      </w:r>
      <w:r w:rsidRPr="2A950401" w:rsidR="00557E99">
        <w:rPr>
          <w:rFonts w:cs="Arial" w:cstheme="minorBidi"/>
        </w:rPr>
        <w:t>northern temperate regions</w:t>
      </w:r>
      <w:r w:rsidRPr="2A950401" w:rsidR="006148BA">
        <w:rPr>
          <w:rFonts w:cs="Arial" w:cstheme="minorBidi"/>
        </w:rPr>
        <w:t xml:space="preserve"> </w:t>
      </w:r>
      <w:r w:rsidRPr="2A950401" w:rsidR="2DE44877">
        <w:rPr>
          <w:rFonts w:cs="Arial" w:cstheme="minorBidi"/>
        </w:rPr>
        <w:t xml:space="preserve">have </w:t>
      </w:r>
      <w:r w:rsidRPr="2A950401" w:rsidR="2257748F">
        <w:rPr>
          <w:rFonts w:cs="Arial" w:cstheme="minorBidi"/>
        </w:rPr>
        <w:t xml:space="preserve">already </w:t>
      </w:r>
      <w:r w:rsidRPr="2A950401" w:rsidR="2DE44877">
        <w:rPr>
          <w:rFonts w:cs="Arial" w:cstheme="minorBidi"/>
        </w:rPr>
        <w:t xml:space="preserve">been </w:t>
      </w:r>
      <w:r w:rsidRPr="2A950401" w:rsidR="2DE44877">
        <w:rPr>
          <w:rFonts w:cs="Arial" w:cstheme="minorBidi"/>
        </w:rPr>
        <w:t>observed</w:t>
      </w:r>
      <w:r w:rsidRPr="2A950401" w:rsidR="006148BA">
        <w:rPr>
          <w:rFonts w:cs="Arial" w:cstheme="minorBidi"/>
        </w:rPr>
        <w:t>.</w:t>
      </w:r>
      <w:r w:rsidRPr="2A950401" w:rsidR="006E3F78">
        <w:rPr>
          <w:rFonts w:cs="Arial" w:cstheme="minorBidi"/>
        </w:rPr>
        <w:t xml:space="preserve"> </w:t>
      </w:r>
      <w:r w:rsidRPr="2A950401" w:rsidR="0E8C6417">
        <w:rPr>
          <w:rFonts w:cs="Arial" w:cstheme="minorBidi"/>
        </w:rPr>
        <w:t>For example,</w:t>
      </w:r>
      <w:r w:rsidRPr="2A950401" w:rsidR="006E3F78">
        <w:rPr>
          <w:rFonts w:cs="Arial" w:cstheme="minorBidi"/>
        </w:rPr>
        <w:t xml:space="preserve"> </w:t>
      </w:r>
      <w:r w:rsidRPr="2A950401" w:rsidR="007011E0">
        <w:rPr>
          <w:rFonts w:cs="Arial" w:cstheme="minorBidi"/>
        </w:rPr>
        <w:t>in</w:t>
      </w:r>
      <w:r w:rsidRPr="2A950401" w:rsidR="006B3523">
        <w:rPr>
          <w:rFonts w:cs="Arial" w:cstheme="minorBidi"/>
        </w:rPr>
        <w:t xml:space="preserve"> the Midwest</w:t>
      </w:r>
      <w:r w:rsidRPr="2A950401" w:rsidR="000C19D3">
        <w:rPr>
          <w:rFonts w:cs="Arial" w:cstheme="minorBidi"/>
        </w:rPr>
        <w:t xml:space="preserve"> </w:t>
      </w:r>
      <w:r w:rsidRPr="2A950401" w:rsidR="00281905">
        <w:rPr>
          <w:rFonts w:cs="Arial" w:cstheme="minorBidi"/>
        </w:rPr>
        <w:t>of the USA</w:t>
      </w:r>
      <w:r w:rsidRPr="2A950401" w:rsidR="006B3523">
        <w:rPr>
          <w:rFonts w:cs="Arial" w:cstheme="minorBidi"/>
        </w:rPr>
        <w:t xml:space="preserve">, </w:t>
      </w:r>
      <w:r w:rsidRPr="2A950401" w:rsidR="0039721C">
        <w:rPr>
          <w:rFonts w:cs="Arial" w:cstheme="minorBidi"/>
        </w:rPr>
        <w:t>cold season</w:t>
      </w:r>
      <w:r w:rsidRPr="2A950401" w:rsidR="001323DF">
        <w:rPr>
          <w:rFonts w:cs="Arial" w:cstheme="minorBidi"/>
        </w:rPr>
        <w:t xml:space="preserve"> </w:t>
      </w:r>
      <w:r w:rsidRPr="2A950401" w:rsidR="0039721C">
        <w:rPr>
          <w:rFonts w:cs="Arial" w:cstheme="minorBidi"/>
        </w:rPr>
        <w:t xml:space="preserve">discharge (between November 1 and March 31) </w:t>
      </w:r>
      <w:r w:rsidRPr="2A950401" w:rsidR="007B3F80">
        <w:rPr>
          <w:rFonts w:cs="Arial" w:cstheme="minorBidi"/>
        </w:rPr>
        <w:t xml:space="preserve">approximately </w:t>
      </w:r>
      <w:r w:rsidRPr="2A950401" w:rsidR="001323DF">
        <w:rPr>
          <w:rFonts w:cs="Arial" w:cstheme="minorBidi"/>
        </w:rPr>
        <w:t xml:space="preserve">doubled</w:t>
      </w:r>
      <w:r w:rsidRPr="2A950401" w:rsidR="001323DF">
        <w:rPr>
          <w:rFonts w:cs="Arial" w:cstheme="minorBidi"/>
        </w:rPr>
        <w:t xml:space="preserve"> between </w:t>
      </w:r>
      <w:r w:rsidRPr="2A950401" w:rsidR="007B3F80">
        <w:rPr>
          <w:rFonts w:cs="Arial" w:cstheme="minorBidi"/>
        </w:rPr>
        <w:t>1928</w:t>
      </w:r>
      <w:r w:rsidRPr="2A950401" w:rsidR="001323DF">
        <w:rPr>
          <w:rFonts w:cs="Arial" w:cstheme="minorBidi"/>
        </w:rPr>
        <w:t xml:space="preserve"> and </w:t>
      </w:r>
      <w:r w:rsidRPr="2A950401" w:rsidR="007B3F80">
        <w:rPr>
          <w:rFonts w:cs="Arial" w:cstheme="minorBidi"/>
        </w:rPr>
        <w:t>2021</w:t>
      </w:r>
      <w:r w:rsidRPr="2A950401" w:rsidR="001323DF">
        <w:rPr>
          <w:rFonts w:cs="Arial" w:cstheme="minorBidi"/>
        </w:rPr>
        <w:t xml:space="preserve"> </w:t>
      </w:r>
      <w:r w:rsidRPr="2A950401" w:rsidR="6FF4EDAE">
        <w:rPr>
          <w:rFonts w:cs="Arial" w:cstheme="minorBidi"/>
        </w:rPr>
        <w:fldChar w:fldCharType="begin"/>
      </w:r>
      <w:r w:rsidRPr="2A950401" w:rsidR="6FF4EDAE">
        <w:rPr>
          <w:rFonts w:cs="Arial" w:cstheme="minorBidi"/>
        </w:rPr>
        <w:instrText xml:space="preserve"> ADDIN ZOTERO_ITEM CSL_CITATION {"citationID":"wI0Lf1G7","properties":{"formattedCitation":"(Seybold et al. 2022)","plainCitation":"(Seybold et al. 2022)","noteIndex":0},"citationItems":[{"id":1091,"uris":["http://zotero.org/users/2821348/items/USVXMJDV"],"itemData":{"id":1091,"type":"article-journal","abstract":"Winters in snow-covered regions have warmed, likely shifting the timing and magnitude of nutrient export, leading to unquantified changes in water quality. Intermittent, seasonal, and permanent snow covers more than half of the global land surface. Warming has reduced the cold conditions that limit winter runoff and nutrient transport, while cold season snowmelt, the amount of winter precipitation falling as rain, and rain-on-snow have increased. We used existing geospatial datasets (rain-on-snow frequency overlain on nitrogen and phosphorous inventories) to identify areas of the contiguous United States (US) where water quality could be threatened by this change. Next, to illustrate the potential export impacts of these events, we examined flow and turbidity data from a large regional rain-on-snow event in the United States’ largest river basin, the Mississippi River Basin. We show that rain-on-snow, a major flood-generating mechanism for large areas of the globe (Berghuijs et al 2019 Water Resour. Res. 55 4582–93; Berghuijs et al 2016 Geophys. Res. Lett. 43 4382–90), affects 53% of the contiguous US and puts 50% of US nitrogen and phosphorus pools (43% of the contiguous US) at risk of export to groundwater and surface water. Further, the 2019 rain-on-snow event in the Mississippi River Basin demonstrates that these events could have large, cascading impacts on winter nutrient transport. We suggest that the assumption of low wintertime discharge and nutrient transport in historically snow-covered regions no longer holds. Critically, however, we lack sufficient data to accurately measure and predict these episodic and potentially large wintertime nutrient export events at regional to continental scales.","container-title":"Environmental Research Letters","DOI":"10.1088/1748-9326/ac8be5","ISSN":"1748-9326","issue":"10","journalAbbreviation":"Environ. Res. Lett.","language":"en","note":"publisher: IOP Publishing","page":"104044","source":"Institute of Physics","title":"Winter runoff events pose an unquantified continental-scale risk of high wintertime nutrient export","volume":"17","author":[{"family":"Seybold","given":"Erin C."},{"family":"Dwivedi","given":"Ravindra"},{"family":"Musselman","given":"Keith N."},{"family":"Kincaid","given":"Dustin W."},{"family":"Schroth","given":"Andrew W."},{"family":"Classen","given":"Aimee T."},{"family":"Perdrial","given":"Julia N."},{"family":"Adair","given":"E. Carol"}],"issued":{"date-parts":[["2022",10]]}}}],"schema":"https://github.com/citation-style-language/schema/raw/master/csl-citation.json"} </w:instrText>
      </w:r>
      <w:r w:rsidRPr="2A950401" w:rsidR="6FF4EDAE">
        <w:rPr>
          <w:rFonts w:cs="Arial" w:cstheme="minorBidi"/>
        </w:rPr>
        <w:fldChar w:fldCharType="separate"/>
      </w:r>
      <w:r w:rsidRPr="4C6249DF" w:rsidR="00EC524D">
        <w:rPr>
          <w:rFonts w:ascii="Calibri" w:hAnsi="Calibri" w:cs="Calibri"/>
        </w:rPr>
        <w:t>(Seybold et al. 2022)</w:t>
      </w:r>
      <w:r w:rsidRPr="2A950401" w:rsidR="6FF4EDAE">
        <w:rPr>
          <w:rFonts w:cs="Arial" w:cstheme="minorBidi"/>
        </w:rPr>
        <w:fldChar w:fldCharType="end"/>
      </w:r>
      <w:r w:rsidRPr="2A950401" w:rsidR="00A70B7B">
        <w:rPr>
          <w:rFonts w:cs="Arial" w:cstheme="minorBidi"/>
        </w:rPr>
        <w:t>.</w:t>
      </w:r>
      <w:r w:rsidRPr="2A950401" w:rsidR="00557E99">
        <w:rPr>
          <w:rFonts w:cs="Arial" w:cstheme="minorBidi"/>
        </w:rPr>
        <w:t xml:space="preserve"> </w:t>
      </w:r>
      <w:r w:rsidRPr="2A950401" w:rsidR="00907E8B">
        <w:rPr>
          <w:rFonts w:cs="Arial" w:cstheme="minorBidi"/>
        </w:rPr>
        <w:t>In New England,</w:t>
      </w:r>
      <w:r w:rsidRPr="2A950401" w:rsidR="00A70B7B">
        <w:rPr>
          <w:rFonts w:cs="Arial" w:cstheme="minorBidi"/>
        </w:rPr>
        <w:t xml:space="preserve"> </w:t>
      </w:r>
      <w:r w:rsidRPr="2A950401" w:rsidR="0071457A">
        <w:rPr>
          <w:rFonts w:cs="Arial" w:cstheme="minorBidi"/>
        </w:rPr>
        <w:t xml:space="preserve">winter river discharge </w:t>
      </w:r>
      <w:r w:rsidRPr="2A950401" w:rsidR="00FF0ED1">
        <w:rPr>
          <w:rFonts w:cs="Arial" w:cstheme="minorBidi"/>
        </w:rPr>
        <w:t>similarly increased</w:t>
      </w:r>
      <w:r w:rsidRPr="2A950401" w:rsidR="00743C0C">
        <w:rPr>
          <w:rFonts w:cs="Arial" w:cstheme="minorBidi"/>
        </w:rPr>
        <w:t xml:space="preserve"> (53-66%)</w:t>
      </w:r>
      <w:r w:rsidRPr="2A950401" w:rsidR="00E426ED">
        <w:rPr>
          <w:rFonts w:cs="Arial" w:cstheme="minorBidi"/>
        </w:rPr>
        <w:t xml:space="preserve"> over the same period</w:t>
      </w:r>
      <w:r w:rsidRPr="2A950401" w:rsidR="002B0388">
        <w:rPr>
          <w:rFonts w:cs="Arial" w:cstheme="minorBidi"/>
        </w:rPr>
        <w:t xml:space="preserve"> (Figure 1</w:t>
      </w:r>
      <w:r w:rsidRPr="2A950401" w:rsidR="29770E1E">
        <w:rPr>
          <w:rFonts w:cs="Arial" w:cstheme="minorBidi"/>
        </w:rPr>
        <w:t xml:space="preserve">, Table S1, </w:t>
      </w:r>
      <w:r w:rsidRPr="2A950401" w:rsidR="00D50138">
        <w:rPr>
          <w:rFonts w:cs="Arial" w:cstheme="minorBidi"/>
        </w:rPr>
        <w:t xml:space="preserve">and </w:t>
      </w:r>
      <w:r w:rsidRPr="2A950401" w:rsidR="006304CD">
        <w:rPr>
          <w:rFonts w:cs="Arial" w:cstheme="minorBidi"/>
        </w:rPr>
        <w:t>Vermont Climate Assessment</w:t>
      </w:r>
      <w:r w:rsidRPr="2A950401" w:rsidR="005948C5">
        <w:rPr>
          <w:rFonts w:cs="Arial" w:cstheme="minorBidi"/>
        </w:rPr>
        <w:t>,</w:t>
      </w:r>
      <w:r w:rsidRPr="2A950401" w:rsidR="00271782">
        <w:rPr>
          <w:rFonts w:cs="Arial" w:cstheme="minorBidi"/>
        </w:rPr>
        <w:t xml:space="preserve"> </w:t>
      </w:r>
      <w:r w:rsidRPr="2A950401" w:rsidR="6FF4EDAE">
        <w:rPr>
          <w:rFonts w:cs="Arial" w:cstheme="minorBidi"/>
        </w:rPr>
        <w:fldChar w:fldCharType="begin"/>
      </w:r>
      <w:r w:rsidRPr="2A950401" w:rsidR="6FF4EDAE">
        <w:rPr>
          <w:rFonts w:cs="Arial" w:cstheme="minorBidi"/>
        </w:rPr>
        <w:instrText xml:space="preserve"> ADDIN ZOTERO_ITEM CSL_CITATION {"citationID":"WKIAhUpC","properties":{"formattedCitation":"(Clark et al. 2021)","plainCitation":"(Clark et al. 2021)","dontUpdate":true,"noteIndex":0},"citationItems":[{"id":3410,"uris":["http://zotero.org/users/2821348/items/EWIU69JD"],"itemData":{"id":3410,"type":"report","event-place":"Burlington, Vermont","note":"Clark, M., Crossett, C., 2021. Climate Change in Vermont. In Galford, G.L., Faulkner, J. et al. (Eds), The Vermont Climate \nAssessment 2021. Burlington, Vermont: Gund Institute for Environment at the University of Vermont.","publisher":"Gund Institute for Environment, University of Vermont","publisher-place":"Burlington, Vermont","title":"The Vermont Climate Assessment 2021","author":[{"family":"Clark","given":"M."},{"family":"Crossett","given":"C."},{"family":"Galford","given":"G.L."},{"family":"Faulkner","given":"J."}],"issued":{"date-parts":[["2021"]]}}}],"schema":"https://github.com/citation-style-language/schema/raw/master/csl-citation.json"} </w:instrText>
      </w:r>
      <w:r w:rsidRPr="2A950401" w:rsidR="6FF4EDAE">
        <w:rPr>
          <w:rFonts w:cs="Arial" w:cstheme="minorBidi"/>
        </w:rPr>
        <w:fldChar w:fldCharType="separate"/>
      </w:r>
      <w:r w:rsidRPr="4C6249DF" w:rsidR="00271782">
        <w:rPr>
          <w:rFonts w:ascii="Calibri" w:hAnsi="Calibri" w:cs="Calibri"/>
        </w:rPr>
        <w:t>Clark et al. 2021)</w:t>
      </w:r>
      <w:r w:rsidRPr="2A950401" w:rsidR="6FF4EDAE">
        <w:rPr>
          <w:rFonts w:cs="Arial" w:cstheme="minorBidi"/>
        </w:rPr>
        <w:fldChar w:fldCharType="end"/>
      </w:r>
      <w:r w:rsidRPr="2A950401" w:rsidR="002B0388">
        <w:rPr>
          <w:rFonts w:cs="Arial" w:cstheme="minorBidi"/>
        </w:rPr>
        <w:t xml:space="preserve">. </w:t>
      </w:r>
      <w:r w:rsidRPr="2A950401" w:rsidR="004910CC">
        <w:rPr>
          <w:rFonts w:cs="Arial" w:cstheme="minorBidi"/>
        </w:rPr>
        <w:t>Such winter discharge i</w:t>
      </w:r>
      <w:r w:rsidRPr="2A950401" w:rsidR="00877B2B">
        <w:rPr>
          <w:rFonts w:cs="Arial" w:cstheme="minorBidi"/>
        </w:rPr>
        <w:t xml:space="preserve">ncreases </w:t>
      </w:r>
      <w:r w:rsidRPr="2A950401" w:rsidR="004910CC">
        <w:rPr>
          <w:rFonts w:cs="Arial" w:cstheme="minorBidi"/>
        </w:rPr>
        <w:t xml:space="preserve">are </w:t>
      </w:r>
      <w:r w:rsidRPr="2A950401" w:rsidR="00877B2B">
        <w:rPr>
          <w:rFonts w:cs="Arial" w:cstheme="minorBidi"/>
        </w:rPr>
        <w:t xml:space="preserve">driven by increasing </w:t>
      </w:r>
      <w:r w:rsidRPr="2A950401" w:rsidR="00900FA3">
        <w:rPr>
          <w:rFonts w:cs="Arial" w:cstheme="minorBidi"/>
        </w:rPr>
        <w:t>annual precipitation</w:t>
      </w:r>
      <w:r w:rsidRPr="2A950401" w:rsidR="007E0441">
        <w:rPr>
          <w:rFonts w:cs="Arial" w:cstheme="minorBidi"/>
        </w:rPr>
        <w:t xml:space="preserve"> </w:t>
      </w:r>
      <w:r w:rsidRPr="2A950401" w:rsidR="6FF4EDAE">
        <w:rPr>
          <w:rFonts w:cs="Arial" w:cstheme="minorBidi"/>
        </w:rPr>
        <w:fldChar w:fldCharType="begin"/>
      </w:r>
      <w:r w:rsidRPr="2A950401" w:rsidR="6FF4EDAE">
        <w:rPr>
          <w:rFonts w:cs="Arial" w:cstheme="minorBidi"/>
        </w:rPr>
        <w:instrText xml:space="preserve"> ADDIN ZOTERO_ITEM CSL_CITATION {"citationID":"23Jmbr1s","properties":{"formattedCitation":"(Guilbert et al. 2014)","plainCitation":"(Guilbert et al. 2014)","noteIndex":0},"citationItems":[{"id":3406,"uris":["http://zotero.org/users/2821348/items/3APZVIBG"],"itemData":{"id":3406,"type":"article-journal","abstract":"The Lake Champlain basin is a critical ecological and socioeconomic resource of the northeastern United States and southern Quebec, Canada. While general circulation models (GCMs) provide an overview of climate change in the region, they lack the spatial and temporal resolution necessary to fully anticipate the effects of rising global temperatures associated with increasing greenhouse gas concentrations. Observed trends in precipitation and temperature were assessed across the Lake Champlain basin to bridge the gap between global climate change and local impacts. Future shifts in precipitation and temperature were evaluated as well as derived indices, including maple syrup production, days above 32.2°C (90°F), and snowfall, relevant to managing the natural and human environments in the region. Four statistically downscaled, bias-corrected GCM simulations were evaluated from the Coupled Model Intercomparison Project phase 5 (CMIP5) forced by two representative concentration pathways (RCPs) to sample the uncertainty in future climate simulations. Precipitation is projected to increase by between 9.1 and 12.8 mm yr−1 decade−1 during the twenty-first century while daily temperatures are projected to increase between 0.43° and 0.49°C decade−1. Annual snowfall at six major ski resorts in the region is projected to decrease between 46.9% and 52.4% by the late twenty-first century. In the month of July, the number of days above 32.2°C in Burlington, Vermont, is projected to increase by over 10 days during the twenty-first century.","DOI":"10.1175/JAMC-D-13-0338.1","language":"en","note":"section: Journal of Applied Meteorology and Climatology","source":"journals.ametsoc.org","title":"Impacts of Projected Climate Change over the Lake Champlain Basin in Vermont","URL":"https://journals.ametsoc.org/view/journals/apme/53/8/jamc-d-13-0338.1.xml","author":[{"family":"Guilbert","given":"Justin"},{"family":"Beckage","given":"Brian"},{"family":"Winter","given":"Jonathan M."},{"family":"Horton","given":"Radley M."},{"family":"Perkins","given":"Timothy"},{"family":"Bomblies","given":"Arne"}],"accessed":{"date-parts":[["2025",8,4]]},"issued":{"date-parts":[["2014",8,1]]}}}],"schema":"https://github.com/citation-style-language/schema/raw/master/csl-citation.json"} </w:instrText>
      </w:r>
      <w:r w:rsidRPr="2A950401" w:rsidR="6FF4EDAE">
        <w:rPr>
          <w:rFonts w:cs="Arial" w:cstheme="minorBidi"/>
        </w:rPr>
        <w:fldChar w:fldCharType="separate"/>
      </w:r>
      <w:r w:rsidRPr="4C6249DF" w:rsidR="007E0441">
        <w:rPr>
          <w:rFonts w:ascii="Calibri" w:hAnsi="Calibri" w:cs="Calibri"/>
        </w:rPr>
        <w:t>(Guilbert et al. 2014)</w:t>
      </w:r>
      <w:r w:rsidRPr="2A950401" w:rsidR="6FF4EDAE">
        <w:rPr>
          <w:rFonts w:cs="Arial" w:cstheme="minorBidi"/>
        </w:rPr>
        <w:fldChar w:fldCharType="end"/>
      </w:r>
      <w:r w:rsidRPr="2A950401" w:rsidR="00522335">
        <w:rPr>
          <w:rFonts w:cs="Arial" w:cstheme="minorBidi"/>
        </w:rPr>
        <w:t xml:space="preserve">, </w:t>
      </w:r>
      <w:r w:rsidRPr="2A950401" w:rsidR="001F7B50">
        <w:rPr>
          <w:rFonts w:cs="Arial" w:cstheme="minorBidi"/>
        </w:rPr>
        <w:t>winter precipitation</w:t>
      </w:r>
      <w:r w:rsidRPr="2A950401" w:rsidR="4C978B9B">
        <w:rPr>
          <w:rFonts w:cs="Arial" w:cstheme="minorBidi"/>
        </w:rPr>
        <w:t>,</w:t>
      </w:r>
      <w:r w:rsidRPr="2A950401" w:rsidR="001F7B50">
        <w:rPr>
          <w:rFonts w:cs="Arial" w:cstheme="minorBidi"/>
        </w:rPr>
        <w:t xml:space="preserve"> </w:t>
      </w:r>
      <w:r w:rsidRPr="2A950401" w:rsidR="00877B2B">
        <w:rPr>
          <w:rFonts w:cs="Arial" w:cstheme="minorBidi"/>
        </w:rPr>
        <w:t>proportion</w:t>
      </w:r>
      <w:r w:rsidRPr="2A950401" w:rsidR="006F0B67">
        <w:rPr>
          <w:rFonts w:cs="Arial" w:cstheme="minorBidi"/>
        </w:rPr>
        <w:t>s</w:t>
      </w:r>
      <w:r w:rsidRPr="2A950401" w:rsidR="00877B2B">
        <w:rPr>
          <w:rFonts w:cs="Arial" w:cstheme="minorBidi"/>
        </w:rPr>
        <w:t xml:space="preserve"> of precipitation falling as rain</w:t>
      </w:r>
      <w:r w:rsidRPr="2A950401" w:rsidR="00E9599A">
        <w:rPr>
          <w:rFonts w:cs="Arial" w:cstheme="minorBidi"/>
        </w:rPr>
        <w:t xml:space="preserve"> vs. sno</w:t>
      </w:r>
      <w:r w:rsidRPr="2A950401" w:rsidR="00B356CA">
        <w:rPr>
          <w:rFonts w:cs="Arial" w:cstheme="minorBidi"/>
        </w:rPr>
        <w:t xml:space="preserve">w </w:t>
      </w:r>
      <w:r w:rsidRPr="2A950401" w:rsidR="6FF4EDAE">
        <w:rPr>
          <w:rFonts w:cs="Arial" w:cstheme="minorBidi"/>
        </w:rPr>
        <w:fldChar w:fldCharType="begin"/>
      </w:r>
      <w:r w:rsidRPr="2A950401" w:rsidR="6FF4EDAE">
        <w:rPr>
          <w:rFonts w:cs="Arial" w:cstheme="minorBidi"/>
        </w:rPr>
        <w:instrText xml:space="preserve"> ADDIN ZOTERO_ITEM CSL_CITATION {"citationID":"rhNFffy2","properties":{"formattedCitation":"(Picard et al. 2023)","plainCitation":"(Picard et al. 2023)","noteIndex":0},"citationItems":[{"id":3219,"uris":["http://zotero.org/users/2821348/items/LY8XIHKP"],"itemData":{"id":3219,"type":"article-journal","abstract":"The northeastern USA has experienced a dramatic increase in total and extreme precipitation over the past 30 years, yet how precipitation will evolve across the Northeast by the end of the twenty-first century remains uncertain. To examine the future of precipitation across the Northeast, we use the Weather Research and Forecasting (WRF) regional climate model driven by the National Center for Atmospheric Research Community Earth System Model (CESM) to simulate precipitation for historical (1976–2005) and future (2070–2099) periods. We compare precipitation from CESM-WRF hindcasts to gridded observations (Daymet), finding a 4.6% dry bias and 7.7% wet bias for total and extreme precipitation, respectively. CESM-WRF projections have increases in both total (9.7%) and extreme (51.6%) precipitation by the end of the twenty-first century, with winter having the largest increases in total precipitation (16.4%) and extreme precipitation (109.3%). These results are consistent with additional WRF simulations forced with the Max Planck Institute Earth System Model and the North American Coordinated Regional Downscaling Experiment archive. To investigate the drivers of precipitation change, we analyze several atmospheric variables and find that the projected increases in extreme precipitation are strongly related to increasing precipitable water over the eastern USA and the Atlantic Ocean. Understanding projected increases in total and extreme precipitation is critical for stakeholders to prepare for the impacts of intensified precipitation.","container-title":"Climatic Change","DOI":"10.1007/s10584-023-03545-w","ISSN":"1573-1480","issue":"6","journalAbbreviation":"Climatic Change","language":"en","page":"72","source":"Springer Link","title":"Twenty-first century increases in total and extreme precipitation across the Northeastern USA","volume":"176","author":[{"family":"Picard","given":"Christopher J."},{"family":"Winter","given":"Jonathan M."},{"family":"Cockburn","given":"Charlotte"},{"family":"Hanrahan","given":"Janel"},{"family":"Teale","given":"Natalie G."},{"family":"Clemins","given":"Patrick J."},{"family":"Beckage","given":"Brian"}],"issued":{"date-parts":[["2023",5,30]]}}}],"schema":"https://github.com/citation-style-language/schema/raw/master/csl-citation.json"} </w:instrText>
      </w:r>
      <w:r w:rsidRPr="2A950401" w:rsidR="6FF4EDAE">
        <w:rPr>
          <w:rFonts w:cs="Arial" w:cstheme="minorBidi"/>
        </w:rPr>
        <w:fldChar w:fldCharType="separate"/>
      </w:r>
      <w:r w:rsidRPr="4C6249DF" w:rsidR="00B356CA">
        <w:rPr>
          <w:rFonts w:ascii="Calibri" w:hAnsi="Calibri" w:cs="Calibri"/>
        </w:rPr>
        <w:t>(Picard et al. 2023)</w:t>
      </w:r>
      <w:r w:rsidRPr="2A950401" w:rsidR="6FF4EDAE">
        <w:rPr>
          <w:rFonts w:cs="Arial" w:cstheme="minorBidi"/>
        </w:rPr>
        <w:fldChar w:fldCharType="end"/>
      </w:r>
      <w:r w:rsidRPr="2A950401" w:rsidR="002052BB">
        <w:rPr>
          <w:rFonts w:cs="Arial" w:cstheme="minorBidi"/>
        </w:rPr>
        <w:t xml:space="preserve">, </w:t>
      </w:r>
      <w:r w:rsidRPr="2A950401" w:rsidR="00522335">
        <w:rPr>
          <w:rFonts w:cs="Arial" w:cstheme="minorBidi"/>
        </w:rPr>
        <w:t xml:space="preserve">and </w:t>
      </w:r>
      <w:r w:rsidRPr="2A950401" w:rsidR="00036B6D">
        <w:rPr>
          <w:rFonts w:cs="Arial" w:cstheme="minorBidi"/>
        </w:rPr>
        <w:t>frequency</w:t>
      </w:r>
      <w:r w:rsidRPr="2A950401" w:rsidR="00F52A7C">
        <w:rPr>
          <w:rFonts w:cs="Arial" w:cstheme="minorBidi"/>
        </w:rPr>
        <w:t xml:space="preserve"> of</w:t>
      </w:r>
      <w:r w:rsidRPr="2A950401" w:rsidR="00E9599A">
        <w:rPr>
          <w:rFonts w:cs="Arial" w:cstheme="minorBidi"/>
        </w:rPr>
        <w:t xml:space="preserve"> snowmelt events</w:t>
      </w:r>
      <w:r w:rsidRPr="2A950401" w:rsidR="00877B2B">
        <w:rPr>
          <w:rFonts w:cs="Arial" w:cstheme="minorBidi"/>
        </w:rPr>
        <w:t xml:space="preserve"> </w:t>
      </w:r>
      <w:r w:rsidRPr="2A950401" w:rsidR="6FF4EDAE">
        <w:rPr>
          <w:rFonts w:cs="Arial" w:cstheme="minorBidi"/>
        </w:rPr>
        <w:fldChar w:fldCharType="begin"/>
      </w:r>
      <w:r w:rsidRPr="2A950401" w:rsidR="6FF4EDAE">
        <w:rPr>
          <w:rFonts w:cs="Arial" w:cstheme="minorBidi"/>
        </w:rPr>
        <w:instrText xml:space="preserve"> ADDIN ZOTERO_ITEM CSL_CITATION {"citationID":"tvPNJgcW","properties":{"formattedCitation":"(Hale et al. 2025)","plainCitation":"(Hale et al. 2025)","noteIndex":0},"citationItems":[{"id":3283,"uris":["http://zotero.org/users/2821348/items/6NVJCV7K"],"itemData":{"id":3283,"type":"article-journal","abstract":"ABSTRACT In montane, snow-affected regions of the United States, a warming climate threatens the timing and amount of future water delivery. It is expected that winter precipitation falling as snow will continue decreasing and the frequency of winter snowmelt events will continue increasing, with unknown impacts on the partitioning of water between evapotranspiration and runoff, water quality, flooding, and drought. The northeastern United States represents a humid climate with uniform precipitation seasonality and a transient snowpack. Limited research on changing winter conditions and water availability has been conducted in the region, in part due to scarce observations. An observational network has been recently established (2022) to span a Summit-to-Shore (S2S) continuum in Vermont for improved understanding and characterisation of snowpack variability across the landscape. We leverage the S2S network alongside available multi-decade records of meteorology, snow depth, and runoff to relate long-term snowpack characteristics in Vermont to seasonal and annual runoff within the high-elevation headwater Ranch Brook watershed (9.6?km2). In the last 57?years, average winter temperatures have increased by 2.6°C, snow season length has decreased by almost 3?weeks, average snow depth has decreased by 16%, and winter season rain-on-snow (ROS) event frequency has increased from 1 to 3.5 per year. In response, average daily winter runoff has increased, which is strongly related to increased annual runoff ratios (R2?=?0.70). Separating the 22-year runoff record into water years with more versus less winter runoff revealed that years with more winter runoff corresponded to increased winter temperatures, 15% smaller snowpack, two times more ROS events, 52% more winter runoff, 31% larger annual runoff ratio, and increased summer rainfall variance. A steady decline in the regional snowpack and related impacts on downstream water resources may have implications for ecosystems and agricultural, industrial, and domestic water supply.","container-title":"Hydrological Processes","DOI":"10.1002/hyp.70092","ISSN":"0885-6087","issue":"2","note":"publisher: John Wiley &amp; Sons, Ltd","page":"e70092","source":"onlinelibrary.wiley.com (Atypon)","title":"Warmer Winters Drive Declines in Snowpack and Consequent Increases in Annual and Seasonal Runoff in a Headwater Region of the Northeastern United States","volume":"39","author":[{"family":"Hale","given":"Kate"},{"family":"Schroth","given":"Andrew"},{"family":"Shanley","given":"James"},{"family":"Wemple","given":"Beverley"}],"issued":{"date-parts":[["2025",2]]}}}],"schema":"https://github.com/citation-style-language/schema/raw/master/csl-citation.json"} </w:instrText>
      </w:r>
      <w:r w:rsidRPr="2A950401" w:rsidR="6FF4EDAE">
        <w:rPr>
          <w:rFonts w:cs="Arial" w:cstheme="minorBidi"/>
        </w:rPr>
        <w:fldChar w:fldCharType="separate"/>
      </w:r>
      <w:r w:rsidRPr="4C6249DF" w:rsidR="00544932">
        <w:rPr>
          <w:rFonts w:ascii="Calibri" w:hAnsi="Calibri" w:cs="Calibri"/>
        </w:rPr>
        <w:t>(Hale et al. 2025)</w:t>
      </w:r>
      <w:r w:rsidRPr="2A950401" w:rsidR="6FF4EDAE">
        <w:rPr>
          <w:rFonts w:cs="Arial" w:cstheme="minorBidi"/>
        </w:rPr>
        <w:fldChar w:fldCharType="end"/>
      </w:r>
      <w:r w:rsidRPr="2A950401" w:rsidR="00877B2B">
        <w:rPr>
          <w:rFonts w:cs="Arial" w:cstheme="minorBidi"/>
        </w:rPr>
        <w:t xml:space="preserve">. </w:t>
      </w:r>
      <w:r w:rsidRPr="2A950401" w:rsidR="16F7C3B8">
        <w:rPr>
          <w:rFonts w:cs="Arial" w:cstheme="minorBidi"/>
        </w:rPr>
        <w:t xml:space="preserve"> These trends all illustrate increased water transport during the winter with likely </w:t>
      </w:r>
      <w:r w:rsidRPr="2A950401" w:rsidR="00346B4C">
        <w:rPr>
          <w:rFonts w:cs="Arial" w:cstheme="minorBidi"/>
        </w:rPr>
        <w:t xml:space="preserve">corresponding </w:t>
      </w:r>
      <w:r w:rsidRPr="2A950401" w:rsidR="00102286">
        <w:rPr>
          <w:rFonts w:cs="Arial" w:cstheme="minorBidi"/>
        </w:rPr>
        <w:t xml:space="preserve">increases in winter nutrient export </w:t>
      </w:r>
      <w:r w:rsidRPr="2A950401" w:rsidR="6FF4EDAE">
        <w:rPr>
          <w:rFonts w:cs="Arial" w:cstheme="minorBidi"/>
        </w:rPr>
        <w:fldChar w:fldCharType="begin"/>
      </w:r>
      <w:r w:rsidRPr="2A950401" w:rsidR="6FF4EDAE">
        <w:rPr>
          <w:rFonts w:cs="Arial" w:cstheme="minorBidi"/>
        </w:rPr>
        <w:instrText xml:space="preserve"> ADDIN ZOTERO_ITEM CSL_CITATION {"citationID":"X1MjPALy","properties":{"formattedCitation":"(Seybold et al. 2022; Winter et al. 2022; Casson et al. 2012)","plainCitation":"(Seybold et al. 2022; Winter et al. 2022; Casson et al. 2012)","noteIndex":0},"citationItems":[{"id":1091,"uris":["http://zotero.org/users/2821348/items/USVXMJDV"],"itemData":{"id":1091,"type":"article-journal","abstract":"Winters in snow-covered regions have warmed, likely shifting the timing and magnitude of nutrient export, leading to unquantified changes in water quality. Intermittent, seasonal, and permanent snow covers more than half of the global land surface. Warming has reduced the cold conditions that limit winter runoff and nutrient transport, while cold season snowmelt, the amount of winter precipitation falling as rain, and rain-on-snow have increased. We used existing geospatial datasets (rain-on-snow frequency overlain on nitrogen and phosphorous inventories) to identify areas of the contiguous United States (US) where water quality could be threatened by this change. Next, to illustrate the potential export impacts of these events, we examined flow and turbidity data from a large regional rain-on-snow event in the United States’ largest river basin, the Mississippi River Basin. We show that rain-on-snow, a major flood-generating mechanism for large areas of the globe (Berghuijs et al 2019 Water Resour. Res. 55 4582–93; Berghuijs et al 2016 Geophys. Res. Lett. 43 4382–90), affects 53% of the contiguous US and puts 50% of US nitrogen and phosphorus pools (43% of the contiguous US) at risk of export to groundwater and surface water. Further, the 2019 rain-on-snow event in the Mississippi River Basin demonstrates that these events could have large, cascading impacts on winter nutrient transport. We suggest that the assumption of low wintertime discharge and nutrient transport in historically snow-covered regions no longer holds. Critically, however, we lack sufficient data to accurately measure and predict these episodic and potentially large wintertime nutrient export events at regional to continental scales.","container-title":"Environmental Research Letters","DOI":"10.1088/1748-9326/ac8be5","ISSN":"1748-9326","issue":"10","journalAbbreviation":"Environ. Res. Lett.","language":"en","note":"publisher: IOP Publishing","page":"104044","source":"Institute of Physics","title":"Winter runoff events pose an unquantified continental-scale risk of high wintertime nutrient export","volume":"17","author":[{"family":"Seybold","given":"Erin C."},{"family":"Dwivedi","given":"Ravindra"},{"family":"Musselman","given":"Keith N."},{"family":"Kincaid","given":"Dustin W."},{"family":"Schroth","given":"Andrew W."},{"family":"Classen","given":"Aimee T."},{"family":"Perdrial","given":"Julia N."},{"family":"Adair","given":"E. Carol"}],"issued":{"date-parts":[["2022",10]]}}},{"id":3414,"uris":["http://zotero.org/users/2821348/items/M2GLZ9B6"],"itemData":{"id":3414,"type":"article-journal","abstract":"Runoff events play an important role in nitrate export from catchments, but the variability of export patterns between events and catchments is high and the dominant drivers remain difficult to disentangle. Here, we rigorously asses if detailed knowledge on runoff event characteristics can help to explain this variability. To this end, we conducted a long-term (1955–2018) event classification using hydro-meteorological data, including rainfall characteristics, soil moisture and snowmelt, in six neighboring mesoscale catchments with contrasting land use. We related these event characteristics to nitrate export patterns from high-frequency nitrate concentration monitoring (2013–2017) using concentration-discharge (CQ) relationships. Our results show that low-magnitude rainfall-induced events with dry antecedent conditions exported lowest nitrate concentrations and loads but exhibited highly variable CQ relationships. We explain this by a low fraction of active flow paths, revealing the spatial heterogeneity of nitrate sources within the catchments and by an increased impact of biogeochemical retention processes. In contrast, high-magnitude rainfall or snowmelt-induced events exported highest nitrate concentrations and loads and converged to similar chemostatic export patterns across all catchments, without exhibiting source limitation. We explain these homogeneous export patterns by high catchment wetness that activated a high number of flow paths and by higher nitrate availability during high-flow seasons. Long-term hydro-meteorological data indicated an increased number of events with dry antecedent conditions in summer and a decreased number of snow-influenced events. These trends will likely continue and cause increased nitrate concentration variability during low-flow seasons and changes in the timing of nitrate export peaks during high-flow seasons.","container-title":"Water Resources Research","DOI":"10.1029/2021WR030938","ISSN":"1944-7973","issue":"1","language":"en","license":"© 2022. The Authors.","note":"_eprint: https://agupubs.onlinelibrary.wiley.com/doi/pdf/10.1029/2021WR030938","page":"e2021WR030938","source":"Wiley Online Library","title":"Explaining the Variability in High-Frequency Nitrate Export Patterns Using Long-Term Hydrological Event Classification","volume":"58","author":[{"family":"Winter","given":"C."},{"family":"Tarasova","given":"L."},{"family":"Lutz","given":"S. R."},{"family":"Musolff","given":"A."},{"family":"Kumar","given":"R."},{"family":"Fleckenstein","given":"J. H."}],"issued":{"date-parts":[["2022"]]}}},{"id":3531,"uris":["http://zotero.org/users/2821348/items/C8LBY7HG"],"itemData":{"id":3531,"type":"article-journal","abstract":"Winter climatic conditions can influence the timing and magnitude of water and nitrate (NO3–N) export from seasonally snow-covered catchments. Specifically, mid-winter rain-on-snow (ROS) events are a major source of NO3–N export to forested streams, but the impact of these events on other nutrients is not known. Climate projections for Ontario suggest that climate warming will be most pronounced during the winter months, which could result in more mid-winter rain events and consequent changes in nutrient delivery to streams. The objective of this study was to examine the impact of winter climate variability on the timing of NO3–N export relative to water and other nutrients at six headwater catchments in south-central Ontario that have long-term water quality and hydrology records (1980–2002). The catchments represent a wide range of physiographic characteristics and stream chemistry, yet the timing of nitrate export from all catchments was coherent. In warmer winters with more ROS events, the bulk of NO3–N export relative to the export of water shifted earlier in the year from spring (i.e. the main period of snow melt) to winter. ROS events did not cause similar temporal shifts in the export of other nutrients, including dissolved organic carbon, total phosphorus and calcium. Instead, their export was synchronous with the bulk of water export. Future shifts to earlier export of NO3–N relative to water and other nutrients may impact aquatic productivity and cause more frequent episodic acidification of surface waters. Copyright © 2012 John Wiley &amp; Sons, Ltd.","container-title":"Hydrological Processes","DOI":"10.1002/hyp.8461","ISSN":"1099-1085","issue":"17","language":"en","license":"Copyright © 2012 John Wiley &amp; Sons, Ltd.","note":"_eprint: https://onlinelibrary.wiley.com/doi/pdf/10.1002/hyp.8461","page":"2546-2554","source":"Wiley Online Library","title":"Impact of winter warming on the timing of nutrient export from forested catchments","volume":"26","author":[{"family":"Casson","given":"N. J."},{"family":"Eimers","given":"M. C."},{"family":"Watmough","given":"S. A."}],"issued":{"date-parts":[["2012"]]}}}],"schema":"https://github.com/citation-style-language/schema/raw/master/csl-citation.json"} </w:instrText>
      </w:r>
      <w:r w:rsidRPr="2A950401" w:rsidR="6FF4EDAE">
        <w:rPr>
          <w:rFonts w:cs="Arial" w:cstheme="minorBidi"/>
        </w:rPr>
        <w:fldChar w:fldCharType="separate"/>
      </w:r>
      <w:r w:rsidRPr="4C6249DF" w:rsidR="000E6EF8">
        <w:rPr>
          <w:rFonts w:ascii="Calibri" w:hAnsi="Calibri" w:cs="Calibri"/>
        </w:rPr>
        <w:t>(Seybold et al. 2022; Winter et al. 2022; Casson et al. 2012)</w:t>
      </w:r>
      <w:r w:rsidRPr="2A950401" w:rsidR="6FF4EDAE">
        <w:rPr>
          <w:rFonts w:cs="Arial" w:cstheme="minorBidi"/>
        </w:rPr>
        <w:fldChar w:fldCharType="end"/>
      </w:r>
      <w:r w:rsidRPr="2A950401" w:rsidR="50EAC61B">
        <w:rPr>
          <w:rFonts w:cs="Arial" w:cstheme="minorBidi"/>
        </w:rPr>
        <w:t>.</w:t>
      </w:r>
    </w:p>
    <w:p w:rsidR="009A0F4F" w:rsidP="4C6249DF" w:rsidRDefault="00F92BED" w14:paraId="671F81EF" w14:textId="2168149C">
      <w:pPr>
        <w:pStyle w:val="Text"/>
        <w:rPr>
          <w:rFonts w:cstheme="minorBidi"/>
        </w:rPr>
      </w:pPr>
      <w:r w:rsidRPr="4C6249DF">
        <w:rPr>
          <w:rFonts w:cstheme="minorBidi"/>
        </w:rPr>
        <w:t>Seybold</w:t>
      </w:r>
      <w:r w:rsidRPr="4C6249DF" w:rsidR="004E6F28">
        <w:rPr>
          <w:rFonts w:cstheme="minorBidi"/>
        </w:rPr>
        <w:t xml:space="preserve"> et al. (2022)</w:t>
      </w:r>
      <w:r w:rsidRPr="4C6249DF">
        <w:rPr>
          <w:rFonts w:cstheme="minorBidi"/>
        </w:rPr>
        <w:t xml:space="preserve"> </w:t>
      </w:r>
      <w:r w:rsidRPr="4C6249DF" w:rsidR="00965777">
        <w:rPr>
          <w:rFonts w:cstheme="minorBidi"/>
        </w:rPr>
        <w:t>show</w:t>
      </w:r>
      <w:r w:rsidRPr="4C6249DF" w:rsidR="00876E14">
        <w:rPr>
          <w:rFonts w:cstheme="minorBidi"/>
        </w:rPr>
        <w:t>ed</w:t>
      </w:r>
      <w:r w:rsidRPr="4C6249DF" w:rsidR="4F652ECF">
        <w:rPr>
          <w:rFonts w:cstheme="minorBidi"/>
        </w:rPr>
        <w:t>,</w:t>
      </w:r>
      <w:r w:rsidRPr="4C6249DF" w:rsidR="007311E0">
        <w:rPr>
          <w:rFonts w:cstheme="minorBidi"/>
        </w:rPr>
        <w:t xml:space="preserve"> t</w:t>
      </w:r>
      <w:r w:rsidRPr="4C6249DF" w:rsidR="005E607A">
        <w:rPr>
          <w:rFonts w:cstheme="minorBidi"/>
        </w:rPr>
        <w:t>hrough the</w:t>
      </w:r>
      <w:r w:rsidRPr="4C6249DF" w:rsidR="007311E0">
        <w:rPr>
          <w:rFonts w:cstheme="minorBidi"/>
        </w:rPr>
        <w:t xml:space="preserve"> coincidence of rain-on-snow frequency and nutrient sources</w:t>
      </w:r>
      <w:r w:rsidRPr="4C6249DF" w:rsidR="75DAE4DD">
        <w:rPr>
          <w:rFonts w:cstheme="minorBidi"/>
        </w:rPr>
        <w:t>,</w:t>
      </w:r>
      <w:r w:rsidRPr="4C6249DF" w:rsidR="007311E0">
        <w:rPr>
          <w:rFonts w:cstheme="minorBidi"/>
        </w:rPr>
        <w:t xml:space="preserve"> </w:t>
      </w:r>
      <w:r w:rsidRPr="4C6249DF" w:rsidR="009C08B5">
        <w:rPr>
          <w:rFonts w:cstheme="minorBidi"/>
        </w:rPr>
        <w:t xml:space="preserve">that there is </w:t>
      </w:r>
      <w:r w:rsidRPr="4C6249DF" w:rsidR="007311E0">
        <w:rPr>
          <w:rFonts w:cstheme="minorBidi"/>
        </w:rPr>
        <w:t xml:space="preserve">large-scale </w:t>
      </w:r>
      <w:r w:rsidRPr="4C6249DF" w:rsidR="49716D8C">
        <w:rPr>
          <w:rFonts w:cstheme="minorBidi"/>
        </w:rPr>
        <w:t>potential</w:t>
      </w:r>
      <w:r w:rsidRPr="4C6249DF" w:rsidR="007311E0">
        <w:rPr>
          <w:rFonts w:cstheme="minorBidi"/>
        </w:rPr>
        <w:t xml:space="preserve"> for high wintertime </w:t>
      </w:r>
      <w:r w:rsidRPr="4C6249DF" w:rsidR="005647B1">
        <w:rPr>
          <w:rFonts w:cstheme="minorBidi"/>
        </w:rPr>
        <w:t xml:space="preserve">nutrient </w:t>
      </w:r>
      <w:r w:rsidRPr="4C6249DF" w:rsidR="007311E0">
        <w:rPr>
          <w:rFonts w:cstheme="minorBidi"/>
        </w:rPr>
        <w:t xml:space="preserve">export for </w:t>
      </w:r>
      <w:r w:rsidRPr="4C6249DF" w:rsidR="00A22DFA">
        <w:rPr>
          <w:rFonts w:cstheme="minorBidi"/>
        </w:rPr>
        <w:t>53</w:t>
      </w:r>
      <w:r w:rsidRPr="4C6249DF" w:rsidR="00965777">
        <w:rPr>
          <w:rFonts w:cstheme="minorBidi"/>
        </w:rPr>
        <w:t>%</w:t>
      </w:r>
      <w:r w:rsidRPr="4C6249DF" w:rsidR="007311E0">
        <w:rPr>
          <w:rFonts w:cstheme="minorBidi"/>
        </w:rPr>
        <w:t xml:space="preserve"> of </w:t>
      </w:r>
      <w:r w:rsidRPr="4C6249DF" w:rsidR="00A22DFA">
        <w:rPr>
          <w:rFonts w:cstheme="minorBidi"/>
        </w:rPr>
        <w:t>the contiguous US</w:t>
      </w:r>
      <w:r w:rsidRPr="4C6249DF" w:rsidR="00734721">
        <w:rPr>
          <w:rFonts w:cstheme="minorBidi"/>
        </w:rPr>
        <w:t>A</w:t>
      </w:r>
      <w:r w:rsidRPr="4C6249DF" w:rsidR="007311E0">
        <w:rPr>
          <w:rFonts w:cstheme="minorBidi"/>
        </w:rPr>
        <w:t xml:space="preserve">. </w:t>
      </w:r>
      <w:r w:rsidRPr="4C6249DF" w:rsidR="006B7654">
        <w:rPr>
          <w:rFonts w:cstheme="minorBidi"/>
        </w:rPr>
        <w:t xml:space="preserve">The authors </w:t>
      </w:r>
      <w:r w:rsidR="00313462">
        <w:t xml:space="preserve">present a conceptual model of winter runoff events under warmer and wetter conditions to highlight five primary hydrological and biogeochemical drivers that may control winter event flowpaths and export: </w:t>
      </w:r>
      <w:r w:rsidR="00E11D4A">
        <w:t>1) Event conditions</w:t>
      </w:r>
      <w:r w:rsidR="0003585D">
        <w:t xml:space="preserve"> including the </w:t>
      </w:r>
      <w:r w:rsidR="00E11D4A">
        <w:t xml:space="preserve">frequency, intensity, duration, and </w:t>
      </w:r>
      <w:r w:rsidR="00ED7513">
        <w:t xml:space="preserve">precipitation </w:t>
      </w:r>
      <w:r w:rsidR="00B03A52">
        <w:t>composition</w:t>
      </w:r>
      <w:r w:rsidR="006D43F9">
        <w:t xml:space="preserve">, that lead to </w:t>
      </w:r>
      <w:r w:rsidRPr="4C6249DF" w:rsidR="00C31356">
        <w:rPr>
          <w:rFonts w:cstheme="minorBidi"/>
        </w:rPr>
        <w:t>winter runoff events involv</w:t>
      </w:r>
      <w:r w:rsidRPr="4C6249DF" w:rsidR="009C336F">
        <w:rPr>
          <w:rFonts w:cstheme="minorBidi"/>
        </w:rPr>
        <w:t>ing</w:t>
      </w:r>
      <w:r w:rsidRPr="4C6249DF" w:rsidR="00C31356">
        <w:rPr>
          <w:rFonts w:cstheme="minorBidi"/>
        </w:rPr>
        <w:t xml:space="preserve"> snowmelt</w:t>
      </w:r>
      <w:r w:rsidRPr="4C6249DF" w:rsidR="00921B06">
        <w:rPr>
          <w:rFonts w:cstheme="minorBidi"/>
        </w:rPr>
        <w:t xml:space="preserve"> and rain-snowpack interactions</w:t>
      </w:r>
      <w:r w:rsidRPr="4C6249DF" w:rsidR="0003585D">
        <w:rPr>
          <w:rFonts w:cstheme="minorBidi"/>
        </w:rPr>
        <w:t>.</w:t>
      </w:r>
      <w:r w:rsidRPr="4C6249DF" w:rsidR="009D306C">
        <w:rPr>
          <w:rFonts w:cstheme="minorBidi"/>
        </w:rPr>
        <w:t xml:space="preserve"> </w:t>
      </w:r>
      <w:r w:rsidR="00987325">
        <w:t xml:space="preserve">2) </w:t>
      </w:r>
      <w:r w:rsidR="00446AC1">
        <w:t>Soil n</w:t>
      </w:r>
      <w:r w:rsidR="002E2FA6">
        <w:t>utrients</w:t>
      </w:r>
      <w:r w:rsidRPr="4C6249DF" w:rsidR="00290C06">
        <w:rPr>
          <w:rFonts w:cstheme="minorBidi"/>
        </w:rPr>
        <w:t xml:space="preserve"> </w:t>
      </w:r>
      <w:r w:rsidRPr="4C6249DF" w:rsidR="0041358E">
        <w:rPr>
          <w:rFonts w:cstheme="minorBidi"/>
        </w:rPr>
        <w:t xml:space="preserve">remain </w:t>
      </w:r>
      <w:r w:rsidRPr="4C6249DF" w:rsidR="00290C06">
        <w:rPr>
          <w:rFonts w:cstheme="minorBidi"/>
        </w:rPr>
        <w:t>available for mobilization</w:t>
      </w:r>
      <w:r w:rsidRPr="4C6249DF" w:rsidR="0041358E">
        <w:rPr>
          <w:rFonts w:cstheme="minorBidi"/>
        </w:rPr>
        <w:t xml:space="preserve"> due to reduced or no</w:t>
      </w:r>
      <w:r w:rsidRPr="4C6249DF" w:rsidR="0008287F">
        <w:rPr>
          <w:rFonts w:cstheme="minorBidi"/>
        </w:rPr>
        <w:t xml:space="preserve"> plant uptake</w:t>
      </w:r>
      <w:r w:rsidRPr="4C6249DF" w:rsidR="008435B6">
        <w:rPr>
          <w:rFonts w:cstheme="minorBidi"/>
        </w:rPr>
        <w:t xml:space="preserve"> </w:t>
      </w:r>
      <w:r w:rsidRPr="4C6249DF" w:rsidR="0017384F">
        <w:rPr>
          <w:rFonts w:cstheme="minorBidi"/>
        </w:rPr>
        <w:t xml:space="preserve">during the winter season. </w:t>
      </w:r>
      <w:r w:rsidR="00656CF9">
        <w:t xml:space="preserve">3) Snowpack conditions preceding and </w:t>
      </w:r>
      <w:r w:rsidR="00DB155A">
        <w:t xml:space="preserve">evolving </w:t>
      </w:r>
      <w:r w:rsidR="00656CF9">
        <w:t>during the event</w:t>
      </w:r>
      <w:r w:rsidRPr="4C6249DF" w:rsidR="00656CF9">
        <w:rPr>
          <w:rFonts w:cstheme="minorBidi"/>
        </w:rPr>
        <w:t>, including s</w:t>
      </w:r>
      <w:r w:rsidRPr="4C6249DF" w:rsidR="00A3491F">
        <w:rPr>
          <w:rFonts w:cstheme="minorBidi"/>
        </w:rPr>
        <w:t xml:space="preserve">nowpack onset timing, duration, </w:t>
      </w:r>
      <w:r w:rsidRPr="4C6249DF" w:rsidR="006F6854">
        <w:rPr>
          <w:rFonts w:cstheme="minorBidi"/>
        </w:rPr>
        <w:lastRenderedPageBreak/>
        <w:t xml:space="preserve">depth, </w:t>
      </w:r>
      <w:r w:rsidRPr="4C6249DF" w:rsidR="009B6DF7">
        <w:rPr>
          <w:rFonts w:cstheme="minorBidi"/>
        </w:rPr>
        <w:t xml:space="preserve">ripeness </w:t>
      </w:r>
      <w:r w:rsidRPr="4C6249DF" w:rsidR="006F6854">
        <w:rPr>
          <w:rFonts w:cstheme="minorBidi"/>
        </w:rPr>
        <w:t xml:space="preserve">and consistency through the </w:t>
      </w:r>
      <w:r w:rsidRPr="4C6249DF" w:rsidR="00E9483D">
        <w:rPr>
          <w:rFonts w:cstheme="minorBidi"/>
        </w:rPr>
        <w:t>season</w:t>
      </w:r>
      <w:r w:rsidRPr="4C6249DF" w:rsidR="006F6854">
        <w:rPr>
          <w:rFonts w:cstheme="minorBidi"/>
        </w:rPr>
        <w:t xml:space="preserve">; </w:t>
      </w:r>
      <w:r w:rsidRPr="4C6249DF" w:rsidR="003A25B5">
        <w:rPr>
          <w:rFonts w:cstheme="minorBidi"/>
        </w:rPr>
        <w:t>4</w:t>
      </w:r>
      <w:r w:rsidRPr="4C6249DF" w:rsidR="006F6854">
        <w:rPr>
          <w:rFonts w:cstheme="minorBidi"/>
        </w:rPr>
        <w:t>)</w:t>
      </w:r>
      <w:r w:rsidRPr="4C6249DF" w:rsidR="00AD6024">
        <w:rPr>
          <w:rFonts w:cstheme="minorBidi"/>
        </w:rPr>
        <w:t xml:space="preserve"> </w:t>
      </w:r>
      <w:r w:rsidR="00AD6024">
        <w:t xml:space="preserve">Soil conditions </w:t>
      </w:r>
      <w:r w:rsidR="00516F32">
        <w:t>which may include</w:t>
      </w:r>
      <w:r w:rsidR="000968F7">
        <w:t xml:space="preserve"> effects of</w:t>
      </w:r>
      <w:r w:rsidR="00516F32">
        <w:t xml:space="preserve"> </w:t>
      </w:r>
      <w:r w:rsidR="00AD6024">
        <w:t>insulat</w:t>
      </w:r>
      <w:r w:rsidR="00516F32">
        <w:t>ion</w:t>
      </w:r>
      <w:r w:rsidR="00AD6024">
        <w:t xml:space="preserve"> by snow, bare and frozen ground, </w:t>
      </w:r>
      <w:r w:rsidR="00516F32">
        <w:t xml:space="preserve">or </w:t>
      </w:r>
      <w:r w:rsidR="00AD6024">
        <w:t>freeze-thaw cycles</w:t>
      </w:r>
      <w:r w:rsidR="0047661C">
        <w:t xml:space="preserve"> on</w:t>
      </w:r>
      <w:r w:rsidR="00516F32">
        <w:t xml:space="preserve"> </w:t>
      </w:r>
      <w:r w:rsidRPr="4C6249DF" w:rsidR="008B1C70">
        <w:rPr>
          <w:rFonts w:cstheme="minorBidi"/>
        </w:rPr>
        <w:t>infiltration</w:t>
      </w:r>
      <w:r w:rsidRPr="4C6249DF" w:rsidR="00516F32">
        <w:rPr>
          <w:rFonts w:cstheme="minorBidi"/>
        </w:rPr>
        <w:t xml:space="preserve"> capacity</w:t>
      </w:r>
      <w:r w:rsidRPr="4C6249DF" w:rsidR="008B1C70">
        <w:rPr>
          <w:rFonts w:cstheme="minorBidi"/>
        </w:rPr>
        <w:t xml:space="preserve"> and </w:t>
      </w:r>
      <w:r w:rsidRPr="4C6249DF" w:rsidR="006F6854">
        <w:rPr>
          <w:rFonts w:cstheme="minorBidi"/>
        </w:rPr>
        <w:t>moisture</w:t>
      </w:r>
      <w:r w:rsidRPr="4C6249DF" w:rsidR="00327DCF">
        <w:rPr>
          <w:rFonts w:cstheme="minorBidi"/>
        </w:rPr>
        <w:t xml:space="preserve"> </w:t>
      </w:r>
      <w:r w:rsidRPr="4C6249DF">
        <w:rPr>
          <w:rFonts w:cstheme="minorBidi"/>
        </w:rPr>
        <w:fldChar w:fldCharType="begin"/>
      </w:r>
      <w:r w:rsidRPr="4C6249DF">
        <w:rPr>
          <w:rFonts w:cstheme="minorBidi"/>
        </w:rPr>
        <w:instrText xml:space="preserve"> ADDIN ZOTERO_ITEM CSL_CITATION {"citationID":"3ihI0wF2","properties":{"formattedCitation":"(Shanley et al. 2002; Fuss et al. 2016)","plainCitation":"(Shanley et al. 2002; Fuss et al. 2016)","noteIndex":0},"citationItems":[{"id":3247,"uris":["http://zotero.org/users/2821348/items/7JI5DJKR"],"itemData":{"id":3247,"type":"article-journal","abstract":"Factors controlling the partitioning of old and new water contributions to stream flow were investigated for three events in four catchments (three of which were nested) at Sleepers River Research Watershed in Danville, Vermont. In the 1993 snowmelt period, two-component isotopic hydrograph separations showed that new water (meltwater) inputs to the stream ranged widely from 41 to 74%, and increased with catchment size (41 to 11 125 ha) (with one exception) and with open land cover (0–73%). Peak dissolved organic carbon concentrations and relative alkalinity dilution in stream water ranked in the same order among catchments as the new water fractions, suggesting that new water followed shallow flow paths. During the 1994 snowmelt, despite similar timing and magnitude of melt inputs, the new-water contribution to stream flow ranged only from 30 to 36% in the four catchments. We conclude that the uncommonly high and variable new water fractions in streamwater during the 1993 melt were caused by direct runoff of meltwater over frozen ground, which was prevalent in open land areas during the 1993 winter. In a high-intensity summer rainstorm in 1993, new water fractions were smaller relative to the 1993 snowmelt, ranging from 28 to 46%, but they ranked in the identical catchment order. Reconciliation of the contrasting patterns of new–old water partitioning in the three events appears to require an explanation that invokes multiple processes and effects, including: 1. topographically controlled increase in surface-saturated area with increasing catchment size; 2. direct runoff over frozen ground; 3. low infiltration in agriculturally compacted soils; 4. differences in soil transmissivity, which may be more relevant under dry antecedent conditions. These data highlight some of the difficulties faced by catchment hydrologists in formulating a theory of runoff generation at varying basin scales. Copyright © 2002 John Wiley &amp; Sons, Ltd.","container-title":"Hydrological Processes","DOI":"10.1002/hyp.312","ISSN":"1099-1085","issue":"3","language":"en","license":"Copyright © 2002 John Wiley &amp; Sons, Ltd.","note":"_eprint: https://onlinelibrary.wiley.com/doi/pdf/10.1002/hyp.312","page":"589-609","source":"Wiley Online Library","title":"Controls on old and new water contributions to stream flow at some nested catchments in Vermont, USA","volume":"16","author":[{"family":"Shanley","given":"James B."},{"family":"Kendall","given":"Carol"},{"family":"Smith","given":"Thor E."},{"family":"Wolock","given":"David M."},{"family":"McDonnell","given":"Jeffrey J."}],"issued":{"date-parts":[["2002"]]}}},{"id":1027,"uris":["http://zotero.org/users/2821348/items/6URS6KG8"],"itemData":{"id":1027,"type":"article-journal","abstract":"Changes in hydrologic flowpaths have important impacts on the timing, magnitude and hydrochemistry of run-off during snowmelt in forested catchments, but how flowpaths are affected by variation in winter climate and the irregular presence of soil frost remains poorly understood. The depth and extent of soil frost may be expected to increase as snowpack decreases or develops later because of climate change. In this study, we used end-member mixing analysis to determine daily contributions of snow, forest floor soil water and groundwater to stream run-off during snowmelt under different soil frost regimes resulting from interannual and elevational variation at the Hubbard Brook Experimental Forest in New Hampshire, USA. We observed greater routing of run-off through forest floor flowpaths during early snowmelt in 2011, when the snowpack was deep and soil frost was minimal, compared with the early snowmelt in 2012 under conditions of deep and extensive soil frost. The results indicate that widespread soil frost that penetrated the depth of the forest floor decreased the flow signal through the shallowest subsurface flowpaths, but did not reduce overall infiltration of melt waters, as the contribution from the snow-precipitation end-member was similar under both conditions. These results are consistent with development of granular soil frost which permits vertical infiltration of melt waters, but either reduces lateral flow in the forest floor or prevents the solute exchange that would produce the typical chemical signature of shallow subsurface flowpaths in streamwater. Copyright © 2016 John Wiley &amp; Sons, Ltd.","container-title":"Hydrological Processes","DOI":"10.1002/hyp.10956","ISSN":"1099-1085","issue":"24","language":"en","license":"Copyright © 2016 John Wiley &amp; Sons, Ltd.","note":"_eprint: https://onlinelibrary.wiley.com/doi/pdf/10.1002/hyp.10956","page":"4617-4632","source":"Wiley Online Library","title":"Hydrologic flowpaths during snowmelt in forested headwater catchments under differing winter climatic and soil frost regimes","volume":"30","author":[{"family":"Fuss","given":"Colin B."},{"family":"Driscoll","given":"Charles T."},{"family":"Green","given":"Mark B."},{"family":"Groffman","given":"Peter M."}],"issued":{"date-parts":[["2016"]]}}}],"schema":"https://github.com/citation-style-language/schema/raw/master/csl-citation.json"} </w:instrText>
      </w:r>
      <w:r w:rsidRPr="4C6249DF">
        <w:rPr>
          <w:rFonts w:cstheme="minorBidi"/>
        </w:rPr>
        <w:fldChar w:fldCharType="separate"/>
      </w:r>
      <w:r w:rsidRPr="4C6249DF" w:rsidR="00327DCF">
        <w:rPr>
          <w:rFonts w:ascii="Calibri" w:hAnsi="Calibri" w:cs="Calibri"/>
        </w:rPr>
        <w:t>(Shanley et al. 2002; Fuss et al. 2016)</w:t>
      </w:r>
      <w:r w:rsidRPr="4C6249DF">
        <w:rPr>
          <w:rFonts w:cstheme="minorBidi"/>
        </w:rPr>
        <w:fldChar w:fldCharType="end"/>
      </w:r>
      <w:r w:rsidRPr="4C6249DF" w:rsidR="006F6854">
        <w:rPr>
          <w:rFonts w:cstheme="minorBidi"/>
        </w:rPr>
        <w:t>,</w:t>
      </w:r>
      <w:r w:rsidRPr="4C6249DF" w:rsidR="00392D2D">
        <w:rPr>
          <w:rFonts w:cstheme="minorBidi"/>
        </w:rPr>
        <w:t xml:space="preserve"> </w:t>
      </w:r>
      <w:r w:rsidRPr="4C6249DF" w:rsidR="006F6854">
        <w:rPr>
          <w:rFonts w:cstheme="minorBidi"/>
        </w:rPr>
        <w:t>mic</w:t>
      </w:r>
      <w:r w:rsidRPr="4C6249DF" w:rsidR="008B1C70">
        <w:rPr>
          <w:rFonts w:cstheme="minorBidi"/>
        </w:rPr>
        <w:t>robial activity</w:t>
      </w:r>
      <w:r w:rsidRPr="4C6249DF" w:rsidR="00392D2D">
        <w:rPr>
          <w:rFonts w:cstheme="minorBidi"/>
        </w:rPr>
        <w:t xml:space="preserve"> </w:t>
      </w:r>
      <w:r w:rsidRPr="4C6249DF">
        <w:rPr>
          <w:rFonts w:cstheme="minorBidi"/>
        </w:rPr>
        <w:fldChar w:fldCharType="begin"/>
      </w:r>
      <w:r w:rsidRPr="4C6249DF">
        <w:rPr>
          <w:rFonts w:cstheme="minorBidi"/>
        </w:rPr>
        <w:instrText xml:space="preserve"> ADDIN ZOTERO_ITEM CSL_CITATION {"citationID":"TfE0dDNN","properties":{"formattedCitation":"(Schimel et al. 2004; Nobrega and Grogan 2007)","plainCitation":"(Schimel et al. 2004; Nobrega and Grogan 2007)","noteIndex":0},"citationItems":[{"id":3207,"uris":["http://zotero.org/users/2821348/items/EQEHN3U3"],"itemData":{"id":3207,"type":"article-journal","abstract":"Microbial activity in Arctic tundra ecosystems continues through the winter and is an important component of the annual C budget. This activity is sensitive to climatic variation, particularly snow depth because that regulates soil temperature. The influence of winter conditions on soil N cycling is poorly understood. In this study, we used intact core incubations sampled periodically through the winter and following growing season to measure net N mineralization and nitrification in dry heath and in moist tussock tundra under ambient and experimentally increased snow depths (by use of a snowfence). In dry heath, we sampled soils under Dryas octopetela or Arctostaphylos alpine, while in tussock tundra, we sampled Eriophorum vaginatum tussocks and Sphagnum dominated areas between tussocks. Our objectives were to: (1) examine how different winter snow regimes influenced year-round N dynamics in the two tundra types, and (2) evaluate how these responses are affected by dominant species present in each system. In tussock tundra, soils with increased winter snow cover had high net N mineralization rates during the fall and winter, followed by immobilization during thaw. In contrast, N mineralization only occurred during the autumn in soils with ambient snow cover. During the growing season when N immobilization dominated in areas with ambient snow cover, soils with increased winter snow cover had positive net mineralization and nitrification rates. In dry heath tundra, soils with increased snow depth had high late winter net N mineralization rates, but these rates were: (a) comparable to early winter rates in soils under Arctostaphylos plants with ambient snow cover; (b) greater in soils under Arctostaphylos plants than in soils under Dryas plants; and (c) less than the rates found in tussock tundra. Our findings suggest under ambient snow conditions, low soil temperatures limit soil N mineralization, but that deeper snow conditions with the associated warmer winter soil temperatures dramatically increase over-winter N mineralization and thereby alter the amount and timing of plant-available N in tundra ecosystems. (C) 2003 Elsevier Ltd. All rights reserved.","container-title":"Soil Biology &amp; Biochemistry","ISSN":"0038-0717","issue":"2","language":"en","page":"217-227","source":"escholarship.org","title":"Increased snow depth affects microbial activity and nitrogen mineralization in two Arctic tundra communities","volume":"36","author":[{"family":"Schimel","given":"Josh P."},{"family":"Bilbrough","given":"C."},{"family":"Welker","given":"J. A."}],"issued":{"date-parts":[["2004",2,1]]}}},{"id":3206,"uris":["http://zotero.org/users/2821348/items/NKLJZXUW"],"itemData":{"id":3206,"type":"article-journal","abstract":"It has only recently become apparent that biological activity during winter in seasonally snow-covered ecosystems may exert a significant influence on biogeochemical cycling and ecosystem function. One-seventh of the global soil carbon pool is stored in the bulk soil component of arctic ecosystems. Consistent climate change predictions of substantial increases in winter air temperatures and snow depths for the Arctic indicate that this region may become a significant net annual source of CO2 to the atmosphere if its bulk soil carbon is decomposed. We used snow fences to investigate the influence of a moderate increase in snow depth from approximately 0.3 m (ambient) to approximately 1 m on winter carbon dioxide fluxes from mesic birch hummock tundra in northern Canada. We differentiated fluxes derived from the bulk soil and plant-associated carbon pools using an experimental ‘weeding’ manipulation. Increased snow depth enhanced the wintertime carbon flux from both pools, strongly suggesting that respiration from each was sensitive to warmer soil temperatures. Furthermore, deepened snow resulted in cooler and relatively stable soil temperatures during the spring-thaw period, as well as delayed and fewer freeze–thaw cycles. The snow fence treatment increased mean total winter efflux from 27 to 43 g CO2-C m−2. Because total 2004 growing season net ecosystem exchange for this site is estimated at 29–37 g CO2-C m−2, our results strongly suggest that a moderate increase in snow depth can enhance winter respiration sufficiently to switch the ecosystem annual net carbon exchange from a sink to source, resulting in net CO2 release to the atmosphere.","container-title":"Ecosystems","DOI":"10.1007/s10021-007-9033-z","ISSN":"1432-9840, 1435-0629","issue":"3","journalAbbreviation":"Ecosystems","language":"en","license":"http://www.springer.com/tdm","page":"419-431","source":"Semantic Scholar","title":"Deeper Snow Enhances Winter Respiration from Both Plant-associated and Bulk Soil Carbon Pools in Birch Hummock Tundra","volume":"10","author":[{"family":"Nobrega","given":"Sonia"},{"family":"Grogan","given":"Paul"}],"issued":{"date-parts":[["2007",8,21]]}}}],"schema":"https://github.com/citation-style-language/schema/raw/master/csl-citation.json"} </w:instrText>
      </w:r>
      <w:r w:rsidRPr="4C6249DF">
        <w:rPr>
          <w:rFonts w:cstheme="minorBidi"/>
        </w:rPr>
        <w:fldChar w:fldCharType="separate"/>
      </w:r>
      <w:r w:rsidRPr="4C6249DF" w:rsidR="00C53754">
        <w:rPr>
          <w:rFonts w:ascii="Calibri" w:hAnsi="Calibri" w:cs="Calibri"/>
        </w:rPr>
        <w:t>(Schimel et al. 2004; Nobrega and Grogan 2007)</w:t>
      </w:r>
      <w:r w:rsidRPr="4C6249DF">
        <w:rPr>
          <w:rFonts w:cstheme="minorBidi"/>
        </w:rPr>
        <w:fldChar w:fldCharType="end"/>
      </w:r>
      <w:r w:rsidRPr="4C6249DF" w:rsidR="00E86718">
        <w:rPr>
          <w:rFonts w:cstheme="minorBidi"/>
        </w:rPr>
        <w:t xml:space="preserve">, </w:t>
      </w:r>
      <w:r w:rsidRPr="4C6249DF" w:rsidR="008C7CE4">
        <w:rPr>
          <w:rFonts w:cstheme="minorBidi"/>
        </w:rPr>
        <w:t xml:space="preserve">and </w:t>
      </w:r>
      <w:r w:rsidRPr="4C6249DF" w:rsidR="009A0F4F">
        <w:rPr>
          <w:rFonts w:cstheme="minorBidi"/>
        </w:rPr>
        <w:t xml:space="preserve">plant </w:t>
      </w:r>
      <w:r w:rsidRPr="4C6249DF" w:rsidR="008B1C70">
        <w:rPr>
          <w:rFonts w:cstheme="minorBidi"/>
        </w:rPr>
        <w:t>root mortality</w:t>
      </w:r>
      <w:r w:rsidRPr="4C6249DF" w:rsidR="001126A6">
        <w:rPr>
          <w:rFonts w:cstheme="minorBidi"/>
        </w:rPr>
        <w:t xml:space="preserve"> dynamics </w:t>
      </w:r>
      <w:r w:rsidRPr="4C6249DF" w:rsidR="00340C2F">
        <w:rPr>
          <w:rFonts w:cstheme="minorBidi"/>
        </w:rPr>
        <w:t xml:space="preserve">or soil physical disturbances </w:t>
      </w:r>
      <w:r w:rsidRPr="4C6249DF">
        <w:rPr>
          <w:rFonts w:cstheme="minorBidi"/>
        </w:rPr>
        <w:fldChar w:fldCharType="begin"/>
      </w:r>
      <w:r w:rsidRPr="4C6249DF">
        <w:rPr>
          <w:rFonts w:cstheme="minorBidi"/>
        </w:rPr>
        <w:instrText xml:space="preserve"> ADDIN ZOTERO_ITEM CSL_CITATION {"citationID":"o21Y3Dcr","properties":{"formattedCitation":"(Fitzhugh et al. 2001; Kreyling et al. 2020; Fuss 2016)","plainCitation":"(Fitzhugh et al. 2001; Kreyling et al. 2020; Fuss 2016)","noteIndex":0},"citationItems":[{"id":3368,"uris":["http://zotero.org/users/2821348/items/AE497W77"],"itemData":{"id":3368,"type":"article-journal","abstract":"Reductions in snow cover undera warmer climate may cause soil freezing eventsto become more common in northern temperateecosystems. In this experiment, snow cover wasmanipulated to simulate the late development ofsnowpack and to induce soil freezing. Thismanipulation was used to examine the effects ofsoil freezing disturbance on soil solutionnitrogen (N), phosphorus (P), and carbon (C)chemistry in four experimental stands (twosugar maple and two yellow birch) at theHubbard Brook Experimental Forest (HBEF) in theWhite Mountains of New Hampshire. Soilfreezing enhanced soil solution Nconcentrations and transport from the forestfloor. Nitrate (NO3−) was thedominant N species mobilized in the forestfloor of sugar maple stands after soilfreezing, while ammonium (NH4+) anddissolved organic nitrogen (DON) were thedominant forms of N leaching from the forestfloor of treated yellow birch stands. Rates ofN leaching at stands subjected to soil freezingranged from 490 to 4,600 mol ha−1yr−1, significant in comparison to wet Ndeposition (530 mol ha−1 yr−1) andstream NO3− export (25 mol ha−1yr−1) in this northern forest ecosystem. Soil solution fluxes of Pi from the forestfloor of sugar maple stands after soil freezingranged from 15 to 32 mol ha−1 yr−1;this elevated mobilization of Pi coincidedwith heightened NO3− leaching. Elevated leaching of Pi from the forestfloor was coupled with enhanced retention ofPi in the mineral soil Bs horizon. Thequantities of Pi mobilized from the forestfloor were significant relative to theavailable P pool (22 mol ha−1) as well asnet P mineralization rates in the forest floor(180 mol ha−1 yr−1). Increased fineroot mortality was likely an important sourceof mobile N and Pi from the forest floor,but other factors (decreased N and P uptake byroots and increased physical disruption of soilaggregates) may also have contributed to theenhanced leaching of nutrients. Microbialmortality did not contribute to the acceleratedN and P leaching after soil freezing. Resultssuggest that soil freezing events may increaserates of N and P loss, with potential effectson soil N and P availability, ecosystemproductivity, as well as surface wateracidification and eutrophication.","container-title":"Biogeochemistry","DOI":"10.1023/A:1013076609950","ISSN":"1573-515X","issue":"2","journalAbbreviation":"Biogeochemistry","language":"en","page":"215-238","source":"Springer Link","title":"Effects of soil freezing disturbance on soil solution nitrogen, phosphorus, and carbon chemistry in a northern hardwood ecosystem","volume":"56","author":[{"family":"Fitzhugh","given":"Ross D."},{"family":"Driscoll","given":"Charles T."},{"family":"Groffman","given":"Peter M."},{"family":"Tierney","given":"Geraldine L."},{"family":"Fahey","given":"Timothy J."},{"family":"Hardy","given":"Janet P."}],"issued":{"date-parts":[["2001",11,1]]}}},{"id":3275,"uris":["http://zotero.org/users/2821348/items/JIWI6NLM"],"itemData":{"id":3275,"type":"article-journal","abstract":"The effects of global warming are most pronounced in winter. A reduction in snow cover due to warmer atmospheric temperature in formerly cold ecosystems, however, could counteract an increase in soil temperature by reduction of insulation. Thus, soil freeze–thaw cycles (FTCs) might increase in frequency and magnitude with warming, potentially leading to a disturbance of the soil biota and release of nutrients.\n\n Here, we assessed how soil freeze–thaw magnitude and frequency affect short-term release of nutrients in temperate deciduous forest soils by conducting a three-factorial gradient experiment with ex situ soil samples in climate chambers. The fully crossed experiment included soils from forests dominated by Fagus sylvatica (European beech) that originate from different winter climate (mean coldest month temperature range ΔT&amp;gt;4&amp;thinsp;K), a range of FTC magnitudes from no (T=4.0&amp;thinsp;</w:instrText>
      </w:r>
      <w:r w:rsidRPr="4C6249DF">
        <w:rPr>
          <w:rFonts w:ascii="Cambria Math" w:hAnsi="Cambria Math" w:cs="Cambria Math"/>
        </w:rPr>
        <w:instrText>∘</w:instrText>
      </w:r>
      <w:r w:rsidRPr="4C6249DF">
        <w:rPr>
          <w:rFonts w:cstheme="minorBidi"/>
        </w:rPr>
        <w:instrText>C) to strong (T=-11.3&amp;thinsp;</w:instrText>
      </w:r>
      <w:r w:rsidRPr="4C6249DF">
        <w:rPr>
          <w:rFonts w:ascii="Cambria Math" w:hAnsi="Cambria Math" w:cs="Cambria Math"/>
        </w:rPr>
        <w:instrText>∘</w:instrText>
      </w:r>
      <w:r w:rsidRPr="4C6249DF">
        <w:rPr>
          <w:rFonts w:cstheme="minorBidi"/>
        </w:rPr>
        <w:instrText>C) soil frost, and a range of FTC frequencies (f=0</w:instrText>
      </w:r>
      <w:r w:rsidRPr="4C6249DF">
        <w:rPr>
          <w:rFonts w:ascii="Calibri" w:hAnsi="Calibri" w:cs="Calibri"/>
        </w:rPr>
        <w:instrText>–</w:instrText>
      </w:r>
      <w:r w:rsidRPr="4C6249DF">
        <w:rPr>
          <w:rFonts w:cstheme="minorBidi"/>
        </w:rPr>
        <w:instrText xml:space="preserve">7). We hypothesized that higher FTC magnitude and frequency will increase the release of nutrients. Furthermore, soils from cold climates with historically stable winter soil temperatures due to deep snow cover will be more responsive to FTCs than soils from warmer, more fluctuating winter soil climates.\n\n FTC magnitude and, to a lesser extent, also FTC frequency resulted in increased nitrate, ammonium, and phosphate release almost exclusively in soils from cold, snow-rich sites. The hierarchical regression analyses of our three-factorial gradient experiment revealed that the effects of climatic origin (mean minimum winter temperature) followed a sigmoidal curve for all studied nutrients and was modulated either by FTC magnitude (phosphate) or by FTC magnitude and frequency (nitrate, ammonium) in complex twofold and, for all studied nutrients, in threefold interactions of the environmental drivers. Compared to initial concentrations, soluble nutrients were predicted to increase to 250&amp;thinsp;% for nitrate (up to 16&amp;thinsp;µg&amp;thinsp;NO3-N&amp;thinsp;kg−1DM), to 110&amp;thinsp;% for ammonium (up to 60&amp;thinsp;µg&amp;thinsp;NH4-N&amp;thinsp;kg−1DM), and to 400&amp;thinsp;% for phosphate (2.2&amp;thinsp;µg&amp;thinsp;PO4-P&amp;thinsp;kg−1DM) at the coldest site for the strongest magnitude and highest frequency. Soils from warmer sites showed little nutrient release and were largely unaffected by the FTC treatments except for above-average nitrate release at the warmest sites in response to extremely cold FTC magnitude.\n\n We suggest that currently warmer forest soils have historically already passed the point of high responsiveness to winter climate change, displaying some form of adaptation either in the soil biotic composition or in labile nutrient sources. Our data suggest that previously cold sites, which will lose their protective snow cover during climate change, are most vulnerable to increasing FTC frequency and magnitude, resulting in strong shifts in nitrogen and phosphorus release. In nutrient-poor European beech forests of the studied Pleistocene lowlands, nutrients released over winter may be leached out, inducing reduced plant growth rates in the following growing season.","container-title":"Biogeosciences","DOI":"10.5194/bg-17-4103-2020","ISSN":"1726-4170","issue":"15","language":"English","note":"publisher: Copernicus GmbH","page":"4103-4117","source":"Copernicus Online Journals","title":"Soils from cold and snowy temperate deciduous forests release more nitrogen and phosphorus after soil freeze–thaw cycles than soils from warmer, snow-poor conditions","volume":"17","author":[{"family":"Kreyling","given":"Juergen"},{"family":"Schumann","given":"Rhena"},{"family":"Weigel","given":"Robert"}],"issued":{"date-parts":[["2020",8,13]]}}},{"id":"h6jHeaN1/mnZZC4Ea","uris":["http://zotero.org/users/2821348/items/44WBME38"],"itemData":{"id":3417,"type":"article-journal","language":"en","source":"Zotero","title":"Nitrate and dissolved organic carbon mobilization in response to soil freezing variability","author":[{"family":"Fuss","given":"Colin B"}],"issued":{"date-parts":[["2016"]]}}}],"schema":"https://github.com/citation-style-language/schema/raw/master/csl-citation.json"} </w:instrText>
      </w:r>
      <w:r w:rsidRPr="4C6249DF">
        <w:rPr>
          <w:rFonts w:cstheme="minorBidi"/>
        </w:rPr>
        <w:fldChar w:fldCharType="separate"/>
      </w:r>
      <w:r w:rsidRPr="4C6249DF" w:rsidR="00340C2F">
        <w:rPr>
          <w:rFonts w:ascii="Calibri" w:hAnsi="Calibri" w:cs="Calibri"/>
        </w:rPr>
        <w:t>(Fitzhugh et al. 2001; Kreyling et al. 2020; Fuss 2016)</w:t>
      </w:r>
      <w:r w:rsidRPr="4C6249DF">
        <w:rPr>
          <w:rFonts w:cstheme="minorBidi"/>
        </w:rPr>
        <w:fldChar w:fldCharType="end"/>
      </w:r>
      <w:r w:rsidRPr="4C6249DF" w:rsidR="00340C2F">
        <w:rPr>
          <w:rFonts w:cstheme="minorBidi"/>
        </w:rPr>
        <w:t xml:space="preserve"> </w:t>
      </w:r>
      <w:r w:rsidRPr="4C6249DF" w:rsidR="001126A6">
        <w:rPr>
          <w:rFonts w:cstheme="minorBidi"/>
        </w:rPr>
        <w:t>that may</w:t>
      </w:r>
      <w:r w:rsidRPr="4C6249DF" w:rsidR="00912E7D">
        <w:rPr>
          <w:rFonts w:cstheme="minorBidi"/>
        </w:rPr>
        <w:t xml:space="preserve"> modulate</w:t>
      </w:r>
      <w:r w:rsidRPr="4C6249DF" w:rsidR="001126A6">
        <w:rPr>
          <w:rFonts w:cstheme="minorBidi"/>
        </w:rPr>
        <w:t xml:space="preserve"> nutrient availability</w:t>
      </w:r>
      <w:r w:rsidRPr="4C6249DF" w:rsidR="00BE0EA8">
        <w:rPr>
          <w:rFonts w:cstheme="minorBidi"/>
        </w:rPr>
        <w:t xml:space="preserve"> and mobilization</w:t>
      </w:r>
      <w:r w:rsidRPr="4C6249DF" w:rsidR="001126A6">
        <w:rPr>
          <w:rFonts w:cstheme="minorBidi"/>
        </w:rPr>
        <w:t xml:space="preserve"> in soils</w:t>
      </w:r>
      <w:r w:rsidRPr="4C6249DF" w:rsidR="003A25B5">
        <w:rPr>
          <w:rFonts w:cstheme="minorBidi"/>
        </w:rPr>
        <w:t>.</w:t>
      </w:r>
      <w:r w:rsidRPr="4C6249DF" w:rsidR="00DD65B2">
        <w:rPr>
          <w:rFonts w:cstheme="minorBidi"/>
        </w:rPr>
        <w:t xml:space="preserve"> </w:t>
      </w:r>
      <w:r w:rsidR="00FC68B7">
        <w:t>5) Effects of management practices</w:t>
      </w:r>
      <w:r w:rsidRPr="4C6249DF" w:rsidR="00FF4DA9">
        <w:rPr>
          <w:rFonts w:cstheme="minorBidi"/>
        </w:rPr>
        <w:t xml:space="preserve">, </w:t>
      </w:r>
      <w:r w:rsidRPr="4C6249DF" w:rsidR="00F469CF">
        <w:rPr>
          <w:rFonts w:cstheme="minorBidi"/>
        </w:rPr>
        <w:t>particularly where</w:t>
      </w:r>
      <w:r w:rsidRPr="4C6249DF" w:rsidR="00DD65B2">
        <w:rPr>
          <w:rFonts w:cstheme="minorBidi"/>
        </w:rPr>
        <w:t xml:space="preserve"> fertilizers are abundant </w:t>
      </w:r>
      <w:r w:rsidRPr="4C6249DF">
        <w:rPr>
          <w:rFonts w:cstheme="minorBidi"/>
        </w:rPr>
        <w:fldChar w:fldCharType="begin"/>
      </w:r>
      <w:r w:rsidRPr="4C6249DF">
        <w:rPr>
          <w:rFonts w:cstheme="minorBidi"/>
        </w:rPr>
        <w:instrText xml:space="preserve"> ADDIN ZOTERO_ITEM CSL_CITATION {"citationID":"EcqLt77i","properties":{"formattedCitation":"(Basu et al. 2010; Seybold et al. 2022)","plainCitation":"(Basu et al. 2010; Seybold et al. 2022)","noteIndex":0},"citationItems":[{"id":3272,"uris":["http://zotero.org/users/2821348/items/4MFRWLK5"],"itemData":{"id":3272,"type":"article-journal","abstract":"Complexity of heterogeneous catchments poses challenges in predicting biogeochemical responses to human alterations and stochastic hydro-climatic drivers. Human interferences and climate change may have contributed to the demise of hydrologic stationarity, but our synthesis of a large body of observational data suggests that anthropogenic impacts have also resulted in the emergence of effective biogeochemical stationarity in managed catchments. Long-term monitoring data from the Mississippi-Atchafalaya River Basin (MARB) and the Baltic Sea Drainage Basin (BSDB) reveal that inter-annual variations in loads (LT) for total-N (TN) and total-P (TP), exported from a catchment are dominantly controlled by discharge (QT) leading inevitably to temporal invariance of the annual, flow-weighted concentration, = (LT/QT). Emergence of this consistent pattern across diverse managed catchments is attributed to the anthropogenic legacy of accumulated nutrient sources generating memory, similar to ubiquitously present sources for geogenic constituents that also exhibit a linear LT-QT relationship. These responses are characteristic of transport-limited systems. In contrast, in the absence of legacy sources in less-managed catchments, values were highly variable and supply limited. We offer a theoretical explanation for the observed patterns at the event scale, and extend it to consider the stochastic nature of rainfall/flow patterns at annual scales. Our analysis suggests that: (1) expected inter-annual variations in LT can be robustly predicted given discharge variations arising from hydro-climatic or anthropogenic forcing, and (2) water-quality problems in receiving inland and coastal waters would persist until the accumulated storages of nutrients have been substantially depleted. The finding has notable implications on catchment management to mitigate adverse water-quality impacts, and on acceleration of global biogeochemical cycles.","container-title":"Geophysical Research Letters","DOI":"10.1029/2010GL045168","ISSN":"1944-8007","issue":"23","language":"en","license":"Copyright 2010 by the American Geophysical Union.","note":"_eprint: https://onlinelibrary.wiley.com/doi/pdf/10.1029/2010GL045168","source":"Wiley Online Library","title":"Nutrient loads exported from managed catchments reveal emergent biogeochemical stationarity","URL":"https://onlinelibrary.wiley.com/doi/abs/10.1029/2010GL045168","volume":"37","author":[{"family":"Basu","given":"Nandita B."},{"family":"Destouni","given":"Georgia"},{"family":"Jawitz","given":"James W."},{"family":"Thompson","given":"Sally E."},{"family":"Loukinova","given":"Natalia V."},{"family":"Darracq","given":"Amélie"},{"family":"Zanardo","given":"Stefano"},{"family":"Yaeger","given":"Mary"},{"family":"Sivapalan","given":"Murugesu"},{"family":"Rinaldo","given":"Andrea"},{"family":"Rao","given":"P. Suresh C."}],"accessed":{"date-parts":[["2025",2,26]]},"issued":{"date-parts":[["2010"]]}}},{"id":1091,"uris":["http://zotero.org/users/2821348/items/USVXMJDV"],"itemData":{"id":1091,"type":"article-journal","abstract":"Winters in snow-covered regions have warmed, likely shifting the timing and magnitude of nutrient export, leading to unquantified changes in water quality. Intermittent, seasonal, and permanent snow covers more than half of the global land surface. Warming has reduced the cold conditions that limit winter runoff and nutrient transport, while cold season snowmelt, the amount of winter precipitation falling as rain, and rain-on-snow have increased. We used existing geospatial datasets (rain-on-snow frequency overlain on nitrogen and phosphorous inventories) to identify areas of the contiguous United States (US) where water quality could be threatened by this change. Next, to illustrate the potential export impacts of these events, we examined flow and turbidity data from a large regional rain-on-snow event in the United States’ largest river basin, the Mississippi River Basin. We show that rain-on-snow, a major flood-generating mechanism for large areas of the globe (Berghuijs et al 2019 Water Resour. Res. 55 4582–93; Berghuijs et al 2016 Geophys. Res. Lett. 43 4382–90), affects 53% of the contiguous US and puts 50% of US nitrogen and phosphorus pools (43% of the contiguous US) at risk of export to groundwater and surface water. Further, the 2019 rain-on-snow event in the Mississippi River Basin demonstrates that these events could have large, cascading impacts on winter nutrient transport. We suggest that the assumption of low wintertime discharge and nutrient transport in historically snow-covered regions no longer holds. Critically, however, we lack sufficient data to accurately measure and predict these episodic and potentially large wintertime nutrient export events at regional to continental scales.","container-title":"Environmental Research Letters","DOI":"10.1088/1748-9326/ac8be5","ISSN":"1748-9326","issue":"10","journalAbbreviation":"Environ. Res. Lett.","language":"en","note":"publisher: IOP Publishing","page":"104044","source":"Institute of Physics","title":"Winter runoff events pose an unquantified continental-scale risk of high wintertime nutrient export","volume":"17","author":[{"family":"Seybold","given":"Erin C."},{"family":"Dwivedi","given":"Ravindra"},{"family":"Musselman","given":"Keith N."},{"family":"Kincaid","given":"Dustin W."},{"family":"Schroth","given":"Andrew W."},{"family":"Classen","given":"Aimee T."},{"family":"Perdrial","given":"Julia N."},{"family":"Adair","given":"E. Carol"}],"issued":{"date-parts":[["2022",10]]}}}],"schema":"https://github.com/citation-style-language/schema/raw/master/csl-citation.json"} </w:instrText>
      </w:r>
      <w:r w:rsidRPr="4C6249DF">
        <w:rPr>
          <w:rFonts w:cstheme="minorBidi"/>
        </w:rPr>
        <w:fldChar w:fldCharType="separate"/>
      </w:r>
      <w:r w:rsidRPr="4C6249DF" w:rsidR="00DD65B2">
        <w:rPr>
          <w:rFonts w:ascii="Calibri" w:hAnsi="Calibri" w:cs="Calibri"/>
        </w:rPr>
        <w:t>(Basu et al. 2010; Seybold et al. 2022)</w:t>
      </w:r>
      <w:r w:rsidRPr="4C6249DF">
        <w:rPr>
          <w:rFonts w:cstheme="minorBidi"/>
        </w:rPr>
        <w:fldChar w:fldCharType="end"/>
      </w:r>
      <w:r w:rsidRPr="4C6249DF" w:rsidR="00DD65B2">
        <w:rPr>
          <w:rFonts w:cstheme="minorBidi"/>
        </w:rPr>
        <w:t xml:space="preserve"> and may be subject to freeze-thaw cycles that enhance soluble nutrient transport </w:t>
      </w:r>
      <w:r w:rsidRPr="4C6249DF">
        <w:rPr>
          <w:rFonts w:cstheme="minorBidi"/>
        </w:rPr>
        <w:fldChar w:fldCharType="begin"/>
      </w:r>
      <w:r w:rsidRPr="4C6249DF">
        <w:rPr>
          <w:rFonts w:cstheme="minorBidi"/>
        </w:rPr>
        <w:instrText xml:space="preserve"> ADDIN ZOTERO_ITEM CSL_CITATION {"citationID":"1Li6kLwj","properties":{"formattedCitation":"(Kreyling et al. 2020)","plainCitation":"(Kreyling et al. 2020)","noteIndex":0},"citationItems":[{"id":3275,"uris":["http://zotero.org/users/2821348/items/JIWI6NLM"],"itemData":{"id":3275,"type":"article-journal","abstract":"The effects of global warming are most pronounced in winter. A reduction in snow cover due to warmer atmospheric temperature in formerly cold ecosystems, however, could counteract an increase in soil temperature by reduction of insulation. Thus, soil freeze–thaw cycles (FTCs) might increase in frequency and magnitude with warming, potentially leading to a disturbance of the soil biota and release of nutrients.\n\n Here, we assessed how soil freeze–thaw magnitude and frequency affect short-term release of nutrients in temperate deciduous forest soils by conducting a three-factorial gradient experiment with ex situ soil samples in climate chambers. The fully crossed experiment included soils from forests dominated by Fagus sylvatica (European beech) that originate from different winter climate (mean coldest month temperature range ΔT&amp;gt;4&amp;thinsp;K), a range of FTC magnitudes from no (T=4.0&amp;thinsp;</w:instrText>
      </w:r>
      <w:r w:rsidRPr="4C6249DF">
        <w:rPr>
          <w:rFonts w:ascii="Cambria Math" w:hAnsi="Cambria Math" w:cs="Cambria Math"/>
        </w:rPr>
        <w:instrText>∘</w:instrText>
      </w:r>
      <w:r w:rsidRPr="4C6249DF">
        <w:rPr>
          <w:rFonts w:cstheme="minorBidi"/>
        </w:rPr>
        <w:instrText>C) to strong (T=-11.3&amp;thinsp;</w:instrText>
      </w:r>
      <w:r w:rsidRPr="4C6249DF">
        <w:rPr>
          <w:rFonts w:ascii="Cambria Math" w:hAnsi="Cambria Math" w:cs="Cambria Math"/>
        </w:rPr>
        <w:instrText>∘</w:instrText>
      </w:r>
      <w:r w:rsidRPr="4C6249DF">
        <w:rPr>
          <w:rFonts w:cstheme="minorBidi"/>
        </w:rPr>
        <w:instrText>C) soil frost, and a range of FTC frequencies (f=0</w:instrText>
      </w:r>
      <w:r w:rsidRPr="4C6249DF">
        <w:rPr>
          <w:rFonts w:ascii="Calibri" w:hAnsi="Calibri" w:cs="Calibri"/>
        </w:rPr>
        <w:instrText>–</w:instrText>
      </w:r>
      <w:r w:rsidRPr="4C6249DF">
        <w:rPr>
          <w:rFonts w:cstheme="minorBidi"/>
        </w:rPr>
        <w:instrText xml:space="preserve">7). We hypothesized that higher FTC magnitude and frequency will increase the release of nutrients. Furthermore, soils from cold climates with historically stable winter soil temperatures due to deep snow cover will be more responsive to FTCs than soils from warmer, more fluctuating winter soil climates.\n\n FTC magnitude and, to a lesser extent, also FTC frequency resulted in increased nitrate, ammonium, and phosphate release almost exclusively in soils from cold, snow-rich sites. The hierarchical regression analyses of our three-factorial gradient experiment revealed that the effects of climatic origin (mean minimum winter temperature) followed a sigmoidal curve for all studied nutrients and was modulated either by FTC magnitude (phosphate) or by FTC magnitude and frequency (nitrate, ammonium) in complex twofold and, for all studied nutrients, in threefold interactions of the environmental drivers. Compared to initial concentrations, soluble nutrients were predicted to increase to 250&amp;thinsp;% for nitrate (up to 16&amp;thinsp;µg&amp;thinsp;NO3-N&amp;thinsp;kg−1DM), to 110&amp;thinsp;% for ammonium (up to 60&amp;thinsp;µg&amp;thinsp;NH4-N&amp;thinsp;kg−1DM), and to 400&amp;thinsp;% for phosphate (2.2&amp;thinsp;µg&amp;thinsp;PO4-P&amp;thinsp;kg−1DM) at the coldest site for the strongest magnitude and highest frequency. Soils from warmer sites showed little nutrient release and were largely unaffected by the FTC treatments except for above-average nitrate release at the warmest sites in response to extremely cold FTC magnitude.\n\n We suggest that currently warmer forest soils have historically already passed the point of high responsiveness to winter climate change, displaying some form of adaptation either in the soil biotic composition or in labile nutrient sources. Our data suggest that previously cold sites, which will lose their protective snow cover during climate change, are most vulnerable to increasing FTC frequency and magnitude, resulting in strong shifts in nitrogen and phosphorus release. In nutrient-poor European beech forests of the studied Pleistocene lowlands, nutrients released over winter may be leached out, inducing reduced plant growth rates in the following growing season.","container-title":"Biogeosciences","DOI":"10.5194/bg-17-4103-2020","ISSN":"1726-4170","issue":"15","language":"English","note":"publisher: Copernicus GmbH","page":"4103-4117","source":"Copernicus Online Journals","title":"Soils from cold and snowy temperate deciduous forests release more nitrogen and phosphorus after soil freeze–thaw cycles than soils from warmer, snow-poor conditions","volume":"17","author":[{"family":"Kreyling","given":"Juergen"},{"family":"Schumann","given":"Rhena"},{"family":"Weigel","given":"Robert"}],"issued":{"date-parts":[["2020",8,13]]}}}],"schema":"https://github.com/citation-style-language/schema/raw/master/csl-citation.json"} </w:instrText>
      </w:r>
      <w:r w:rsidRPr="4C6249DF">
        <w:rPr>
          <w:rFonts w:cstheme="minorBidi"/>
        </w:rPr>
        <w:fldChar w:fldCharType="separate"/>
      </w:r>
      <w:r w:rsidRPr="4C6249DF" w:rsidR="00DD65B2">
        <w:rPr>
          <w:rFonts w:ascii="Calibri" w:hAnsi="Calibri" w:cs="Calibri"/>
        </w:rPr>
        <w:t>(Kreyling et al. 2020)</w:t>
      </w:r>
      <w:r w:rsidRPr="4C6249DF">
        <w:rPr>
          <w:rFonts w:cstheme="minorBidi"/>
        </w:rPr>
        <w:fldChar w:fldCharType="end"/>
      </w:r>
      <w:r w:rsidRPr="4C6249DF" w:rsidR="00DD65B2">
        <w:rPr>
          <w:rFonts w:cstheme="minorBidi"/>
        </w:rPr>
        <w:t xml:space="preserve">.  </w:t>
      </w:r>
      <w:r w:rsidRPr="4C6249DF" w:rsidR="003F6E1B">
        <w:rPr>
          <w:rFonts w:cstheme="minorBidi"/>
        </w:rPr>
        <w:t xml:space="preserve">The complex interactions of these hydrobiogeochemical drivers mean that little is known about dominant flowpaths or the range of sources and flowpaths that may result from warm winter events. Indeed, winter runoff events generated by rain, thermal melt, and ROS </w:t>
      </w:r>
      <w:r w:rsidRPr="4C6249DF" w:rsidR="63FBE575">
        <w:rPr>
          <w:rFonts w:cstheme="minorBidi"/>
        </w:rPr>
        <w:t xml:space="preserve">may </w:t>
      </w:r>
      <w:r w:rsidRPr="4C6249DF" w:rsidR="004C6973">
        <w:rPr>
          <w:rFonts w:cstheme="minorBidi"/>
        </w:rPr>
        <w:t>foster</w:t>
      </w:r>
      <w:r w:rsidRPr="4C6249DF" w:rsidR="003F6E1B">
        <w:rPr>
          <w:rFonts w:cstheme="minorBidi"/>
        </w:rPr>
        <w:t xml:space="preserve"> </w:t>
      </w:r>
      <w:r w:rsidRPr="4C6249DF" w:rsidR="1EFE8C1B">
        <w:rPr>
          <w:rFonts w:cstheme="minorBidi"/>
        </w:rPr>
        <w:t>meltwater</w:t>
      </w:r>
      <w:r w:rsidRPr="4C6249DF" w:rsidR="003F6E1B">
        <w:rPr>
          <w:rFonts w:cstheme="minorBidi"/>
        </w:rPr>
        <w:t xml:space="preserve"> and rain-snowpack-soil interactions with complex flowpath activations possible (Winter et al., 2022); importantly, the role of subsurface or soil flowpaths and soil-stream connectivity are unknown.</w:t>
      </w:r>
    </w:p>
    <w:p w:rsidRPr="00B544E9" w:rsidR="00770C21" w:rsidP="4C6249DF" w:rsidRDefault="001C1D3D" w14:paraId="5CD1438E" w14:textId="1BC2F8FB">
      <w:pPr>
        <w:pStyle w:val="Text"/>
        <w:rPr>
          <w:rFonts w:cstheme="minorBidi"/>
        </w:rPr>
      </w:pPr>
      <w:r w:rsidRPr="4C6249DF">
        <w:rPr>
          <w:rFonts w:cstheme="minorBidi"/>
        </w:rPr>
        <w:t>As noted by Seybold et al.</w:t>
      </w:r>
      <w:r w:rsidRPr="4C6249DF" w:rsidR="00BA4B20">
        <w:rPr>
          <w:rFonts w:cstheme="minorBidi"/>
        </w:rPr>
        <w:t xml:space="preserve"> (2022)</w:t>
      </w:r>
      <w:r w:rsidRPr="4C6249DF">
        <w:rPr>
          <w:rFonts w:cstheme="minorBidi"/>
        </w:rPr>
        <w:t xml:space="preserve">, </w:t>
      </w:r>
      <w:r w:rsidRPr="4C6249DF" w:rsidR="00E20571">
        <w:rPr>
          <w:rFonts w:cstheme="minorBidi"/>
        </w:rPr>
        <w:t xml:space="preserve">few wintertime studies </w:t>
      </w:r>
      <w:r w:rsidRPr="4C6249DF" w:rsidR="00DC5450">
        <w:rPr>
          <w:rFonts w:cstheme="minorBidi"/>
        </w:rPr>
        <w:t xml:space="preserve">exist to </w:t>
      </w:r>
      <w:r w:rsidRPr="4C6249DF" w:rsidR="00D063B4">
        <w:rPr>
          <w:rFonts w:cstheme="minorBidi"/>
        </w:rPr>
        <w:t>test the conceptual model</w:t>
      </w:r>
      <w:r w:rsidRPr="4C6249DF" w:rsidR="002B09F4">
        <w:rPr>
          <w:rFonts w:cstheme="minorBidi"/>
        </w:rPr>
        <w:t xml:space="preserve"> and the </w:t>
      </w:r>
      <w:r w:rsidRPr="4C6249DF" w:rsidR="002A35B5">
        <w:rPr>
          <w:rFonts w:cstheme="minorBidi"/>
        </w:rPr>
        <w:t xml:space="preserve">importance of its </w:t>
      </w:r>
      <w:r w:rsidRPr="4C6249DF" w:rsidR="002567AA">
        <w:rPr>
          <w:rFonts w:cstheme="minorBidi"/>
        </w:rPr>
        <w:t xml:space="preserve">potential </w:t>
      </w:r>
      <w:r w:rsidRPr="4C6249DF" w:rsidR="0088081C">
        <w:rPr>
          <w:rFonts w:cstheme="minorBidi"/>
        </w:rPr>
        <w:t>drivers</w:t>
      </w:r>
      <w:r w:rsidRPr="4C6249DF" w:rsidR="009377BE">
        <w:rPr>
          <w:rFonts w:cstheme="minorBidi"/>
        </w:rPr>
        <w:t>.</w:t>
      </w:r>
      <w:r w:rsidRPr="4C6249DF" w:rsidR="003A25B5">
        <w:rPr>
          <w:rFonts w:cstheme="minorBidi"/>
        </w:rPr>
        <w:t xml:space="preserve"> </w:t>
      </w:r>
      <w:r w:rsidRPr="4C6249DF" w:rsidR="0007190F">
        <w:rPr>
          <w:rFonts w:cstheme="minorBidi"/>
        </w:rPr>
        <w:t>We</w:t>
      </w:r>
      <w:r w:rsidRPr="4C6249DF" w:rsidR="4F8703CC">
        <w:rPr>
          <w:rFonts w:cstheme="minorBidi"/>
        </w:rPr>
        <w:t xml:space="preserve"> seek to integrate soil, </w:t>
      </w:r>
      <w:r w:rsidRPr="4C6249DF" w:rsidR="1EFE8C1B">
        <w:rPr>
          <w:rFonts w:cstheme="minorBidi"/>
        </w:rPr>
        <w:t>meltwater</w:t>
      </w:r>
      <w:r w:rsidRPr="4C6249DF" w:rsidR="2C930313">
        <w:rPr>
          <w:rFonts w:cstheme="minorBidi"/>
        </w:rPr>
        <w:t xml:space="preserve"> and in-stream winter </w:t>
      </w:r>
      <w:r w:rsidRPr="4C6249DF" w:rsidR="5E18790D">
        <w:rPr>
          <w:rFonts w:cstheme="minorBidi"/>
        </w:rPr>
        <w:t xml:space="preserve">biogeochemical and physical time </w:t>
      </w:r>
      <w:r w:rsidRPr="4C6249DF" w:rsidR="2C930313">
        <w:rPr>
          <w:rFonts w:cstheme="minorBidi"/>
        </w:rPr>
        <w:t xml:space="preserve">series </w:t>
      </w:r>
      <w:r w:rsidRPr="4C6249DF" w:rsidR="2E042F9B">
        <w:rPr>
          <w:rFonts w:cstheme="minorBidi"/>
        </w:rPr>
        <w:t xml:space="preserve">data </w:t>
      </w:r>
      <w:r w:rsidRPr="4C6249DF" w:rsidR="2C930313">
        <w:rPr>
          <w:rFonts w:cstheme="minorBidi"/>
        </w:rPr>
        <w:t>to mechanistically explore nu</w:t>
      </w:r>
      <w:r w:rsidRPr="4C6249DF" w:rsidR="6086BD9B">
        <w:rPr>
          <w:rFonts w:cstheme="minorBidi"/>
        </w:rPr>
        <w:t>trient mobility and changes in provenance during winter runoff generation events</w:t>
      </w:r>
      <w:r w:rsidRPr="4C6249DF" w:rsidR="00B66B08">
        <w:rPr>
          <w:rFonts w:cstheme="minorBidi"/>
        </w:rPr>
        <w:t>.</w:t>
      </w:r>
      <w:r w:rsidRPr="4C6249DF" w:rsidR="2C930313">
        <w:rPr>
          <w:rFonts w:cstheme="minorBidi"/>
        </w:rPr>
        <w:t xml:space="preserve"> </w:t>
      </w:r>
      <w:r w:rsidRPr="4C6249DF" w:rsidR="00C24587">
        <w:rPr>
          <w:rFonts w:cstheme="minorBidi"/>
        </w:rPr>
        <w:t>As primary question</w:t>
      </w:r>
      <w:r w:rsidRPr="4C6249DF" w:rsidR="00817649">
        <w:rPr>
          <w:rFonts w:cstheme="minorBidi"/>
        </w:rPr>
        <w:t>s</w:t>
      </w:r>
      <w:r w:rsidRPr="4C6249DF" w:rsidR="00C24587">
        <w:rPr>
          <w:rFonts w:cstheme="minorBidi"/>
        </w:rPr>
        <w:t xml:space="preserve">, we ask: </w:t>
      </w:r>
      <w:r w:rsidRPr="4C6249DF" w:rsidR="01C1A0F9">
        <w:rPr>
          <w:rFonts w:cstheme="minorBidi"/>
        </w:rPr>
        <w:t xml:space="preserve">1) </w:t>
      </w:r>
      <w:r w:rsidRPr="4C6249DF" w:rsidR="0075194C">
        <w:rPr>
          <w:rFonts w:cstheme="minorBidi"/>
        </w:rPr>
        <w:t>W</w:t>
      </w:r>
      <w:r w:rsidRPr="4C6249DF" w:rsidR="003F2B8D">
        <w:rPr>
          <w:rFonts w:cstheme="minorBidi"/>
        </w:rPr>
        <w:t xml:space="preserve">hat are the </w:t>
      </w:r>
      <w:r w:rsidRPr="4C6249DF" w:rsidR="2731A5F2">
        <w:rPr>
          <w:rFonts w:cstheme="minorBidi"/>
        </w:rPr>
        <w:t>dominant</w:t>
      </w:r>
      <w:r w:rsidRPr="4C6249DF" w:rsidR="003F2B8D">
        <w:rPr>
          <w:rFonts w:cstheme="minorBidi"/>
        </w:rPr>
        <w:t xml:space="preserve"> flowpaths of winter runoff events </w:t>
      </w:r>
      <w:r w:rsidRPr="4C6249DF" w:rsidR="00FE510B">
        <w:rPr>
          <w:rFonts w:cstheme="minorBidi"/>
        </w:rPr>
        <w:t xml:space="preserve">between two sites in </w:t>
      </w:r>
      <w:r w:rsidRPr="4C6249DF" w:rsidR="4D5E7129">
        <w:rPr>
          <w:rFonts w:cstheme="minorBidi"/>
        </w:rPr>
        <w:t>n</w:t>
      </w:r>
      <w:r w:rsidRPr="4C6249DF" w:rsidR="00FE510B">
        <w:rPr>
          <w:rFonts w:cstheme="minorBidi"/>
        </w:rPr>
        <w:t xml:space="preserve">orthern Vermont with contrasting land uses and site </w:t>
      </w:r>
      <w:r w:rsidRPr="4C6249DF" w:rsidR="00C81C80">
        <w:rPr>
          <w:rFonts w:cstheme="minorBidi"/>
        </w:rPr>
        <w:t>properties</w:t>
      </w:r>
      <w:r w:rsidRPr="4C6249DF" w:rsidR="003F2B8D">
        <w:rPr>
          <w:rFonts w:cstheme="minorBidi"/>
        </w:rPr>
        <w:t>?</w:t>
      </w:r>
      <w:r w:rsidRPr="4C6249DF" w:rsidR="4EEAAFA0">
        <w:rPr>
          <w:rFonts w:cstheme="minorBidi"/>
        </w:rPr>
        <w:t>;</w:t>
      </w:r>
      <w:r w:rsidRPr="4C6249DF" w:rsidR="003F2B8D">
        <w:rPr>
          <w:rFonts w:cstheme="minorBidi"/>
        </w:rPr>
        <w:t xml:space="preserve"> </w:t>
      </w:r>
      <w:r w:rsidRPr="4C6249DF" w:rsidR="3F71093E">
        <w:rPr>
          <w:rFonts w:cstheme="minorBidi"/>
        </w:rPr>
        <w:t xml:space="preserve">2) </w:t>
      </w:r>
      <w:r w:rsidRPr="4C6249DF" w:rsidR="0039474B">
        <w:rPr>
          <w:rFonts w:cstheme="minorBidi"/>
        </w:rPr>
        <w:t xml:space="preserve">How and when are streams connected to soils, if at all, during the varied winter runoff event types and antecedent conditions observed in recent </w:t>
      </w:r>
      <w:r w:rsidRPr="4C6249DF" w:rsidR="5695BE6B">
        <w:rPr>
          <w:rFonts w:cstheme="minorBidi"/>
        </w:rPr>
        <w:t>winters?</w:t>
      </w:r>
      <w:r w:rsidRPr="4C6249DF" w:rsidR="50EDE0D4">
        <w:rPr>
          <w:rFonts w:cstheme="minorBidi"/>
        </w:rPr>
        <w:t>;</w:t>
      </w:r>
      <w:r w:rsidRPr="4C6249DF" w:rsidR="5DA2C402">
        <w:rPr>
          <w:rFonts w:cstheme="minorBidi"/>
        </w:rPr>
        <w:t xml:space="preserve"> And </w:t>
      </w:r>
      <w:r w:rsidRPr="4C6249DF" w:rsidR="00700852">
        <w:rPr>
          <w:rFonts w:cstheme="minorBidi"/>
        </w:rPr>
        <w:t>3</w:t>
      </w:r>
      <w:r w:rsidRPr="4C6249DF" w:rsidR="0075194C">
        <w:rPr>
          <w:rFonts w:cstheme="minorBidi"/>
        </w:rPr>
        <w:t xml:space="preserve">) </w:t>
      </w:r>
      <w:r w:rsidRPr="4C6249DF" w:rsidR="0360D94D">
        <w:rPr>
          <w:rFonts w:cstheme="minorBidi"/>
        </w:rPr>
        <w:t>I</w:t>
      </w:r>
      <w:r w:rsidRPr="4C6249DF" w:rsidR="26D7CA4C">
        <w:rPr>
          <w:rFonts w:cstheme="minorBidi"/>
        </w:rPr>
        <w:t>f</w:t>
      </w:r>
      <w:r w:rsidRPr="4C6249DF" w:rsidR="0039474B">
        <w:rPr>
          <w:rFonts w:cstheme="minorBidi"/>
        </w:rPr>
        <w:t xml:space="preserve"> soils and streams are connected during winter thaws, </w:t>
      </w:r>
      <w:r w:rsidRPr="4C6249DF" w:rsidR="06FE8F69">
        <w:rPr>
          <w:rFonts w:cstheme="minorBidi"/>
        </w:rPr>
        <w:t>does</w:t>
      </w:r>
      <w:r w:rsidRPr="4C6249DF" w:rsidR="4852F925">
        <w:rPr>
          <w:rFonts w:cstheme="minorBidi"/>
        </w:rPr>
        <w:t xml:space="preserve"> stream response</w:t>
      </w:r>
      <w:r w:rsidRPr="4C6249DF" w:rsidR="24CD53AD">
        <w:rPr>
          <w:rFonts w:cstheme="minorBidi"/>
        </w:rPr>
        <w:t xml:space="preserve"> during winter runoff events demonstrate mobilization of soil nutrients</w:t>
      </w:r>
      <w:r w:rsidRPr="4C6249DF" w:rsidR="00E40C2C">
        <w:rPr>
          <w:rFonts w:cstheme="minorBidi"/>
        </w:rPr>
        <w:t>?</w:t>
      </w:r>
    </w:p>
    <w:p w:rsidRPr="003A25B5" w:rsidR="00624C46" w:rsidP="4C6249DF" w:rsidRDefault="00A216ED" w14:paraId="5525016B" w14:textId="1792954C">
      <w:pPr>
        <w:pStyle w:val="Text"/>
        <w:rPr>
          <w:rFonts w:cstheme="minorBidi"/>
        </w:rPr>
      </w:pPr>
      <w:r>
        <w:t>W</w:t>
      </w:r>
      <w:r w:rsidR="004F47F8">
        <w:t xml:space="preserve">e investigated water flowpaths and soil nutrient availability during several mid-winter events and the </w:t>
      </w:r>
      <w:r w:rsidR="645F592B">
        <w:t>final spring melt</w:t>
      </w:r>
      <w:r w:rsidR="004F47F8">
        <w:t xml:space="preserve"> over a single winter. Using sub</w:t>
      </w:r>
      <w:r w:rsidR="71589EBC">
        <w:t>-</w:t>
      </w:r>
      <w:r w:rsidR="004F47F8">
        <w:t xml:space="preserve">daily measurements of stream geochemistry before, during and after winter melt events, we separated the hydrographs using </w:t>
      </w:r>
      <w:r w:rsidR="2C1A54C8">
        <w:t>event-level</w:t>
      </w:r>
      <w:r w:rsidR="004F47F8">
        <w:t xml:space="preserve"> end-member mixing analysis (EMMA)</w:t>
      </w:r>
      <w:r w:rsidR="00D219A1">
        <w:t xml:space="preserve">, where we allowed end-member selection to evolve throughout the winter-to-spring period to account for changing </w:t>
      </w:r>
      <w:r w:rsidR="466FF52F">
        <w:t>geochemistry</w:t>
      </w:r>
      <w:r w:rsidR="7C192800">
        <w:t xml:space="preserve"> of soil </w:t>
      </w:r>
      <w:r w:rsidR="7C192800">
        <w:lastRenderedPageBreak/>
        <w:t xml:space="preserve">water and meltwater </w:t>
      </w:r>
      <w:r>
        <w:fldChar w:fldCharType="begin"/>
      </w:r>
      <w:r>
        <w:instrText xml:space="preserve"> ADDIN ZOTERO_ITEM CSL_CITATION {"citationID":"6zJhIpFb","properties":{"formattedCitation":"(McDonnell et al. 1990; Harris et al. 1995; Rice and Hornberger 1998)","plainCitation":"(McDonnell et al. 1990; Harris et al. 1995; Rice and Hornberger 1998)","noteIndex":0},"citationItems":[{"id":3544,"uris":["http://zotero.org/users/2821348/items/BC6TQBBD"],"itemData":{"id":3544,"type":"article-journal","abstract":"Isotopic variation in storm rainfall is an important consideration in hydrograph separation using the mass balance approach but is rarely considered when determining the accuracy of old water estimates. Study of a small watershed on the South Island of New Zealand in which new water is a major component of the storm hydrograph shows that, in addition to the within-storm isotopic variations themselves, rainfall weighting techniques may substantially influence estimates of old/new water as a function of both total runoff and total quick flow production. Two incremental approaches to rainfall weighting are presented. Results show that within-storm incremental weighting is better than the standard weighting technique, which imposes a total storm rainfall value exogenously on the mass balance equation.","container-title":"Water Resources Research","DOI":"10.1029/WR026i003p00455","ISSN":"1944-7973","issue":"3","language":"en","license":"Copyright 1990 by the American Geophysical Union.","note":"_eprint: https://agupubs.onlinelibrary.wiley.com/doi/pdf/10.1029/WR026i003p00455","page":"455-458","source":"Wiley Online Library","title":"Deuterium variations in storm rainfall: Implications for stream hydrograph separation","title-short":"Deuterium variations in storm rainfall","volume":"26","author":[{"family":"McDonnell","given":"J. J."},{"family":"Bonell","given":"M."},{"family":"Stewart","given":"M. K."},{"family":"Pearce","given":"A. J."}],"issued":{"date-parts":[["1990"]]}}},{"id":3546,"uris":["http://zotero.org/users/2821348/items/QEUFQW9M"],"itemData":{"id":3546,"type":"article-journal","abstract":"We propose a new hydrograph separation method for runoff source modeling based on continuous open system isotope mixing using a variable source area and three isotopic reservoirs. The three reservoirs are (1) direct precipitation on saturated areas, (2) a near-stream saturated zone, and (3) subsurface water in upslope areas. The reservoir sizes and isotopic compositions evolve due to continuous, open system mixing. Streamflow is composed of rainfall on saturated areas and water exfiltrated from the near-stream saturated zone. The contributing source fractions are determined using the observed isotopic compositions of the stream and the modeled isotopic compositions of the contributing reservoirs, which are functions of time. The near-stream saturated zone receives inflow from upslope areas which are not surface saturated. The surface-saturated area changes dynamically based on the difference between lateral inflow and contributions to streamflow from the near-stream saturated zone. The upslope zone (reservoir 3) evolves by mixing with rainfall. This hydrograph separation method requires (1) a function which relates the amount of water stored in the near-stream saturated zone to saturated area, (2) a function which relates saturated area fraction to total streamflow, and (3) knowledge of the water storage capacity in reservoirs 2 and 3. The hydrograph separation method was applied to oxygen isotope data for rainfall and runoff during a 36-hour storm at the Gårdsjön F1 catchment in southwestern Sweden. The hydrograph separation method was used to estimate time-dependent streamflow contributions due to overland flow of storm rainfall and subsurface flow of mainly preevent water. We also used the separation method to estimate parameters for relations between saturated area fraction and streamflow, and saturated area and subsurface water storage. We show that streamflow contributions from overland flow may be described by a simple analytic function of antecedent conditions and catchment parameters.","container-title":"Water Resources Research","DOI":"10.1029/94WR01966","ISSN":"1944-7973","issue":"1","language":"en","license":"Copyright 1995 by the American Geophysical Union.","note":"_eprint: https://agupubs.onlinelibrary.wiley.com/doi/pdf/10.1029/94WR01966","page":"157-171","source":"Wiley Online Library","title":"Hydrograph Separation Using Continuous Open System Isotope Mixing","volume":"31","author":[{"family":"Harris","given":"David M."},{"family":"McDonnell","given":"Jeffrey J."},{"family":"Rodhe","given":"Allan"}],"issued":{"date-parts":[["1995"]]}}},{"id":3545,"uris":["http://zotero.org/users/2821348/items/QGHIY522"],"itemData":{"id":3545,"type":"article-journal","abstract":"Three-component (throughfall, soil water, groundwater) hydrograph separations at peak flow were performed on 10 storms over a 2-year period in a small forested catchment in north-central Maryland using an iterative and an exact solution. Seven pairs of tracers (deuterium and oxygen 18, deuterium and chloride, deuterium and sodium, deuterium and silica, chloride and silica, chloride and sodium, and sodium and silica) were used for three-component hydrograph separation for each storm at peak flow to determine whether or not the assumptions of hydrograph separation routinely can be met, to assess the adequacy of some commonly used tracers, to identify patterns in hydrograph-separation results, and to develop conceptual models for the patterns observed. Results of the three-component separations were not always physically meaningful, suggesting that assumptions of hydrograph separation had been violated. Uncertainties in solutions to equations for hydrograph separations were large, partly as a result of violations of assumptions used in deriving the separation equations and partly as a result of improper identification of chemical compositions of end-members. Results of three-component separations using commonly used tracers were widely variable. Consistent patterns in the amount of subsurface water contributing to peak flow (45–100%) were observed, no matter which separation method or combination of tracers was used. A general conceptual model for the sequence of contributions from the three end-members could be developed for 9 of the 10 storms. Overall results indicated that hydrochemical and hydrometric measurements need to be coupled in order to perform meaningful hydrograph separations.","container-title":"Water Resources Research","DOI":"10.1029/98WR00917","ISSN":"1944-7973","issue":"7","language":"en","license":"Copyright 1998 by the American Geophysical Union.","note":"_eprint: https://agupubs.onlinelibrary.wiley.com/doi/pdf/10.1029/98WR00917","page":"1755-1766","source":"Wiley Online Library","title":"Comparison of hydrochemical tracers to estimate source contributions to peak flow in a small, forested, headwater catchment","volume":"34","author":[{"family":"Rice","given":"Karen C."},{"family":"Hornberger","given":"George M."}],"issued":{"date-parts":[["1998"]]}}}],"schema":"https://github.com/citation-style-language/schema/raw/master/csl-citation.json"} </w:instrText>
      </w:r>
      <w:r>
        <w:fldChar w:fldCharType="separate"/>
      </w:r>
      <w:r w:rsidRPr="4C6249DF" w:rsidR="0038092D">
        <w:rPr>
          <w:rFonts w:ascii="Calibri" w:hAnsi="Calibri" w:cs="Calibri"/>
        </w:rPr>
        <w:t>(McDonnell et al. 1990; Harris et al. 1995; Rice and Hornberger 1998)</w:t>
      </w:r>
      <w:r>
        <w:fldChar w:fldCharType="end"/>
      </w:r>
      <w:r w:rsidR="004F47F8">
        <w:t xml:space="preserve">. We also evaluated soil </w:t>
      </w:r>
      <w:r w:rsidR="1512974A">
        <w:t xml:space="preserve">nutrient </w:t>
      </w:r>
      <w:r w:rsidR="004F47F8">
        <w:t xml:space="preserve">availability over the course of fall through spring. </w:t>
      </w:r>
      <w:r w:rsidR="00CC49E7">
        <w:t>By conducting our study at both a forested</w:t>
      </w:r>
      <w:r w:rsidR="00D12A55">
        <w:t xml:space="preserve"> </w:t>
      </w:r>
      <w:r w:rsidR="00E249E2">
        <w:t>catchment</w:t>
      </w:r>
      <w:r w:rsidR="00CC49E7">
        <w:t xml:space="preserve"> and an agricultural one, we </w:t>
      </w:r>
      <w:r w:rsidR="00E249E2">
        <w:t>document</w:t>
      </w:r>
      <w:r w:rsidR="4E878785">
        <w:t>ed</w:t>
      </w:r>
      <w:r w:rsidR="00CC49E7">
        <w:t xml:space="preserve"> a range of conditions that influence both the availability of nutrients for transport </w:t>
      </w:r>
      <w:r w:rsidR="00613A56">
        <w:t>and the</w:t>
      </w:r>
      <w:r w:rsidR="00CC49E7">
        <w:t xml:space="preserve"> routing of runoff through hydrologic flowpaths during winter melt events. </w:t>
      </w:r>
      <w:r w:rsidRPr="4C6249DF" w:rsidR="004F47F8">
        <w:rPr>
          <w:rFonts w:cstheme="minorBidi"/>
        </w:rPr>
        <w:t xml:space="preserve">Our objective was to </w:t>
      </w:r>
      <w:r w:rsidRPr="4C6249DF" w:rsidR="00613A56">
        <w:rPr>
          <w:rFonts w:cstheme="minorBidi"/>
        </w:rPr>
        <w:t xml:space="preserve">address the above questions by </w:t>
      </w:r>
      <w:r w:rsidRPr="4C6249DF" w:rsidR="00A52516">
        <w:rPr>
          <w:rFonts w:cstheme="minorBidi"/>
        </w:rPr>
        <w:t>identifying</w:t>
      </w:r>
      <w:r w:rsidRPr="4C6249DF" w:rsidR="004F47F8">
        <w:rPr>
          <w:rFonts w:cstheme="minorBidi"/>
        </w:rPr>
        <w:t xml:space="preserve"> and </w:t>
      </w:r>
      <w:r w:rsidRPr="4C6249DF" w:rsidR="00A52516">
        <w:rPr>
          <w:rFonts w:cstheme="minorBidi"/>
        </w:rPr>
        <w:t>quantifying</w:t>
      </w:r>
      <w:r w:rsidRPr="4C6249DF" w:rsidR="004F47F8">
        <w:rPr>
          <w:rFonts w:cstheme="minorBidi"/>
        </w:rPr>
        <w:t xml:space="preserve"> hydrologic flowpaths across different melt event types and </w:t>
      </w:r>
      <w:r w:rsidRPr="4C6249DF" w:rsidR="00184964">
        <w:rPr>
          <w:rFonts w:cstheme="minorBidi"/>
        </w:rPr>
        <w:t>contrasting land use</w:t>
      </w:r>
      <w:r w:rsidRPr="4C6249DF" w:rsidR="004F47F8">
        <w:rPr>
          <w:rFonts w:cstheme="minorBidi"/>
        </w:rPr>
        <w:t xml:space="preserve"> re</w:t>
      </w:r>
      <w:r w:rsidRPr="4C6249DF" w:rsidR="00184964">
        <w:rPr>
          <w:rFonts w:cstheme="minorBidi"/>
        </w:rPr>
        <w:t>gimes</w:t>
      </w:r>
      <w:r w:rsidRPr="4C6249DF" w:rsidR="3AE256CE">
        <w:rPr>
          <w:rFonts w:cstheme="minorBidi"/>
        </w:rPr>
        <w:t xml:space="preserve"> as well as determining soil available nutrients</w:t>
      </w:r>
      <w:r w:rsidRPr="4C6249DF" w:rsidR="00613A56">
        <w:rPr>
          <w:rFonts w:cstheme="minorBidi"/>
        </w:rPr>
        <w:t xml:space="preserve">, thus </w:t>
      </w:r>
      <w:r w:rsidRPr="4C6249DF" w:rsidR="293C5186">
        <w:rPr>
          <w:rFonts w:cstheme="minorBidi"/>
        </w:rPr>
        <w:t xml:space="preserve">providing a novel window into the </w:t>
      </w:r>
      <w:r w:rsidR="5399F7F5">
        <w:t xml:space="preserve">extent to which </w:t>
      </w:r>
      <w:r w:rsidR="56F2281A">
        <w:t>soils connect to stream</w:t>
      </w:r>
      <w:r w:rsidR="5CAAF3D8">
        <w:t>s</w:t>
      </w:r>
      <w:r w:rsidRPr="4C6249DF" w:rsidR="293C5186">
        <w:rPr>
          <w:rFonts w:cstheme="minorBidi"/>
        </w:rPr>
        <w:t xml:space="preserve"> during winter, as well as</w:t>
      </w:r>
      <w:r w:rsidRPr="4C6249DF" w:rsidR="53320584">
        <w:rPr>
          <w:rFonts w:cstheme="minorBidi"/>
        </w:rPr>
        <w:t xml:space="preserve"> initial insight into</w:t>
      </w:r>
      <w:r w:rsidRPr="4C6249DF" w:rsidR="293C5186">
        <w:rPr>
          <w:rFonts w:cstheme="minorBidi"/>
        </w:rPr>
        <w:t xml:space="preserve"> </w:t>
      </w:r>
      <w:r w:rsidRPr="4C6249DF" w:rsidR="7A315E6B">
        <w:rPr>
          <w:rFonts w:cstheme="minorBidi"/>
        </w:rPr>
        <w:t>the potential impacts of changing winters on water quality and ecosystem function</w:t>
      </w:r>
      <w:r w:rsidRPr="4C6249DF" w:rsidR="6F6F4A94">
        <w:rPr>
          <w:rFonts w:cstheme="minorBidi"/>
        </w:rPr>
        <w:t>.</w:t>
      </w:r>
      <w:r w:rsidRPr="4C6249DF" w:rsidR="293C5186">
        <w:rPr>
          <w:rFonts w:cstheme="minorBidi"/>
        </w:rPr>
        <w:t xml:space="preserve"> </w:t>
      </w:r>
    </w:p>
    <w:p w:rsidRPr="00850691" w:rsidR="002F3B11" w:rsidP="5041D537" w:rsidRDefault="002F3B11" w14:paraId="7A8760A4" w14:textId="54E6483D">
      <w:pPr>
        <w:pStyle w:val="Heading-Main"/>
        <w:spacing w:line="360" w:lineRule="auto"/>
      </w:pPr>
      <w:r w:rsidRPr="2A950401" w:rsidR="002F3B11">
        <w:rPr>
          <w:rFonts w:ascii="Calibri" w:hAnsi="Calibri" w:cs="Arial" w:asciiTheme="minorAscii" w:hAnsiTheme="minorAscii" w:cstheme="minorBidi"/>
        </w:rPr>
        <w:t xml:space="preserve">2 </w:t>
      </w:r>
      <w:r w:rsidRPr="2A950401" w:rsidR="00A46DFF">
        <w:rPr>
          <w:rFonts w:ascii="Calibri" w:hAnsi="Calibri" w:cs="Arial" w:asciiTheme="minorAscii" w:hAnsiTheme="minorAscii" w:cstheme="minorBidi"/>
        </w:rPr>
        <w:t>M</w:t>
      </w:r>
      <w:r w:rsidRPr="2A950401" w:rsidR="002F3B11">
        <w:rPr>
          <w:rFonts w:ascii="Calibri" w:hAnsi="Calibri" w:cs="Arial" w:asciiTheme="minorAscii" w:hAnsiTheme="minorAscii" w:cstheme="minorBidi"/>
        </w:rPr>
        <w:t>ethods</w:t>
      </w:r>
      <w:r>
        <w:rPr>
          <w:noProof/>
        </w:rPr>
        <mc:AlternateContent xmlns:mc="http://schemas.openxmlformats.org/markup-compatibility/2006">
          <mc:Choice xmlns:mc="http://schemas.openxmlformats.org/markup-compatibility/2006" Requires="wpg">
            <w:drawing xmlns:w="http://schemas.openxmlformats.org/wordprocessingml/2006/main">
              <wp:inline xmlns:wp14="http://schemas.microsoft.com/office/word/2010/wordprocessingDrawing" xmlns:wp="http://schemas.openxmlformats.org/drawingml/2006/wordprocessingDrawing" distT="0" distB="0" distL="114300" distR="114300" wp14:anchorId="6AA223C2" wp14:editId="7656240E">
                <wp:extent xmlns:wp="http://schemas.openxmlformats.org/drawingml/2006/wordprocessingDrawing" cx="5943600" cy="3818890"/>
                <wp:effectExtent xmlns:wp="http://schemas.openxmlformats.org/drawingml/2006/wordprocessingDrawing" l="0" t="0" r="0" b="0"/>
                <wp:docPr xmlns:wp="http://schemas.openxmlformats.org/drawingml/2006/wordprocessingDrawing" id="905765896" name="Group 17"/>
                <wp:cNvGraphicFramePr xmlns:wp="http://schemas.openxmlformats.org/drawingml/2006/wordprocessingDrawing"/>
                <a:graphic xmlns:a="http://schemas.openxmlformats.org/drawingml/2006/main">
                  <a:graphicData uri="http://schemas.microsoft.com/office/word/2010/wordprocessingGroup">
                    <wpg:wgp xmlns:wpg="http://schemas.microsoft.com/office/word/2010/wordprocessingGroup">
                      <wpg:cNvGrpSpPr/>
                      <wpg:grpSpPr>
                        <a:xfrm>
                          <a:off x="0" y="0"/>
                          <a:ext cx="5943600" cy="3818890"/>
                          <a:chOff x="0" y="0"/>
                          <a:chExt cx="5943600" cy="3818890"/>
                        </a:xfrm>
                      </wpg:grpSpPr>
                      <pic:pic xmlns:pic="http://schemas.openxmlformats.org/drawingml/2006/picture">
                        <pic:nvPicPr>
                          <pic:cNvPr id="1133857655" name="Picture 5" descr="A map of the area&#10;&#10;AI-generated content may be incorrect."/>
                          <pic:cNvPicPr>
                            <a:picLocks noChangeAspect="1"/>
                          </pic:cNvPicPr>
                        </pic:nvPicPr>
                        <pic:blipFill>
                          <a:blip xmlns:r="http://schemas.openxmlformats.org/officeDocument/2006/relationships" r:embed="rId16"/>
                          <a:stretch>
                            <a:fillRect/>
                          </a:stretch>
                        </pic:blipFill>
                        <pic:spPr>
                          <a:xfrm>
                            <a:off x="0" y="0"/>
                            <a:ext cx="5943600" cy="3234690"/>
                          </a:xfrm>
                          <a:prstGeom prst="rect">
                            <a:avLst/>
                          </a:prstGeom>
                        </pic:spPr>
                      </pic:pic>
                      <wps:wsp xmlns:wps="http://schemas.microsoft.com/office/word/2010/wordprocessingShape">
                        <wps:cNvPr id="91778505" name="Text Box 1"/>
                        <wps:cNvSpPr txBox="1"/>
                        <wps:spPr>
                          <a:xfrm>
                            <a:off x="0" y="3297555"/>
                            <a:ext cx="5943600" cy="521335"/>
                          </a:xfrm>
                          <a:prstGeom prst="rect">
                            <a:avLst/>
                          </a:prstGeom>
                          <a:solidFill>
                            <a:prstClr val="white"/>
                          </a:solidFill>
                          <a:ln>
                            <a:noFill/>
                          </a:ln>
                        </wps:spPr>
                        <wps:txbx>
                          <w:txbxContent xmlns:w="http://schemas.openxmlformats.org/wordprocessingml/2006/main">
                            <w:p xmlns:w14="http://schemas.microsoft.com/office/word/2010/wordml" w:rsidRPr="00566E21" w:rsidR="001262AB" w:rsidP="001262AB" w:rsidRDefault="001262AB" w14:paraId="56DE8ACD" w14:textId="586F458B">
                              <w:pPr>
                                <w:pStyle w:val="Caption"/>
                                <w:rPr>
                                  <w:rFonts w:eastAsia="Times New Roman"/>
                                </w:rPr>
                              </w:pPr>
                              <w:r w:rsidRPr="00324536">
                                <w:t xml:space="preserve">Figure 2. (a) Map of the state of Vermont, USA and the Missisquoi River basin with (b) Hungerford and Wade Brook </w:t>
                              </w:r>
                              <w:proofErr w:type="spellStart"/>
                              <w:r w:rsidRPr="00324536">
                                <w:t>subcatchments</w:t>
                              </w:r>
                              <w:proofErr w:type="spellEnd"/>
                              <w:r w:rsidRPr="00324536">
                                <w:t xml:space="preserve"> with simplified land cover data from the Vermont Base Land Cover 2021/2022. (c) Hungerford Brook (HB) site with sensor and end</w:t>
                              </w:r>
                              <w:r w:rsidRPr="00607A1A" w:rsidR="00607A1A">
                                <w:t>-member sampling locations. (d) Wade Brook (WB) with sensor and end-member sampling location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xmlns:mc="http://schemas.openxmlformats.org/markup-compatibility/2006"/>
        </mc:AlternateContent>
      </w:r>
    </w:p>
    <w:p w:rsidR="00175A31" w:rsidP="2A950401" w:rsidRDefault="00175A31" w14:paraId="2FB659BE" w14:textId="4B37F78F">
      <w:pPr>
        <w:pStyle w:val="Heading-Secondary"/>
        <w:spacing w:line="360" w:lineRule="auto"/>
      </w:pPr>
      <w:r w:rsidRPr="2A950401" w:rsidR="00175A31">
        <w:rPr>
          <w:rFonts w:ascii="Calibri" w:hAnsi="Calibri" w:cs="Arial" w:asciiTheme="minorAscii" w:hAnsiTheme="minorAscii" w:cstheme="minorBidi"/>
        </w:rPr>
        <w:t>2.1 Study site description</w:t>
      </w:r>
    </w:p>
    <w:p w:rsidR="009E0D91" w:rsidP="009E0D91" w:rsidRDefault="00175A31" w14:paraId="4B4F62A4" w14:textId="22A3ECBC">
      <w:pPr>
        <w:pStyle w:val="Text"/>
        <w:keepNext w:val="1"/>
      </w:pPr>
      <w:r w:rsidR="00175A31">
        <w:rPr/>
        <w:t>We studie</w:t>
      </w:r>
      <w:r w:rsidR="002035F7">
        <w:rPr/>
        <w:t>d</w:t>
      </w:r>
      <w:r w:rsidR="00175A31">
        <w:rPr/>
        <w:t xml:space="preserve"> two low-o</w:t>
      </w:r>
      <w:r w:rsidR="00175A31">
        <w:rPr/>
        <w:t xml:space="preserve">rder </w:t>
      </w:r>
      <w:r w:rsidR="003E5D25">
        <w:rPr/>
        <w:t>streams</w:t>
      </w:r>
      <w:r w:rsidR="00175A31">
        <w:rPr/>
        <w:t xml:space="preserve"> within the Lake Champlain </w:t>
      </w:r>
      <w:r w:rsidR="7CBC2419">
        <w:rPr/>
        <w:t>basin</w:t>
      </w:r>
      <w:r w:rsidR="00175A31">
        <w:rPr/>
        <w:t xml:space="preserve"> with distinct </w:t>
      </w:r>
      <w:r w:rsidR="00E249E2">
        <w:rPr/>
        <w:t>land use/land cover</w:t>
      </w:r>
      <w:r w:rsidR="00175A31">
        <w:rPr/>
        <w:t xml:space="preserve"> regimes</w:t>
      </w:r>
      <w:r w:rsidR="008665B4">
        <w:rPr/>
        <w:t xml:space="preserve"> (Figure 2)</w:t>
      </w:r>
      <w:r w:rsidR="00175A31">
        <w:rPr/>
        <w:t xml:space="preserve">. </w:t>
      </w:r>
      <w:r w:rsidR="002035F7">
        <w:rPr/>
        <w:t>Wade Brook (</w:t>
      </w:r>
      <w:r w:rsidR="00196E1C">
        <w:rPr/>
        <w:t xml:space="preserve">WB, </w:t>
      </w:r>
      <w:r w:rsidR="002035F7">
        <w:rPr/>
        <w:t>forested) and Hungerford Brook (</w:t>
      </w:r>
      <w:r w:rsidR="00196E1C">
        <w:rPr/>
        <w:t xml:space="preserve">HB, </w:t>
      </w:r>
      <w:r w:rsidR="002035F7">
        <w:rPr/>
        <w:t xml:space="preserve">agricultural) are both located in the greater Missisquoi River </w:t>
      </w:r>
      <w:r w:rsidR="3381C700">
        <w:rPr/>
        <w:t>basin</w:t>
      </w:r>
      <w:r w:rsidR="002035F7">
        <w:rPr/>
        <w:t xml:space="preserve"> and are </w:t>
      </w:r>
      <w:r w:rsidR="00BE3DC0">
        <w:rPr/>
        <w:t>influenced</w:t>
      </w:r>
      <w:r w:rsidR="002035F7">
        <w:rPr/>
        <w:t xml:space="preserve"> by winter snowpack accumulation and spring snowmelt (Table 1).</w:t>
      </w:r>
      <w:r w:rsidR="002035F7">
        <w:rPr/>
        <w:t xml:space="preserve"> Mean annual </w:t>
      </w:r>
      <w:r w:rsidR="00FB21E0">
        <w:rPr/>
        <w:t xml:space="preserve">wintertime </w:t>
      </w:r>
      <w:r w:rsidR="002035F7">
        <w:rPr/>
        <w:t xml:space="preserve">temperatures range from 4 to 8 °C but vary according to topography and elevation. Winter temperatures are variable and </w:t>
      </w:r>
      <w:r w:rsidR="002035F7">
        <w:rPr/>
        <w:t>frequently</w:t>
      </w:r>
      <w:r w:rsidR="002035F7">
        <w:rPr/>
        <w:t xml:space="preserve"> lower than 0 °C</w:t>
      </w:r>
      <w:r w:rsidR="00D74DC5">
        <w:rPr/>
        <w:t xml:space="preserve"> </w:t>
      </w:r>
      <w:r>
        <w:fldChar w:fldCharType="begin"/>
      </w:r>
      <w:r>
        <w:instrText xml:space="preserve"> ADDIN ZOTERO_ITEM CSL_CITATION {"citationID":"a4Q8WxVn","properties":{"formattedCitation":"(Kunkel 2022)","plainCitation":"(Kunkel 2022)","noteIndex":0},"citationItems":[{"id":3218,"uris":["http://zotero.org/users/2821348/items/PECBX8IC"],"itemData":{"id":3218,"type":"report","abstract":"The summaries cover assessment topics directly related to NOAA’s mission, specifically historical climate variations and trends, future climate model projections of climate conditions during the 21st century, and past and future conditions of sea level and coastal flooding.","language":"en","publisher":"NOAA NESDIS","source":"statesummaries.ncics.org","title":"State Climate Summaries for the United States 2022. NOAA Technical Report NESDIS 150.","URL":"https://statesummaries.ncics.org/chapter/vt","author":[{"family":"Kunkel","given":"K. E."}],"accessed":{"date-parts":[["2025",2,20]]},"issued":{"date-parts":[["2022"]]}}}],"schema":"https://github.com/citation-style-language/schema/raw/master/csl-citation.json"} </w:instrText>
      </w:r>
      <w:r>
        <w:fldChar w:fldCharType="separate"/>
      </w:r>
      <w:r w:rsidRPr="4C6249DF" w:rsidR="00D74DC5">
        <w:rPr>
          <w:rFonts w:ascii="Calibri" w:hAnsi="Calibri" w:cs="Calibri"/>
        </w:rPr>
        <w:t>(Kunkel 2022)</w:t>
      </w:r>
      <w:r>
        <w:fldChar w:fldCharType="end"/>
      </w:r>
      <w:r w:rsidR="002035F7">
        <w:rPr/>
        <w:t xml:space="preserve">. Average annual precipitation (rain and snow) also </w:t>
      </w:r>
      <w:r w:rsidR="002D3921">
        <w:rPr/>
        <w:t>varies</w:t>
      </w:r>
      <w:r w:rsidR="002035F7">
        <w:rPr/>
        <w:t xml:space="preserve"> as a function of elevation and </w:t>
      </w:r>
      <w:r w:rsidR="006B5D97">
        <w:rPr/>
        <w:t xml:space="preserve">topography; for </w:t>
      </w:r>
      <w:r w:rsidR="0041520D">
        <w:rPr/>
        <w:t>HB</w:t>
      </w:r>
      <w:r w:rsidR="006B5D97">
        <w:rPr/>
        <w:t xml:space="preserve">, </w:t>
      </w:r>
      <w:r w:rsidR="00CC5BAA">
        <w:rPr/>
        <w:t>973</w:t>
      </w:r>
      <w:r w:rsidR="002035F7">
        <w:rPr/>
        <w:t xml:space="preserve"> mm</w:t>
      </w:r>
      <w:r w:rsidR="002035F7">
        <w:rPr/>
        <w:t xml:space="preserve"> of total precipitation</w:t>
      </w:r>
      <w:r w:rsidR="006B5D97">
        <w:rPr/>
        <w:t xml:space="preserve"> with </w:t>
      </w:r>
      <w:r w:rsidR="006B5D97">
        <w:rPr/>
        <w:t xml:space="preserve">2</w:t>
      </w:r>
      <w:r w:rsidR="00CC5BAA">
        <w:rPr/>
        <w:t>029</w:t>
      </w:r>
      <w:r w:rsidR="006B5D97">
        <w:rPr/>
        <w:t xml:space="preserve"> mm</w:t>
      </w:r>
      <w:r w:rsidR="006B5D97">
        <w:rPr/>
        <w:t xml:space="preserve"> of snowfall; for </w:t>
      </w:r>
      <w:r w:rsidR="0041520D">
        <w:rPr/>
        <w:t>WB</w:t>
      </w:r>
      <w:r w:rsidR="00ED5A8B">
        <w:rPr/>
        <w:t>,</w:t>
      </w:r>
      <w:r w:rsidR="006B5D97">
        <w:rPr/>
        <w:t xml:space="preserve"> </w:t>
      </w:r>
      <w:r w:rsidR="00CC5BAA">
        <w:rPr/>
        <w:t>1036 mm</w:t>
      </w:r>
      <w:r w:rsidR="00CC5BAA">
        <w:rPr/>
        <w:t xml:space="preserve"> of total precipitation with </w:t>
      </w:r>
      <w:r w:rsidR="00CC5BAA">
        <w:rPr/>
        <w:t>2115 mm</w:t>
      </w:r>
      <w:r w:rsidR="00CC5BAA">
        <w:rPr/>
        <w:t xml:space="preserve"> of snowfall</w:t>
      </w:r>
      <w:r w:rsidR="00565156">
        <w:rPr/>
        <w:t xml:space="preserve"> (</w:t>
      </w:r>
      <w:r w:rsidR="00CC5BAA">
        <w:rPr/>
        <w:t>30 year-</w:t>
      </w:r>
      <w:r w:rsidR="00565156">
        <w:rPr/>
        <w:t>mean for 1991-2020, NOAA, 2021)</w:t>
      </w:r>
      <w:r w:rsidR="006B5D97">
        <w:rPr/>
        <w:t>.</w:t>
      </w:r>
      <w:r w:rsidR="00CC5BAA">
        <w:rPr/>
        <w:t xml:space="preserve"> </w:t>
      </w:r>
      <w:r w:rsidR="008C2D05">
        <w:rPr/>
        <w:t>The vegetation</w:t>
      </w:r>
      <w:r w:rsidR="001B1F6D">
        <w:rPr/>
        <w:t xml:space="preserve"> at</w:t>
      </w:r>
      <w:r w:rsidR="0093084E">
        <w:rPr/>
        <w:t xml:space="preserve"> </w:t>
      </w:r>
      <w:r w:rsidR="00ED5A8B">
        <w:rPr/>
        <w:t>HB</w:t>
      </w:r>
      <w:r w:rsidR="005332F3">
        <w:rPr/>
        <w:t xml:space="preserve"> is</w:t>
      </w:r>
      <w:r w:rsidR="0C723FA4">
        <w:rPr/>
        <w:t xml:space="preserve"> mixed</w:t>
      </w:r>
      <w:r w:rsidR="005332F3">
        <w:rPr/>
        <w:t xml:space="preserve"> </w:t>
      </w:r>
      <w:r w:rsidR="2F3816D7">
        <w:rPr/>
        <w:t>red maple (</w:t>
      </w:r>
      <w:r w:rsidRPr="2A950401" w:rsidR="2F3816D7">
        <w:rPr>
          <w:i w:val="1"/>
          <w:iCs w:val="1"/>
        </w:rPr>
        <w:t>Acer rubrum</w:t>
      </w:r>
      <w:r w:rsidR="2F3816D7">
        <w:rPr/>
        <w:t>)</w:t>
      </w:r>
      <w:r w:rsidRPr="4C6249DF" w:rsidR="161A5969">
        <w:rPr>
          <w:rFonts w:ascii="Calibri" w:hAnsi="Calibri"/>
        </w:rPr>
        <w:t>, northern red oak</w:t>
      </w:r>
      <w:r w:rsidRPr="4C6249DF" w:rsidR="7658EBC5">
        <w:rPr>
          <w:rFonts w:ascii="Calibri" w:hAnsi="Calibri"/>
        </w:rPr>
        <w:t xml:space="preserve"> (</w:t>
      </w:r>
      <w:r w:rsidRPr="2A950401" w:rsidR="7658EBC5">
        <w:rPr>
          <w:rFonts w:ascii="Calibri" w:hAnsi="Calibri"/>
          <w:i w:val="1"/>
          <w:iCs w:val="1"/>
        </w:rPr>
        <w:t>Quercus rubra</w:t>
      </w:r>
      <w:r w:rsidRPr="4C6249DF" w:rsidR="7658EBC5">
        <w:rPr>
          <w:rFonts w:ascii="Calibri" w:hAnsi="Calibri"/>
        </w:rPr>
        <w:t>)</w:t>
      </w:r>
      <w:r w:rsidRPr="4C6249DF" w:rsidR="161A5969">
        <w:rPr>
          <w:rFonts w:ascii="Calibri" w:hAnsi="Calibri"/>
        </w:rPr>
        <w:t xml:space="preserve">, </w:t>
      </w:r>
      <w:r w:rsidRPr="4C6249DF" w:rsidR="20A00271">
        <w:rPr>
          <w:rFonts w:ascii="Calibri" w:hAnsi="Calibri"/>
        </w:rPr>
        <w:t>and</w:t>
      </w:r>
      <w:r w:rsidRPr="4C6249DF" w:rsidR="161A5969">
        <w:rPr>
          <w:rFonts w:ascii="Calibri" w:hAnsi="Calibri"/>
        </w:rPr>
        <w:t xml:space="preserve"> eastern cottonwood</w:t>
      </w:r>
      <w:r w:rsidRPr="4C6249DF" w:rsidR="0D51DB05">
        <w:rPr>
          <w:rFonts w:ascii="Calibri" w:hAnsi="Calibri"/>
        </w:rPr>
        <w:t xml:space="preserve"> (</w:t>
      </w:r>
      <w:r w:rsidRPr="2A950401" w:rsidR="0D51DB05">
        <w:rPr>
          <w:rFonts w:ascii="Calibri" w:hAnsi="Calibri"/>
          <w:i w:val="1"/>
          <w:iCs w:val="1"/>
        </w:rPr>
        <w:t>Populus deltoides</w:t>
      </w:r>
      <w:r w:rsidRPr="4C6249DF" w:rsidR="0D51DB05">
        <w:rPr>
          <w:rFonts w:ascii="Calibri" w:hAnsi="Calibri"/>
        </w:rPr>
        <w:t>)</w:t>
      </w:r>
      <w:r w:rsidRPr="4C6249DF" w:rsidR="2C25845C">
        <w:rPr>
          <w:rFonts w:ascii="Calibri" w:hAnsi="Calibri"/>
        </w:rPr>
        <w:t xml:space="preserve"> with </w:t>
      </w:r>
      <w:r w:rsidR="003855BC">
        <w:rPr/>
        <w:t>varied ferns</w:t>
      </w:r>
      <w:r w:rsidR="006E56D5">
        <w:rPr/>
        <w:t xml:space="preserve"> (group </w:t>
      </w:r>
      <w:r w:rsidRPr="2A950401" w:rsidR="006E56D5">
        <w:rPr>
          <w:i w:val="1"/>
          <w:iCs w:val="1"/>
        </w:rPr>
        <w:t>Pteridophytes</w:t>
      </w:r>
      <w:r w:rsidR="006E56D5">
        <w:rPr/>
        <w:t>)</w:t>
      </w:r>
      <w:r w:rsidR="003855BC">
        <w:rPr/>
        <w:t xml:space="preserve">, </w:t>
      </w:r>
      <w:r w:rsidR="00314FC3">
        <w:rPr/>
        <w:t>nettles</w:t>
      </w:r>
      <w:r w:rsidR="00757604">
        <w:rPr/>
        <w:t xml:space="preserve"> (</w:t>
      </w:r>
      <w:r w:rsidRPr="2A950401" w:rsidR="00757604">
        <w:rPr>
          <w:i w:val="1"/>
          <w:iCs w:val="1"/>
        </w:rPr>
        <w:t xml:space="preserve">Urtica </w:t>
      </w:r>
      <w:r w:rsidRPr="2A950401" w:rsidR="00757604">
        <w:rPr>
          <w:i w:val="1"/>
          <w:iCs w:val="1"/>
        </w:rPr>
        <w:t>dioca</w:t>
      </w:r>
      <w:r w:rsidR="00757604">
        <w:rPr/>
        <w:t>)</w:t>
      </w:r>
      <w:r w:rsidR="00314FC3">
        <w:rPr/>
        <w:t xml:space="preserve"> </w:t>
      </w:r>
      <w:r>
        <w:fldChar w:fldCharType="begin"/>
      </w:r>
      <w:r>
        <w:instrText xml:space="preserve"> ADDIN ZOTERO_ITEM CSL_CITATION {"citationID":"aVUZmiMs","properties":{"formattedCitation":"(Landsman-Gerjoi et al. 2020)","plainCitation":"(Landsman-Gerjoi et al. 2020)","noteIndex":0},"citationItems":[{"id":3249,"uris":["http://zotero.org/users/2821348/items/C64LXH9B"],"itemData":{"id":3249,"type":"article-journal","abstract":"Fluorescence spectroscopy is a common tool to assess optical dissolved organic matter (DOM) and a number of characteristics, including DOM biodegradability, have been inferred from these analyses. However, recent findings on soil and DOM dynamics emphasize the importance of ecosystem-scale factors, such as physical separation of substrate from soil microbial communities and soil physiochemical cycles driving DOM stability. We apply this principle to soil derived DOM and hypothesize that optical properties can only supply information on biodegradability when evaluated in the larger ecosystem because substrate composition and the activity/abundance of the microbial community ultimately drive DOM degradation. To evaluate biodegradability in this context, we assessed aqueous soil extracts for water extractable organic carbon (WEOC) content, biodegradability, microbial biomass and DOM characteristics using fluorescence spectroscopy across a range of environmental conditions (covariant with season and land use) in northern Vermont, USA. Our results indicate that changes in environmental conditions affect composition, quantity, and biodegradability of DOM. WEOC concentrations were highest in the fall and lowest in the summer, while no significant differences were found between land covers; however, DOM biodegradability was significantly higher in the agricultural site across seasons. Despite a shift in utilized substrate from less aromatic DOM in summer to more aromatic DOM in winter, biodegradability was similar for all seasons. The only exception was cold temperature incubations where microbial activity was depressed, and processing was slowed. These results provide examples on how fluorescence based metrics can be combined with context relevant environmental parameters to evaluate bioavailability in the context of the larger ecosystem.","container-title":"Biogeochemistry","DOI":"10.1007/s10533-020-00664-9","ISSN":"1573-515X","issue":"1","journalAbbreviation":"Biogeochemistry","language":"en","page":"37-52","source":"Springer Link","title":"Measuring the influence of environmental conditions on dissolved organic matter biodegradability and optical properties: a combined field and laboratory study","title-short":"Measuring the influence of environmental conditions on dissolved organic matter biodegradability and optical properties","volume":"149","author":[{"family":"Landsman-Gerjoi","given":"Maxwell"},{"family":"Perdrial","given":"Julia N."},{"family":"Lancellotti","given":"Brittany"},{"family":"Seybold","given":"Erin"},{"family":"Schroth","given":"Andrew W."},{"family":"Adair","given":"Carol"},{"family":"Wymore","given":"Adam"}],"issued":{"date-parts":[["2020",5,1]]}}}],"schema":"https://github.com/citation-style-language/schema/raw/master/csl-citation.json"} </w:instrText>
      </w:r>
      <w:r>
        <w:fldChar w:fldCharType="separate"/>
      </w:r>
      <w:r w:rsidRPr="4C6249DF" w:rsidR="00314FC3">
        <w:rPr>
          <w:rFonts w:ascii="Calibri" w:hAnsi="Calibri" w:cs="Calibri"/>
        </w:rPr>
        <w:t>(Landsman-</w:t>
      </w:r>
      <w:r w:rsidRPr="4C6249DF" w:rsidR="00314FC3">
        <w:rPr>
          <w:rFonts w:ascii="Calibri" w:hAnsi="Calibri" w:cs="Calibri"/>
        </w:rPr>
        <w:t>Gerjoi</w:t>
      </w:r>
      <w:r w:rsidRPr="4C6249DF" w:rsidR="00314FC3">
        <w:rPr>
          <w:rFonts w:ascii="Calibri" w:hAnsi="Calibri" w:cs="Calibri"/>
        </w:rPr>
        <w:t xml:space="preserve"> et al. 2020</w:t>
      </w:r>
      <w:r w:rsidRPr="4C6249DF" w:rsidR="00314FC3">
        <w:rPr>
          <w:rFonts w:ascii="Calibri" w:hAnsi="Calibri" w:cs="Calibri"/>
        </w:rPr>
        <w:t>)</w:t>
      </w:r>
      <w:r>
        <w:fldChar w:fldCharType="end"/>
      </w:r>
      <w:r w:rsidR="00314FC3">
        <w:rPr/>
        <w:t xml:space="preserve">, </w:t>
      </w:r>
      <w:r w:rsidR="0EB6FC19">
        <w:rPr/>
        <w:t>and</w:t>
      </w:r>
      <w:r w:rsidR="00757604">
        <w:rPr/>
        <w:t xml:space="preserve"> increasing abundance of</w:t>
      </w:r>
      <w:r w:rsidR="00314FC3">
        <w:rPr/>
        <w:t xml:space="preserve"> invasive </w:t>
      </w:r>
      <w:r w:rsidR="00757604">
        <w:rPr/>
        <w:t>phragmites</w:t>
      </w:r>
      <w:r w:rsidR="00E51230">
        <w:rPr/>
        <w:t xml:space="preserve"> (</w:t>
      </w:r>
      <w:r w:rsidRPr="2A950401" w:rsidR="00E51230">
        <w:rPr>
          <w:i w:val="1"/>
          <w:iCs w:val="1"/>
        </w:rPr>
        <w:t>Phragmites</w:t>
      </w:r>
      <w:r w:rsidRPr="2A950401" w:rsidR="0095489D">
        <w:rPr>
          <w:i w:val="1"/>
          <w:iCs w:val="1"/>
        </w:rPr>
        <w:t xml:space="preserve"> australis</w:t>
      </w:r>
      <w:r w:rsidR="0095489D">
        <w:rPr/>
        <w:t>)</w:t>
      </w:r>
      <w:r w:rsidR="0040592C">
        <w:rPr/>
        <w:t xml:space="preserve">. The primary agricultural use is </w:t>
      </w:r>
      <w:r w:rsidR="0095489D">
        <w:rPr/>
        <w:t xml:space="preserve">dairy and </w:t>
      </w:r>
      <w:r w:rsidR="0040592C">
        <w:rPr/>
        <w:t>corn silage. Vegetation at WB</w:t>
      </w:r>
      <w:r w:rsidR="0095489D">
        <w:rPr/>
        <w:t xml:space="preserve"> is </w:t>
      </w:r>
      <w:r w:rsidR="001B1F6D">
        <w:rPr/>
        <w:t xml:space="preserve">dominated by northern hardwood species including </w:t>
      </w:r>
      <w:r w:rsidR="007F7124">
        <w:rPr/>
        <w:t>American beech (</w:t>
      </w:r>
      <w:r w:rsidRPr="2A950401" w:rsidR="007F7124">
        <w:rPr>
          <w:i w:val="1"/>
          <w:iCs w:val="1"/>
        </w:rPr>
        <w:t xml:space="preserve">Fagus </w:t>
      </w:r>
      <w:r w:rsidRPr="2A950401" w:rsidR="007F7124">
        <w:rPr>
          <w:i w:val="1"/>
          <w:iCs w:val="1"/>
        </w:rPr>
        <w:t>grandifolia</w:t>
      </w:r>
      <w:r w:rsidR="007F7124">
        <w:rPr/>
        <w:t xml:space="preserve"> </w:t>
      </w:r>
      <w:r w:rsidR="007F7124">
        <w:rPr/>
        <w:t xml:space="preserve">Ehrh</w:t>
      </w:r>
      <w:r w:rsidR="007F7124">
        <w:rPr/>
        <w:t xml:space="preserve">.), </w:t>
      </w:r>
      <w:r w:rsidR="00733260">
        <w:rPr/>
        <w:t>sugar maple (</w:t>
      </w:r>
      <w:r w:rsidRPr="2A950401" w:rsidR="00733260">
        <w:rPr>
          <w:i w:val="1"/>
          <w:iCs w:val="1"/>
        </w:rPr>
        <w:t xml:space="preserve">Acer </w:t>
      </w:r>
      <w:r w:rsidRPr="2A950401" w:rsidR="001944EE">
        <w:rPr>
          <w:i w:val="1"/>
          <w:iCs w:val="1"/>
        </w:rPr>
        <w:t>saccharum</w:t>
      </w:r>
      <w:r w:rsidR="001944EE">
        <w:rPr/>
        <w:t xml:space="preserve"> Marsh.), and yellow birch (</w:t>
      </w:r>
      <w:r w:rsidRPr="2A950401" w:rsidR="00C51AC4">
        <w:rPr>
          <w:i w:val="1"/>
          <w:iCs w:val="1"/>
        </w:rPr>
        <w:t>Betula alleghaniensis</w:t>
      </w:r>
      <w:r w:rsidR="00C51AC4">
        <w:rPr/>
        <w:t xml:space="preserve"> Britt.). </w:t>
      </w:r>
      <w:r w:rsidR="00620409">
        <w:rPr/>
        <w:t xml:space="preserve">Soil types at HB are </w:t>
      </w:r>
      <w:r w:rsidR="00620409">
        <w:rPr/>
        <w:t>Inceptisols</w:t>
      </w:r>
      <w:r w:rsidR="0075385A">
        <w:rPr/>
        <w:t xml:space="preserve"> (Aquic Dystric </w:t>
      </w:r>
      <w:r w:rsidR="0075385A">
        <w:rPr/>
        <w:t xml:space="preserve">Eutrudepts</w:t>
      </w:r>
      <w:r w:rsidR="0075385A">
        <w:rPr/>
        <w:t xml:space="preserve">) and </w:t>
      </w:r>
      <w:r w:rsidR="0075385A">
        <w:rPr/>
        <w:t xml:space="preserve">Entisols</w:t>
      </w:r>
      <w:r w:rsidR="0075385A">
        <w:rPr/>
        <w:t xml:space="preserve"> from glac</w:t>
      </w:r>
      <w:r w:rsidR="000065A0">
        <w:rPr/>
        <w:t xml:space="preserve">iolacustrine and glaciofluvial material. </w:t>
      </w:r>
      <w:r w:rsidR="00FC05B2">
        <w:rPr/>
        <w:t>Soil</w:t>
      </w:r>
      <w:r w:rsidR="00A8672A">
        <w:rPr/>
        <w:t xml:space="preserve"> types at </w:t>
      </w:r>
      <w:r w:rsidR="00620409">
        <w:rPr/>
        <w:lastRenderedPageBreak/>
        <w:t>W</w:t>
      </w:r>
      <w:r w:rsidR="00A8672A">
        <w:rPr/>
        <w:t xml:space="preserve">B </w:t>
      </w:r>
      <w:r w:rsidR="00242B06">
        <w:rPr/>
        <w:t xml:space="preserve">are </w:t>
      </w:r>
      <w:r w:rsidR="00242B06">
        <w:rPr/>
        <w:t>Inceptisols</w:t>
      </w:r>
      <w:r w:rsidR="00EA77D1">
        <w:rPr/>
        <w:t xml:space="preserve"> (</w:t>
      </w:r>
      <w:r w:rsidR="00EA77D1">
        <w:rPr/>
        <w:t xml:space="preserve">Fluvaquentic</w:t>
      </w:r>
      <w:r w:rsidR="00EA77D1">
        <w:rPr/>
        <w:t xml:space="preserve"> </w:t>
      </w:r>
      <w:r w:rsidR="00EA77D1">
        <w:rPr/>
        <w:t xml:space="preserve">Dystrudepts</w:t>
      </w:r>
      <w:r w:rsidR="00EA77D1">
        <w:rPr/>
        <w:t xml:space="preserve"> and </w:t>
      </w:r>
      <w:r w:rsidR="00EA77D1">
        <w:rPr/>
        <w:t xml:space="preserve">Fluvaquentic</w:t>
      </w:r>
      <w:r w:rsidR="00EA77D1">
        <w:rPr/>
        <w:t xml:space="preserve"> </w:t>
      </w:r>
      <w:r w:rsidR="00EA77D1">
        <w:rPr/>
        <w:t xml:space="preserve">Endo</w:t>
      </w:r>
      <w:r w:rsidR="002269C2">
        <w:rPr/>
        <w:t>aquepts</w:t>
      </w:r>
      <w:r w:rsidR="002269C2">
        <w:rPr/>
        <w:t>)</w:t>
      </w:r>
      <w:r w:rsidR="0074135A">
        <w:rPr/>
        <w:t xml:space="preserve"> </w:t>
      </w:r>
      <w:r>
        <w:fldChar w:fldCharType="begin"/>
      </w:r>
      <w:r>
        <w:instrText xml:space="preserve"> ADDIN ZOTERO_ITEM CSL_CITATION {"citationID":"hCuPFfHA","properties":{"formattedCitation":"(Soil Survey Staff 2022)","plainCitation":"(Soil Survey Staff 2022)","dontUpdate":true,"noteIndex":0},"citationItems":[{"id":3250,"uris":["http://zotero.org/users/2821348/items/KPDUGVLH"],"itemData":{"id":3250,"type":"dataset","title":"Web Soil Survey 3.4.0","version":"3.4.0","author":[{"family":"Soil Survey Staff","given":"National Resources Conservation Service United States Department of Agriculture"}],"issued":{"date-parts":[["2022"]]}}}],"schema":"https://github.com/citation-style-language/schema/raw/master/csl-citation.json"} </w:instrText>
      </w:r>
      <w:r>
        <w:fldChar w:fldCharType="separate"/>
      </w:r>
      <w:r w:rsidRPr="4C6249DF" w:rsidR="0074135A">
        <w:rPr>
          <w:rFonts w:ascii="Calibri" w:hAnsi="Calibri" w:cs="Calibri"/>
        </w:rPr>
        <w:t>(Soil Survey Staff</w:t>
      </w:r>
      <w:r w:rsidRPr="4C6249DF" w:rsidR="00EF1022">
        <w:rPr>
          <w:rFonts w:ascii="Calibri" w:hAnsi="Calibri" w:cs="Calibri"/>
        </w:rPr>
        <w:t>,</w:t>
      </w:r>
      <w:r w:rsidRPr="4C6249DF" w:rsidR="0074135A">
        <w:rPr>
          <w:rFonts w:ascii="Calibri" w:hAnsi="Calibri" w:cs="Calibri"/>
        </w:rPr>
        <w:t xml:space="preserve"> </w:t>
      </w:r>
      <w:r w:rsidRPr="4C6249DF" w:rsidR="0074135A">
        <w:rPr>
          <w:rFonts w:ascii="Calibri" w:hAnsi="Calibri" w:cs="Calibri"/>
        </w:rPr>
        <w:t>2022)</w:t>
      </w:r>
      <w:r>
        <w:fldChar w:fldCharType="end"/>
      </w:r>
      <w:r w:rsidR="0075132C">
        <w:rPr/>
        <w:t>.</w:t>
      </w:r>
    </w:p>
    <w:p w:rsidR="7B628FC2" w:rsidP="5041D537" w:rsidRDefault="23B041BD" w14:paraId="17F1DC93" w14:textId="64CFB428">
      <w:pPr>
        <w:pStyle w:val="Text"/>
        <w:rPr>
          <w:rFonts w:ascii="Calibri" w:hAnsi="Calibri" w:cs="Calibri"/>
        </w:rPr>
      </w:pPr>
      <w:r w:rsidRPr="643B89F3">
        <w:rPr>
          <w:rFonts w:ascii="Calibri" w:hAnsi="Calibri" w:cs="Calibri"/>
        </w:rPr>
        <w:t>Approximate s</w:t>
      </w:r>
      <w:r w:rsidRPr="643B89F3" w:rsidR="2F997445">
        <w:rPr>
          <w:rFonts w:ascii="Calibri" w:hAnsi="Calibri" w:cs="Calibri"/>
        </w:rPr>
        <w:t xml:space="preserve">nowpack depths at </w:t>
      </w:r>
      <w:r w:rsidRPr="643B89F3" w:rsidR="5428F087">
        <w:rPr>
          <w:rFonts w:ascii="Calibri" w:hAnsi="Calibri" w:cs="Calibri"/>
        </w:rPr>
        <w:t xml:space="preserve">HB were estimated from the National Snowfall Analysis observed data product available from </w:t>
      </w:r>
      <w:r w:rsidRPr="56F9D6EA" w:rsidR="49F2C3A8">
        <w:rPr>
          <w:rFonts w:ascii="Calibri" w:hAnsi="Calibri" w:eastAsia="Calibri" w:cs="Calibri"/>
          <w:color w:val="000000" w:themeColor="text1"/>
        </w:rPr>
        <w:t xml:space="preserve">the </w:t>
      </w:r>
      <w:r w:rsidRPr="56F9D6EA" w:rsidR="5428F087">
        <w:rPr>
          <w:rFonts w:ascii="Calibri" w:hAnsi="Calibri" w:eastAsia="Calibri" w:cs="Calibri"/>
          <w:color w:val="000000" w:themeColor="text1"/>
        </w:rPr>
        <w:t xml:space="preserve">National Weather </w:t>
      </w:r>
      <w:r w:rsidRPr="56F9D6EA" w:rsidR="49F2C3A8">
        <w:rPr>
          <w:rFonts w:ascii="Calibri" w:hAnsi="Calibri" w:eastAsia="Calibri" w:cs="Calibri"/>
          <w:color w:val="000000" w:themeColor="text1"/>
        </w:rPr>
        <w:t>Service</w:t>
      </w:r>
      <w:r w:rsidRPr="56F9D6EA" w:rsidR="5428F087">
        <w:rPr>
          <w:rFonts w:ascii="Calibri" w:hAnsi="Calibri" w:eastAsia="Calibri" w:cs="Calibri"/>
          <w:color w:val="000000" w:themeColor="text1"/>
        </w:rPr>
        <w:t xml:space="preserve"> National Operational Hydrologic Remote Sensing Center for Station ENFV1</w:t>
      </w:r>
      <w:r w:rsidRPr="643B89F3" w:rsidR="5428F087">
        <w:rPr>
          <w:rFonts w:ascii="Calibri" w:hAnsi="Calibri" w:cs="Calibri"/>
        </w:rPr>
        <w:t xml:space="preserve"> (</w:t>
      </w:r>
      <w:r w:rsidRPr="643B89F3" w:rsidR="5DBF52F5">
        <w:rPr>
          <w:rFonts w:ascii="Calibri" w:hAnsi="Calibri" w:cs="Calibri"/>
        </w:rPr>
        <w:t>Enosburg</w:t>
      </w:r>
      <w:r w:rsidRPr="643B89F3" w:rsidR="5428F087">
        <w:rPr>
          <w:rFonts w:ascii="Calibri" w:hAnsi="Calibri" w:cs="Calibri"/>
        </w:rPr>
        <w:t xml:space="preserve"> Falls 2</w:t>
      </w:r>
      <w:r w:rsidRPr="643B89F3" w:rsidR="6970CD27">
        <w:rPr>
          <w:rFonts w:ascii="Calibri" w:hAnsi="Calibri" w:cs="Calibri"/>
        </w:rPr>
        <w:t xml:space="preserve">, </w:t>
      </w:r>
      <w:r w:rsidRPr="643B89F3" w:rsidR="7B1FA9F3">
        <w:rPr>
          <w:rFonts w:ascii="Calibri" w:hAnsi="Calibri" w:cs="Calibri"/>
        </w:rPr>
        <w:t>129 m</w:t>
      </w:r>
      <w:r w:rsidRPr="643B89F3" w:rsidR="6970CD27">
        <w:rPr>
          <w:rFonts w:ascii="Calibri" w:hAnsi="Calibri" w:cs="Calibri"/>
        </w:rPr>
        <w:t xml:space="preserve"> elevation </w:t>
      </w:r>
      <w:r w:rsidRPr="643B89F3" w:rsidR="52FD95C2">
        <w:rPr>
          <w:rFonts w:ascii="Calibri" w:hAnsi="Calibri" w:cs="Calibri"/>
        </w:rPr>
        <w:t xml:space="preserve">and </w:t>
      </w:r>
      <w:r w:rsidRPr="643B89F3" w:rsidR="2ECC6ED7">
        <w:rPr>
          <w:rFonts w:ascii="Calibri" w:hAnsi="Calibri" w:cs="Calibri"/>
        </w:rPr>
        <w:t>18 km</w:t>
      </w:r>
      <w:r w:rsidRPr="643B89F3" w:rsidR="52FD95C2">
        <w:rPr>
          <w:rFonts w:ascii="Calibri" w:hAnsi="Calibri" w:cs="Calibri"/>
        </w:rPr>
        <w:t xml:space="preserve"> east of the </w:t>
      </w:r>
      <w:r w:rsidRPr="643B89F3" w:rsidR="32834F8D">
        <w:rPr>
          <w:rFonts w:ascii="Calibri" w:hAnsi="Calibri" w:cs="Calibri"/>
        </w:rPr>
        <w:t xml:space="preserve">HB </w:t>
      </w:r>
      <w:r w:rsidRPr="643B89F3" w:rsidR="52FD95C2">
        <w:rPr>
          <w:rFonts w:ascii="Calibri" w:hAnsi="Calibri" w:cs="Calibri"/>
        </w:rPr>
        <w:t xml:space="preserve">site). </w:t>
      </w:r>
      <w:r w:rsidRPr="643B89F3" w:rsidR="11BE6AC6">
        <w:rPr>
          <w:rFonts w:ascii="Calibri" w:hAnsi="Calibri" w:cs="Calibri"/>
        </w:rPr>
        <w:t>Approximate s</w:t>
      </w:r>
      <w:r w:rsidRPr="643B89F3" w:rsidR="0E85E59D">
        <w:rPr>
          <w:rFonts w:ascii="Calibri" w:hAnsi="Calibri" w:cs="Calibri"/>
        </w:rPr>
        <w:t xml:space="preserve">nowpack depths at WB were estimated from </w:t>
      </w:r>
      <w:r w:rsidRPr="643B89F3" w:rsidR="31D4F435">
        <w:rPr>
          <w:rFonts w:ascii="Calibri" w:hAnsi="Calibri" w:cs="Calibri"/>
        </w:rPr>
        <w:t xml:space="preserve">daily measurements at </w:t>
      </w:r>
      <w:r w:rsidRPr="643B89F3" w:rsidR="63850A90">
        <w:rPr>
          <w:rFonts w:ascii="Calibri" w:hAnsi="Calibri" w:cs="Calibri"/>
        </w:rPr>
        <w:t>the Community Collaborative Rain, Hail, and Snow Network (</w:t>
      </w:r>
      <w:r w:rsidRPr="643B89F3" w:rsidR="0E85E59D">
        <w:rPr>
          <w:rFonts w:ascii="Calibri" w:hAnsi="Calibri" w:cs="Calibri"/>
        </w:rPr>
        <w:t>CoCoRaHS</w:t>
      </w:r>
      <w:r w:rsidRPr="643B89F3" w:rsidR="79A8B889">
        <w:rPr>
          <w:rFonts w:ascii="Calibri" w:hAnsi="Calibri" w:cs="Calibri"/>
        </w:rPr>
        <w:t>)</w:t>
      </w:r>
      <w:r w:rsidRPr="643B89F3" w:rsidR="0E85E59D">
        <w:rPr>
          <w:rFonts w:ascii="Calibri" w:hAnsi="Calibri" w:cs="Calibri"/>
        </w:rPr>
        <w:t xml:space="preserve"> station VT-FR-30 (1.5 km </w:t>
      </w:r>
      <w:r w:rsidRPr="643B89F3" w:rsidR="544D2CED">
        <w:rPr>
          <w:rFonts w:ascii="Calibri" w:hAnsi="Calibri" w:cs="Calibri"/>
        </w:rPr>
        <w:t>north</w:t>
      </w:r>
      <w:r w:rsidRPr="643B89F3" w:rsidR="386144C3">
        <w:rPr>
          <w:rFonts w:ascii="Calibri" w:hAnsi="Calibri" w:cs="Calibri"/>
        </w:rPr>
        <w:t>west</w:t>
      </w:r>
      <w:r w:rsidRPr="643B89F3" w:rsidR="544D2CED">
        <w:rPr>
          <w:rFonts w:ascii="Calibri" w:hAnsi="Calibri" w:cs="Calibri"/>
        </w:rPr>
        <w:t xml:space="preserve"> of</w:t>
      </w:r>
      <w:r w:rsidRPr="643B89F3" w:rsidR="0E85E59D">
        <w:rPr>
          <w:rFonts w:ascii="Calibri" w:hAnsi="Calibri" w:cs="Calibri"/>
        </w:rPr>
        <w:t xml:space="preserve"> the </w:t>
      </w:r>
      <w:r w:rsidRPr="643B89F3" w:rsidR="1835BCBC">
        <w:rPr>
          <w:rFonts w:ascii="Calibri" w:hAnsi="Calibri" w:cs="Calibri"/>
        </w:rPr>
        <w:t xml:space="preserve">WB </w:t>
      </w:r>
      <w:r w:rsidRPr="643B89F3" w:rsidR="0E85E59D">
        <w:rPr>
          <w:rFonts w:ascii="Calibri" w:hAnsi="Calibri" w:cs="Calibri"/>
        </w:rPr>
        <w:t>site</w:t>
      </w:r>
      <w:r w:rsidRPr="643B89F3" w:rsidR="595105FC">
        <w:rPr>
          <w:rFonts w:ascii="Calibri" w:hAnsi="Calibri" w:cs="Calibri"/>
        </w:rPr>
        <w:t xml:space="preserve"> and equivalent to the lowest elevation in the </w:t>
      </w:r>
      <w:r w:rsidR="0060231E">
        <w:rPr>
          <w:rFonts w:ascii="Calibri" w:hAnsi="Calibri" w:cs="Calibri"/>
        </w:rPr>
        <w:t>catchment</w:t>
      </w:r>
      <w:r w:rsidRPr="643B89F3" w:rsidR="0E85E59D">
        <w:rPr>
          <w:rFonts w:ascii="Calibri" w:hAnsi="Calibri" w:cs="Calibri"/>
        </w:rPr>
        <w:t>)</w:t>
      </w:r>
      <w:r w:rsidRPr="643B89F3" w:rsidR="743F1030">
        <w:rPr>
          <w:rFonts w:ascii="Calibri" w:hAnsi="Calibri" w:cs="Calibri"/>
        </w:rPr>
        <w:t>.</w:t>
      </w:r>
    </w:p>
    <w:p w:rsidR="00852602" w:rsidP="00852602" w:rsidRDefault="00852602" w14:paraId="5DBE6A30" w14:textId="11C89C7B">
      <w:pPr>
        <w:pStyle w:val="Caption"/>
        <w:keepNext/>
      </w:pPr>
      <w:r>
        <w:t xml:space="preserve">Table </w:t>
      </w:r>
      <w:r>
        <w:fldChar w:fldCharType="begin"/>
      </w:r>
      <w:r>
        <w:instrText xml:space="preserve"> SEQ Table \* ARABIC </w:instrText>
      </w:r>
      <w:r>
        <w:fldChar w:fldCharType="separate"/>
      </w:r>
      <w:r w:rsidR="00241450">
        <w:rPr>
          <w:noProof/>
        </w:rPr>
        <w:t>1</w:t>
      </w:r>
      <w:r>
        <w:fldChar w:fldCharType="end"/>
      </w:r>
      <w:r w:rsidR="00883BC7">
        <w:t xml:space="preserve">. </w:t>
      </w:r>
      <w:r w:rsidRPr="002A016B" w:rsidR="002A016B">
        <w:t>Summary of catchment attributes for study sites in Vermont. Precipitation data from the latest 30-year (1991 to 2020) release for NOAA station #s USC00437032 (St Albans Radio, VT, for Hungerford Brook); and USC00432769 (Enosburg Falls, VT, for Wade Brook.</w:t>
      </w:r>
    </w:p>
    <w:tbl>
      <w:tblPr>
        <w:tblStyle w:val="PlainTable5"/>
        <w:tblW w:w="9360" w:type="dxa"/>
        <w:tblLook w:val="04A0" w:firstRow="1" w:lastRow="0" w:firstColumn="1" w:lastColumn="0" w:noHBand="0" w:noVBand="1"/>
      </w:tblPr>
      <w:tblGrid>
        <w:gridCol w:w="1161"/>
        <w:gridCol w:w="784"/>
        <w:gridCol w:w="1094"/>
        <w:gridCol w:w="597"/>
        <w:gridCol w:w="1392"/>
        <w:gridCol w:w="1272"/>
        <w:gridCol w:w="1023"/>
        <w:gridCol w:w="1434"/>
        <w:gridCol w:w="603"/>
      </w:tblGrid>
      <w:tr w:rsidRPr="00BE288C" w:rsidR="00587DEF" w:rsidTr="00D33D44" w14:paraId="79B9A789" w14:textId="77777777">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161" w:type="dxa"/>
            <w:hideMark/>
          </w:tcPr>
          <w:p w:rsidRPr="00852602" w:rsidR="00852602" w:rsidP="008D10FF" w:rsidRDefault="00852602" w14:paraId="5A48695A" w14:textId="77777777">
            <w:pPr>
              <w:pStyle w:val="Text"/>
              <w:ind w:firstLine="0"/>
              <w:rPr>
                <w:rFonts w:ascii="Times New Roman" w:hAnsi="Times New Roman"/>
              </w:rPr>
            </w:pPr>
            <w:proofErr w:type="spellStart"/>
            <w:r w:rsidRPr="00852602">
              <w:rPr>
                <w:rFonts w:ascii="Times New Roman" w:hAnsi="Times New Roman"/>
              </w:rPr>
              <w:t>Subcatchment</w:t>
            </w:r>
            <w:proofErr w:type="spellEnd"/>
            <w:r w:rsidRPr="00852602">
              <w:rPr>
                <w:rFonts w:ascii="Times New Roman" w:hAnsi="Times New Roman"/>
              </w:rPr>
              <w:t> name </w:t>
            </w:r>
          </w:p>
        </w:tc>
        <w:tc>
          <w:tcPr>
            <w:tcW w:w="784" w:type="dxa"/>
            <w:hideMark/>
          </w:tcPr>
          <w:p w:rsidRPr="00852602" w:rsidR="00852602" w:rsidP="008D10FF" w:rsidRDefault="008D10FF" w14:paraId="26FE91CA" w14:textId="77777777">
            <w:pPr>
              <w:pStyle w:val="Text"/>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S</w:t>
            </w:r>
            <w:r w:rsidRPr="00852602" w:rsidR="00852602">
              <w:rPr>
                <w:rFonts w:ascii="Times New Roman" w:hAnsi="Times New Roman"/>
              </w:rPr>
              <w:t>tream site coord</w:t>
            </w:r>
            <w:r w:rsidRPr="00852602" w:rsidR="00852602">
              <w:rPr>
                <w:rFonts w:ascii="Times New Roman" w:hAnsi="Times New Roman"/>
              </w:rPr>
              <w:lastRenderedPageBreak/>
              <w:t>inates </w:t>
            </w:r>
          </w:p>
        </w:tc>
        <w:tc>
          <w:tcPr>
            <w:tcW w:w="1094" w:type="dxa"/>
            <w:hideMark/>
          </w:tcPr>
          <w:p w:rsidRPr="00852602" w:rsidR="00852602" w:rsidP="008D10FF" w:rsidRDefault="00852602" w14:paraId="0F2BC209" w14:textId="785E1915">
            <w:pPr>
              <w:pStyle w:val="Text"/>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rPr>
            </w:pPr>
            <w:proofErr w:type="spellStart"/>
            <w:r w:rsidRPr="00852602">
              <w:rPr>
                <w:rFonts w:ascii="Times New Roman" w:hAnsi="Times New Roman"/>
              </w:rPr>
              <w:lastRenderedPageBreak/>
              <w:t>Subcatchment</w:t>
            </w:r>
            <w:proofErr w:type="spellEnd"/>
            <w:r w:rsidRPr="00852602">
              <w:rPr>
                <w:rFonts w:ascii="Times New Roman" w:hAnsi="Times New Roman"/>
              </w:rPr>
              <w:t xml:space="preserve"> area </w:t>
            </w:r>
            <w:r w:rsidR="00587DEF">
              <w:rPr>
                <w:rFonts w:ascii="Times New Roman" w:hAnsi="Times New Roman"/>
              </w:rPr>
              <w:t>[</w:t>
            </w:r>
            <w:r w:rsidRPr="00852602">
              <w:rPr>
                <w:rFonts w:ascii="Times New Roman" w:hAnsi="Times New Roman"/>
              </w:rPr>
              <w:t>km</w:t>
            </w:r>
            <w:r w:rsidRPr="00852602">
              <w:rPr>
                <w:rFonts w:ascii="Times New Roman" w:hAnsi="Times New Roman"/>
                <w:vertAlign w:val="superscript"/>
              </w:rPr>
              <w:t>2</w:t>
            </w:r>
            <w:r w:rsidR="00587DEF">
              <w:rPr>
                <w:rFonts w:ascii="Times New Roman" w:hAnsi="Times New Roman"/>
              </w:rPr>
              <w:t>]</w:t>
            </w:r>
            <w:r w:rsidRPr="00852602">
              <w:rPr>
                <w:rFonts w:ascii="Times New Roman" w:hAnsi="Times New Roman"/>
              </w:rPr>
              <w:t>  </w:t>
            </w:r>
          </w:p>
        </w:tc>
        <w:tc>
          <w:tcPr>
            <w:tcW w:w="597" w:type="dxa"/>
            <w:hideMark/>
          </w:tcPr>
          <w:p w:rsidRPr="00852602" w:rsidR="00852602" w:rsidP="008D10FF" w:rsidRDefault="008D10FF" w14:paraId="1CBF89F8" w14:textId="05A6EF33">
            <w:pPr>
              <w:pStyle w:val="Text"/>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P</w:t>
            </w:r>
            <w:r w:rsidRPr="00852602" w:rsidR="00852602">
              <w:rPr>
                <w:rFonts w:ascii="Times New Roman" w:hAnsi="Times New Roman"/>
              </w:rPr>
              <w:t>rimary foc</w:t>
            </w:r>
            <w:r w:rsidRPr="00852602" w:rsidR="00852602">
              <w:rPr>
                <w:rFonts w:ascii="Times New Roman" w:hAnsi="Times New Roman"/>
              </w:rPr>
              <w:lastRenderedPageBreak/>
              <w:t xml:space="preserve">al land use </w:t>
            </w:r>
            <w:r w:rsidR="00587DEF">
              <w:rPr>
                <w:rFonts w:ascii="Times New Roman" w:hAnsi="Times New Roman"/>
              </w:rPr>
              <w:t>[</w:t>
            </w:r>
            <w:r w:rsidRPr="00852602" w:rsidR="00852602">
              <w:rPr>
                <w:rFonts w:ascii="Times New Roman" w:hAnsi="Times New Roman"/>
              </w:rPr>
              <w:t>%</w:t>
            </w:r>
            <w:r w:rsidR="00587DEF">
              <w:rPr>
                <w:rFonts w:ascii="Times New Roman" w:hAnsi="Times New Roman"/>
              </w:rPr>
              <w:t>]</w:t>
            </w:r>
            <w:r w:rsidRPr="00852602" w:rsidR="00852602">
              <w:rPr>
                <w:rFonts w:ascii="Times New Roman" w:hAnsi="Times New Roman"/>
              </w:rPr>
              <w:t> </w:t>
            </w:r>
          </w:p>
        </w:tc>
        <w:tc>
          <w:tcPr>
            <w:tcW w:w="1392" w:type="dxa"/>
            <w:hideMark/>
          </w:tcPr>
          <w:p w:rsidRPr="00852602" w:rsidR="00852602" w:rsidP="008D10FF" w:rsidRDefault="00852602" w14:paraId="7B1CB97F" w14:textId="226CBD59">
            <w:pPr>
              <w:pStyle w:val="Text"/>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852602">
              <w:rPr>
                <w:rFonts w:ascii="Times New Roman" w:hAnsi="Times New Roman"/>
              </w:rPr>
              <w:lastRenderedPageBreak/>
              <w:t xml:space="preserve">Max. catchment elevation </w:t>
            </w:r>
            <w:r w:rsidR="00587DEF">
              <w:rPr>
                <w:rFonts w:ascii="Times New Roman" w:hAnsi="Times New Roman"/>
              </w:rPr>
              <w:t>[</w:t>
            </w:r>
            <w:r w:rsidRPr="00852602">
              <w:rPr>
                <w:rFonts w:ascii="Times New Roman" w:hAnsi="Times New Roman"/>
              </w:rPr>
              <w:t>m</w:t>
            </w:r>
            <w:r w:rsidR="00587DEF">
              <w:rPr>
                <w:rFonts w:ascii="Times New Roman" w:hAnsi="Times New Roman"/>
              </w:rPr>
              <w:t>]</w:t>
            </w:r>
            <w:r w:rsidRPr="00852602">
              <w:rPr>
                <w:rFonts w:ascii="Times New Roman" w:hAnsi="Times New Roman"/>
              </w:rPr>
              <w:t> </w:t>
            </w:r>
          </w:p>
        </w:tc>
        <w:tc>
          <w:tcPr>
            <w:tcW w:w="1272" w:type="dxa"/>
            <w:hideMark/>
          </w:tcPr>
          <w:p w:rsidRPr="00852602" w:rsidR="00852602" w:rsidP="008D10FF" w:rsidRDefault="00852602" w14:paraId="18052524" w14:textId="77777777">
            <w:pPr>
              <w:pStyle w:val="Text"/>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852602">
              <w:rPr>
                <w:rFonts w:ascii="Times New Roman" w:hAnsi="Times New Roman"/>
              </w:rPr>
              <w:t>Mean catchment slope </w:t>
            </w:r>
          </w:p>
        </w:tc>
        <w:tc>
          <w:tcPr>
            <w:tcW w:w="1023" w:type="dxa"/>
            <w:hideMark/>
          </w:tcPr>
          <w:p w:rsidRPr="00852602" w:rsidR="00852602" w:rsidP="008D10FF" w:rsidRDefault="00852602" w14:paraId="186E8E0D" w14:textId="05302C58">
            <w:pPr>
              <w:pStyle w:val="Text"/>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852602">
              <w:rPr>
                <w:rFonts w:ascii="Times New Roman" w:hAnsi="Times New Roman"/>
              </w:rPr>
              <w:t>Mean annual temp </w:t>
            </w:r>
            <w:r w:rsidR="00587DEF">
              <w:rPr>
                <w:rFonts w:ascii="Times New Roman" w:hAnsi="Times New Roman"/>
              </w:rPr>
              <w:t>[</w:t>
            </w:r>
            <w:r w:rsidRPr="00852602">
              <w:rPr>
                <w:rFonts w:ascii="Times New Roman" w:hAnsi="Times New Roman"/>
              </w:rPr>
              <w:t>°C</w:t>
            </w:r>
            <w:r w:rsidR="00587DEF">
              <w:rPr>
                <w:rFonts w:ascii="Times New Roman" w:hAnsi="Times New Roman"/>
              </w:rPr>
              <w:t>]</w:t>
            </w:r>
          </w:p>
        </w:tc>
        <w:tc>
          <w:tcPr>
            <w:tcW w:w="1434" w:type="dxa"/>
            <w:hideMark/>
          </w:tcPr>
          <w:p w:rsidRPr="00852602" w:rsidR="00852602" w:rsidP="008D10FF" w:rsidRDefault="00852602" w14:paraId="644C567F" w14:textId="573E8192">
            <w:pPr>
              <w:pStyle w:val="Text"/>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852602">
              <w:rPr>
                <w:rFonts w:ascii="Times New Roman" w:hAnsi="Times New Roman"/>
              </w:rPr>
              <w:t>Mean annual precipitation </w:t>
            </w:r>
            <w:r w:rsidR="00587DEF">
              <w:rPr>
                <w:rFonts w:ascii="Times New Roman" w:hAnsi="Times New Roman"/>
              </w:rPr>
              <w:t>[</w:t>
            </w:r>
            <w:r w:rsidRPr="00852602">
              <w:rPr>
                <w:rFonts w:ascii="Times New Roman" w:hAnsi="Times New Roman"/>
              </w:rPr>
              <w:t>mm</w:t>
            </w:r>
            <w:r w:rsidR="00587DEF">
              <w:rPr>
                <w:rFonts w:ascii="Times New Roman" w:hAnsi="Times New Roman"/>
              </w:rPr>
              <w:t>]</w:t>
            </w:r>
          </w:p>
        </w:tc>
        <w:tc>
          <w:tcPr>
            <w:tcW w:w="603" w:type="dxa"/>
            <w:hideMark/>
          </w:tcPr>
          <w:p w:rsidRPr="00852602" w:rsidR="00852602" w:rsidP="008D10FF" w:rsidRDefault="008D10FF" w14:paraId="5F9F34CE" w14:textId="32B89807">
            <w:pPr>
              <w:pStyle w:val="Text"/>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M</w:t>
            </w:r>
            <w:r w:rsidRPr="00852602" w:rsidR="00852602">
              <w:rPr>
                <w:rFonts w:ascii="Times New Roman" w:hAnsi="Times New Roman"/>
              </w:rPr>
              <w:t xml:space="preserve">ean annual </w:t>
            </w:r>
            <w:r w:rsidRPr="00852602" w:rsidR="00852602">
              <w:rPr>
                <w:rFonts w:ascii="Times New Roman" w:hAnsi="Times New Roman"/>
              </w:rPr>
              <w:lastRenderedPageBreak/>
              <w:t xml:space="preserve">snowfall </w:t>
            </w:r>
            <w:r w:rsidR="00587DEF">
              <w:rPr>
                <w:rFonts w:ascii="Times New Roman" w:hAnsi="Times New Roman"/>
              </w:rPr>
              <w:t>[</w:t>
            </w:r>
            <w:r w:rsidRPr="00852602" w:rsidR="00852602">
              <w:rPr>
                <w:rFonts w:ascii="Times New Roman" w:hAnsi="Times New Roman"/>
              </w:rPr>
              <w:t>mm</w:t>
            </w:r>
            <w:r w:rsidR="00587DEF">
              <w:rPr>
                <w:rFonts w:ascii="Times New Roman" w:hAnsi="Times New Roman"/>
              </w:rPr>
              <w:t>]</w:t>
            </w:r>
            <w:r w:rsidRPr="00852602" w:rsidR="00852602">
              <w:rPr>
                <w:rFonts w:ascii="Times New Roman" w:hAnsi="Times New Roman"/>
              </w:rPr>
              <w:t> </w:t>
            </w:r>
          </w:p>
        </w:tc>
      </w:tr>
      <w:tr w:rsidRPr="00BE288C" w:rsidR="00D33D44" w:rsidTr="00D33D44" w14:paraId="6C2B42BB"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61" w:type="dxa"/>
            <w:hideMark/>
          </w:tcPr>
          <w:p w:rsidRPr="00852602" w:rsidR="00D33D44" w:rsidP="00D33D44" w:rsidRDefault="00D33D44" w14:paraId="625D37C4" w14:textId="77777777">
            <w:pPr>
              <w:pStyle w:val="Text"/>
              <w:ind w:firstLine="0"/>
              <w:rPr>
                <w:rFonts w:ascii="Times New Roman" w:hAnsi="Times New Roman"/>
              </w:rPr>
            </w:pPr>
            <w:r w:rsidRPr="00852602">
              <w:rPr>
                <w:rFonts w:ascii="Times New Roman" w:hAnsi="Times New Roman"/>
              </w:rPr>
              <w:lastRenderedPageBreak/>
              <w:t>Forested: Wade Brook </w:t>
            </w:r>
          </w:p>
        </w:tc>
        <w:tc>
          <w:tcPr>
            <w:tcW w:w="784" w:type="dxa"/>
            <w:tcBorders>
              <w:top w:val="single" w:color="auto" w:sz="6" w:space="0"/>
              <w:left w:val="single" w:color="auto" w:sz="6" w:space="0"/>
              <w:bottom w:val="single" w:color="auto" w:sz="6" w:space="0"/>
              <w:right w:val="single" w:color="auto" w:sz="6" w:space="0"/>
            </w:tcBorders>
            <w:hideMark/>
          </w:tcPr>
          <w:p w:rsidRPr="00852602" w:rsidR="00D33D44" w:rsidP="00D33D44" w:rsidRDefault="00D33D44" w14:paraId="2D3143EE" w14:textId="7BF5ADD6">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32965">
              <w:rPr>
                <w:rStyle w:val="normaltextrun"/>
                <w:rFonts w:ascii="Times New Roman" w:hAnsi="Times New Roman"/>
                <w:color w:val="262626"/>
              </w:rPr>
              <w:t>44° 51’N, 72° 33’W</w:t>
            </w:r>
            <w:r w:rsidRPr="00332965">
              <w:rPr>
                <w:rStyle w:val="eop"/>
                <w:rFonts w:ascii="Times New Roman" w:hAnsi="Times New Roman"/>
                <w:color w:val="262626"/>
              </w:rPr>
              <w:t> </w:t>
            </w:r>
          </w:p>
        </w:tc>
        <w:tc>
          <w:tcPr>
            <w:tcW w:w="1094" w:type="dxa"/>
            <w:tcBorders>
              <w:top w:val="single" w:color="auto" w:sz="6" w:space="0"/>
              <w:left w:val="single" w:color="auto" w:sz="6" w:space="0"/>
              <w:bottom w:val="single" w:color="auto" w:sz="6" w:space="0"/>
              <w:right w:val="single" w:color="auto" w:sz="6" w:space="0"/>
            </w:tcBorders>
            <w:hideMark/>
          </w:tcPr>
          <w:p w:rsidRPr="00852602" w:rsidR="00D33D44" w:rsidP="00D33D44" w:rsidRDefault="00D33D44" w14:paraId="5607C040" w14:textId="742F4D0B">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32965">
              <w:rPr>
                <w:rStyle w:val="normaltextrun"/>
                <w:rFonts w:ascii="Times New Roman" w:hAnsi="Times New Roman"/>
                <w:color w:val="262626"/>
              </w:rPr>
              <w:t>16.7</w:t>
            </w:r>
            <w:r w:rsidRPr="00332965">
              <w:rPr>
                <w:rStyle w:val="eop"/>
                <w:rFonts w:ascii="Times New Roman" w:hAnsi="Times New Roman"/>
                <w:color w:val="262626"/>
              </w:rPr>
              <w:t> </w:t>
            </w:r>
          </w:p>
        </w:tc>
        <w:tc>
          <w:tcPr>
            <w:tcW w:w="597" w:type="dxa"/>
            <w:tcBorders>
              <w:top w:val="single" w:color="auto" w:sz="6" w:space="0"/>
              <w:left w:val="single" w:color="auto" w:sz="6" w:space="0"/>
              <w:bottom w:val="single" w:color="auto" w:sz="6" w:space="0"/>
              <w:right w:val="single" w:color="auto" w:sz="6" w:space="0"/>
            </w:tcBorders>
            <w:hideMark/>
          </w:tcPr>
          <w:p w:rsidRPr="00852602" w:rsidR="00D33D44" w:rsidP="00D33D44" w:rsidRDefault="00D33D44" w14:paraId="02673956" w14:textId="3118FB1B">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32965">
              <w:rPr>
                <w:rStyle w:val="normaltextrun"/>
                <w:rFonts w:ascii="Times New Roman" w:hAnsi="Times New Roman"/>
                <w:color w:val="262626"/>
              </w:rPr>
              <w:t>95.1</w:t>
            </w:r>
            <w:r w:rsidRPr="00332965">
              <w:rPr>
                <w:rStyle w:val="eop"/>
                <w:rFonts w:ascii="Times New Roman" w:hAnsi="Times New Roman"/>
                <w:color w:val="262626"/>
              </w:rPr>
              <w:t> </w:t>
            </w:r>
          </w:p>
        </w:tc>
        <w:tc>
          <w:tcPr>
            <w:tcW w:w="1392" w:type="dxa"/>
            <w:tcBorders>
              <w:top w:val="single" w:color="auto" w:sz="6" w:space="0"/>
              <w:left w:val="single" w:color="auto" w:sz="6" w:space="0"/>
              <w:bottom w:val="single" w:color="auto" w:sz="6" w:space="0"/>
              <w:right w:val="single" w:color="auto" w:sz="6" w:space="0"/>
            </w:tcBorders>
            <w:hideMark/>
          </w:tcPr>
          <w:p w:rsidRPr="00852602" w:rsidR="00D33D44" w:rsidP="00D33D44" w:rsidRDefault="00D33D44" w14:paraId="4D0F42CD" w14:textId="31AF3E75">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32965">
              <w:rPr>
                <w:rStyle w:val="normaltextrun"/>
                <w:rFonts w:ascii="Times New Roman" w:hAnsi="Times New Roman"/>
                <w:color w:val="262626"/>
              </w:rPr>
              <w:t>981</w:t>
            </w:r>
            <w:r w:rsidRPr="00332965">
              <w:rPr>
                <w:rStyle w:val="eop"/>
                <w:rFonts w:ascii="Times New Roman" w:hAnsi="Times New Roman"/>
                <w:color w:val="262626"/>
              </w:rPr>
              <w:t> </w:t>
            </w:r>
          </w:p>
        </w:tc>
        <w:tc>
          <w:tcPr>
            <w:tcW w:w="1272" w:type="dxa"/>
            <w:tcBorders>
              <w:top w:val="single" w:color="auto" w:sz="6" w:space="0"/>
              <w:left w:val="single" w:color="auto" w:sz="6" w:space="0"/>
              <w:bottom w:val="single" w:color="auto" w:sz="6" w:space="0"/>
              <w:right w:val="single" w:color="auto" w:sz="6" w:space="0"/>
            </w:tcBorders>
            <w:hideMark/>
          </w:tcPr>
          <w:p w:rsidRPr="00852602" w:rsidR="00D33D44" w:rsidP="00D33D44" w:rsidRDefault="00D33D44" w14:paraId="5D8292E8" w14:textId="1AD14361">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32965">
              <w:rPr>
                <w:rStyle w:val="normaltextrun"/>
                <w:rFonts w:ascii="Times New Roman" w:hAnsi="Times New Roman"/>
                <w:color w:val="262626"/>
              </w:rPr>
              <w:t>26</w:t>
            </w:r>
            <w:r w:rsidRPr="00332965">
              <w:rPr>
                <w:rStyle w:val="eop"/>
                <w:rFonts w:ascii="Times New Roman" w:hAnsi="Times New Roman"/>
                <w:color w:val="262626"/>
              </w:rPr>
              <w:t> </w:t>
            </w:r>
          </w:p>
        </w:tc>
        <w:tc>
          <w:tcPr>
            <w:tcW w:w="1023" w:type="dxa"/>
            <w:tcBorders>
              <w:top w:val="single" w:color="auto" w:sz="6" w:space="0"/>
              <w:left w:val="single" w:color="auto" w:sz="6" w:space="0"/>
              <w:bottom w:val="single" w:color="auto" w:sz="6" w:space="0"/>
              <w:right w:val="single" w:color="auto" w:sz="6" w:space="0"/>
            </w:tcBorders>
            <w:hideMark/>
          </w:tcPr>
          <w:p w:rsidRPr="00852602" w:rsidR="00D33D44" w:rsidP="00D33D44" w:rsidRDefault="00D33D44" w14:paraId="754AB65B" w14:textId="0AD32CF9">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32965">
              <w:rPr>
                <w:rStyle w:val="normaltextrun"/>
                <w:rFonts w:ascii="Times New Roman" w:hAnsi="Times New Roman"/>
                <w:color w:val="262626"/>
              </w:rPr>
              <w:t>7</w:t>
            </w:r>
            <w:r w:rsidRPr="00332965">
              <w:rPr>
                <w:rStyle w:val="eop"/>
                <w:rFonts w:ascii="Times New Roman" w:hAnsi="Times New Roman"/>
                <w:color w:val="262626"/>
              </w:rPr>
              <w:t> </w:t>
            </w:r>
          </w:p>
        </w:tc>
        <w:tc>
          <w:tcPr>
            <w:tcW w:w="1434" w:type="dxa"/>
            <w:tcBorders>
              <w:top w:val="single" w:color="auto" w:sz="6" w:space="0"/>
              <w:left w:val="single" w:color="auto" w:sz="6" w:space="0"/>
              <w:bottom w:val="single" w:color="auto" w:sz="6" w:space="0"/>
              <w:right w:val="single" w:color="auto" w:sz="6" w:space="0"/>
            </w:tcBorders>
            <w:hideMark/>
          </w:tcPr>
          <w:p w:rsidRPr="00852602" w:rsidR="00D33D44" w:rsidP="00D33D44" w:rsidRDefault="00D33D44" w14:paraId="4E42A65C" w14:textId="2384AC18">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32965">
              <w:rPr>
                <w:rStyle w:val="normaltextrun"/>
                <w:rFonts w:ascii="Times New Roman" w:hAnsi="Times New Roman"/>
                <w:color w:val="262626"/>
              </w:rPr>
              <w:t>1036</w:t>
            </w:r>
            <w:r w:rsidRPr="00332965">
              <w:rPr>
                <w:rStyle w:val="eop"/>
                <w:rFonts w:ascii="Times New Roman" w:hAnsi="Times New Roman"/>
                <w:color w:val="262626"/>
              </w:rPr>
              <w:t> </w:t>
            </w:r>
          </w:p>
        </w:tc>
        <w:tc>
          <w:tcPr>
            <w:tcW w:w="603" w:type="dxa"/>
            <w:tcBorders>
              <w:top w:val="single" w:color="auto" w:sz="6" w:space="0"/>
              <w:left w:val="single" w:color="auto" w:sz="6" w:space="0"/>
              <w:bottom w:val="single" w:color="auto" w:sz="6" w:space="0"/>
              <w:right w:val="single" w:color="auto" w:sz="6" w:space="0"/>
            </w:tcBorders>
            <w:hideMark/>
          </w:tcPr>
          <w:p w:rsidRPr="00852602" w:rsidR="00D33D44" w:rsidP="00D33D44" w:rsidRDefault="00D33D44" w14:paraId="6DF50770" w14:textId="081DF8EE">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32965">
              <w:rPr>
                <w:rStyle w:val="normaltextrun"/>
                <w:rFonts w:ascii="Times New Roman" w:hAnsi="Times New Roman"/>
                <w:color w:val="262626"/>
              </w:rPr>
              <w:t>2115</w:t>
            </w:r>
            <w:r w:rsidRPr="00332965">
              <w:rPr>
                <w:rStyle w:val="eop"/>
                <w:rFonts w:ascii="Times New Roman" w:hAnsi="Times New Roman"/>
                <w:color w:val="262626"/>
              </w:rPr>
              <w:t> </w:t>
            </w:r>
          </w:p>
        </w:tc>
      </w:tr>
      <w:tr w:rsidRPr="00BE288C" w:rsidR="00D33D44" w:rsidTr="00D33D44" w14:paraId="758FFFB1" w14:textId="77777777">
        <w:trPr>
          <w:trHeight w:val="300"/>
        </w:trPr>
        <w:tc>
          <w:tcPr>
            <w:cnfStyle w:val="001000000000" w:firstRow="0" w:lastRow="0" w:firstColumn="1" w:lastColumn="0" w:oddVBand="0" w:evenVBand="0" w:oddHBand="0" w:evenHBand="0" w:firstRowFirstColumn="0" w:firstRowLastColumn="0" w:lastRowFirstColumn="0" w:lastRowLastColumn="0"/>
            <w:tcW w:w="1161" w:type="dxa"/>
            <w:hideMark/>
          </w:tcPr>
          <w:p w:rsidRPr="00852602" w:rsidR="00D33D44" w:rsidP="00D33D44" w:rsidRDefault="00D33D44" w14:paraId="52ABE144" w14:textId="77777777">
            <w:pPr>
              <w:pStyle w:val="Text"/>
              <w:ind w:firstLine="0"/>
              <w:rPr>
                <w:rFonts w:ascii="Times New Roman" w:hAnsi="Times New Roman"/>
              </w:rPr>
            </w:pPr>
            <w:r w:rsidRPr="00852602">
              <w:rPr>
                <w:rFonts w:ascii="Times New Roman" w:hAnsi="Times New Roman"/>
              </w:rPr>
              <w:t>Agricultural: Hungerford Brook </w:t>
            </w:r>
          </w:p>
        </w:tc>
        <w:tc>
          <w:tcPr>
            <w:tcW w:w="784" w:type="dxa"/>
            <w:tcBorders>
              <w:top w:val="single" w:color="auto" w:sz="6" w:space="0"/>
              <w:left w:val="single" w:color="auto" w:sz="6" w:space="0"/>
              <w:bottom w:val="single" w:color="auto" w:sz="6" w:space="0"/>
              <w:right w:val="single" w:color="auto" w:sz="6" w:space="0"/>
            </w:tcBorders>
            <w:hideMark/>
          </w:tcPr>
          <w:p w:rsidRPr="00852602" w:rsidR="00D33D44" w:rsidP="00D33D44" w:rsidRDefault="00D33D44" w14:paraId="26EDC5BF" w14:textId="32FF150A">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32965">
              <w:rPr>
                <w:rStyle w:val="normaltextrun"/>
                <w:rFonts w:ascii="Times New Roman" w:hAnsi="Times New Roman"/>
                <w:color w:val="262626"/>
              </w:rPr>
              <w:t>44° 54’N, 73° 30’W</w:t>
            </w:r>
            <w:r w:rsidRPr="00332965">
              <w:rPr>
                <w:rStyle w:val="eop"/>
                <w:rFonts w:ascii="Times New Roman" w:hAnsi="Times New Roman"/>
                <w:color w:val="262626"/>
              </w:rPr>
              <w:t> </w:t>
            </w:r>
          </w:p>
        </w:tc>
        <w:tc>
          <w:tcPr>
            <w:tcW w:w="1094" w:type="dxa"/>
            <w:tcBorders>
              <w:top w:val="single" w:color="auto" w:sz="6" w:space="0"/>
              <w:left w:val="single" w:color="auto" w:sz="6" w:space="0"/>
              <w:bottom w:val="single" w:color="auto" w:sz="6" w:space="0"/>
              <w:right w:val="single" w:color="auto" w:sz="6" w:space="0"/>
            </w:tcBorders>
            <w:hideMark/>
          </w:tcPr>
          <w:p w:rsidRPr="00852602" w:rsidR="00D33D44" w:rsidP="00D33D44" w:rsidRDefault="00D33D44" w14:paraId="0AC7F446" w14:textId="16908570">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32965">
              <w:rPr>
                <w:rStyle w:val="normaltextrun"/>
                <w:rFonts w:ascii="Times New Roman" w:hAnsi="Times New Roman"/>
                <w:color w:val="262626"/>
              </w:rPr>
              <w:t>48.1</w:t>
            </w:r>
            <w:r w:rsidRPr="00332965">
              <w:rPr>
                <w:rStyle w:val="eop"/>
                <w:rFonts w:ascii="Times New Roman" w:hAnsi="Times New Roman"/>
                <w:color w:val="262626"/>
              </w:rPr>
              <w:t> </w:t>
            </w:r>
          </w:p>
        </w:tc>
        <w:tc>
          <w:tcPr>
            <w:tcW w:w="597" w:type="dxa"/>
            <w:tcBorders>
              <w:top w:val="single" w:color="auto" w:sz="6" w:space="0"/>
              <w:left w:val="single" w:color="auto" w:sz="6" w:space="0"/>
              <w:bottom w:val="single" w:color="auto" w:sz="6" w:space="0"/>
              <w:right w:val="single" w:color="auto" w:sz="6" w:space="0"/>
            </w:tcBorders>
            <w:hideMark/>
          </w:tcPr>
          <w:p w:rsidRPr="00852602" w:rsidR="00D33D44" w:rsidP="00D33D44" w:rsidRDefault="00D33D44" w14:paraId="33F2EAA3" w14:textId="7B394626">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32965">
              <w:rPr>
                <w:rStyle w:val="normaltextrun"/>
                <w:rFonts w:ascii="Times New Roman" w:hAnsi="Times New Roman"/>
                <w:color w:val="262626"/>
              </w:rPr>
              <w:t>44.8</w:t>
            </w:r>
            <w:r w:rsidRPr="00332965">
              <w:rPr>
                <w:rStyle w:val="eop"/>
                <w:rFonts w:ascii="Times New Roman" w:hAnsi="Times New Roman"/>
                <w:color w:val="262626"/>
              </w:rPr>
              <w:t> </w:t>
            </w:r>
          </w:p>
        </w:tc>
        <w:tc>
          <w:tcPr>
            <w:tcW w:w="1392" w:type="dxa"/>
            <w:tcBorders>
              <w:top w:val="single" w:color="auto" w:sz="6" w:space="0"/>
              <w:left w:val="single" w:color="auto" w:sz="6" w:space="0"/>
              <w:bottom w:val="single" w:color="auto" w:sz="6" w:space="0"/>
              <w:right w:val="single" w:color="auto" w:sz="6" w:space="0"/>
            </w:tcBorders>
            <w:hideMark/>
          </w:tcPr>
          <w:p w:rsidRPr="00852602" w:rsidR="00D33D44" w:rsidP="00D33D44" w:rsidRDefault="00D33D44" w14:paraId="09203474" w14:textId="793D463B">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32965">
              <w:rPr>
                <w:rStyle w:val="normaltextrun"/>
                <w:rFonts w:ascii="Times New Roman" w:hAnsi="Times New Roman"/>
                <w:color w:val="262626"/>
              </w:rPr>
              <w:t>354</w:t>
            </w:r>
            <w:r w:rsidRPr="00332965">
              <w:rPr>
                <w:rStyle w:val="eop"/>
                <w:rFonts w:ascii="Times New Roman" w:hAnsi="Times New Roman"/>
                <w:color w:val="262626"/>
              </w:rPr>
              <w:t> </w:t>
            </w:r>
          </w:p>
        </w:tc>
        <w:tc>
          <w:tcPr>
            <w:tcW w:w="1272" w:type="dxa"/>
            <w:tcBorders>
              <w:top w:val="single" w:color="auto" w:sz="6" w:space="0"/>
              <w:left w:val="single" w:color="auto" w:sz="6" w:space="0"/>
              <w:bottom w:val="single" w:color="auto" w:sz="6" w:space="0"/>
              <w:right w:val="single" w:color="auto" w:sz="6" w:space="0"/>
            </w:tcBorders>
            <w:hideMark/>
          </w:tcPr>
          <w:p w:rsidRPr="00852602" w:rsidR="00D33D44" w:rsidP="00D33D44" w:rsidRDefault="00D33D44" w14:paraId="3388F353" w14:textId="55920983">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32965">
              <w:rPr>
                <w:rStyle w:val="normaltextrun"/>
                <w:rFonts w:ascii="Times New Roman" w:hAnsi="Times New Roman"/>
                <w:color w:val="262626"/>
              </w:rPr>
              <w:t>5.6</w:t>
            </w:r>
            <w:r w:rsidRPr="00332965">
              <w:rPr>
                <w:rStyle w:val="eop"/>
                <w:rFonts w:ascii="Times New Roman" w:hAnsi="Times New Roman"/>
                <w:color w:val="262626"/>
              </w:rPr>
              <w:t> </w:t>
            </w:r>
          </w:p>
        </w:tc>
        <w:tc>
          <w:tcPr>
            <w:tcW w:w="1023" w:type="dxa"/>
            <w:tcBorders>
              <w:top w:val="single" w:color="auto" w:sz="6" w:space="0"/>
              <w:left w:val="single" w:color="auto" w:sz="6" w:space="0"/>
              <w:bottom w:val="single" w:color="auto" w:sz="6" w:space="0"/>
              <w:right w:val="single" w:color="auto" w:sz="6" w:space="0"/>
            </w:tcBorders>
            <w:hideMark/>
          </w:tcPr>
          <w:p w:rsidRPr="00852602" w:rsidR="00D33D44" w:rsidP="00D33D44" w:rsidRDefault="00D33D44" w14:paraId="27EB7EEF" w14:textId="026E0BA0">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32965">
              <w:rPr>
                <w:rStyle w:val="normaltextrun"/>
                <w:rFonts w:ascii="Times New Roman" w:hAnsi="Times New Roman"/>
                <w:color w:val="262626"/>
              </w:rPr>
              <w:t>7</w:t>
            </w:r>
            <w:r w:rsidRPr="00332965">
              <w:rPr>
                <w:rStyle w:val="eop"/>
                <w:rFonts w:ascii="Times New Roman" w:hAnsi="Times New Roman"/>
                <w:color w:val="262626"/>
              </w:rPr>
              <w:t> </w:t>
            </w:r>
          </w:p>
        </w:tc>
        <w:tc>
          <w:tcPr>
            <w:tcW w:w="1434" w:type="dxa"/>
            <w:tcBorders>
              <w:top w:val="single" w:color="auto" w:sz="6" w:space="0"/>
              <w:left w:val="single" w:color="auto" w:sz="6" w:space="0"/>
              <w:bottom w:val="single" w:color="auto" w:sz="6" w:space="0"/>
              <w:right w:val="single" w:color="auto" w:sz="6" w:space="0"/>
            </w:tcBorders>
            <w:hideMark/>
          </w:tcPr>
          <w:p w:rsidRPr="00852602" w:rsidR="00D33D44" w:rsidP="00D33D44" w:rsidRDefault="00D33D44" w14:paraId="1071711E" w14:textId="43265314">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32965">
              <w:rPr>
                <w:rStyle w:val="normaltextrun"/>
                <w:rFonts w:ascii="Times New Roman" w:hAnsi="Times New Roman"/>
                <w:color w:val="262626"/>
              </w:rPr>
              <w:t>973</w:t>
            </w:r>
            <w:r w:rsidRPr="00332965">
              <w:rPr>
                <w:rStyle w:val="eop"/>
                <w:rFonts w:ascii="Times New Roman" w:hAnsi="Times New Roman"/>
                <w:color w:val="262626"/>
              </w:rPr>
              <w:t> </w:t>
            </w:r>
          </w:p>
        </w:tc>
        <w:tc>
          <w:tcPr>
            <w:tcW w:w="603" w:type="dxa"/>
            <w:tcBorders>
              <w:top w:val="single" w:color="auto" w:sz="6" w:space="0"/>
              <w:left w:val="single" w:color="auto" w:sz="6" w:space="0"/>
              <w:bottom w:val="single" w:color="auto" w:sz="6" w:space="0"/>
              <w:right w:val="single" w:color="auto" w:sz="6" w:space="0"/>
            </w:tcBorders>
            <w:hideMark/>
          </w:tcPr>
          <w:p w:rsidRPr="00852602" w:rsidR="00D33D44" w:rsidP="00D33D44" w:rsidRDefault="00D33D44" w14:paraId="6B0D3AA7" w14:textId="3BEB1788">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32965">
              <w:rPr>
                <w:rStyle w:val="normaltextrun"/>
                <w:rFonts w:ascii="Times New Roman" w:hAnsi="Times New Roman"/>
                <w:color w:val="262626"/>
              </w:rPr>
              <w:t>2029</w:t>
            </w:r>
            <w:r w:rsidRPr="00332965">
              <w:rPr>
                <w:rStyle w:val="eop"/>
                <w:rFonts w:ascii="Times New Roman" w:hAnsi="Times New Roman"/>
                <w:color w:val="262626"/>
              </w:rPr>
              <w:t> </w:t>
            </w:r>
          </w:p>
        </w:tc>
      </w:tr>
    </w:tbl>
    <w:p w:rsidR="00586456" w:rsidP="5041D537" w:rsidRDefault="00586456" w14:paraId="529E3314" w14:textId="77777777">
      <w:pPr>
        <w:pStyle w:val="Text"/>
        <w:rPr>
          <w:rFonts w:ascii="Calibri" w:hAnsi="Calibri" w:cs="Calibri"/>
        </w:rPr>
      </w:pPr>
    </w:p>
    <w:p w:rsidR="002F3B11" w:rsidP="5041D537" w:rsidRDefault="002F3B11" w14:paraId="5A16F0D8" w14:textId="0B54E218">
      <w:pPr>
        <w:pStyle w:val="Heading-Secondary"/>
        <w:spacing w:line="360" w:lineRule="auto"/>
        <w:rPr>
          <w:rFonts w:asciiTheme="minorHAnsi" w:hAnsiTheme="minorHAnsi" w:cstheme="minorBidi"/>
        </w:rPr>
      </w:pPr>
      <w:r w:rsidRPr="5041D537">
        <w:rPr>
          <w:rFonts w:asciiTheme="minorHAnsi" w:hAnsiTheme="minorHAnsi" w:cstheme="minorBidi"/>
        </w:rPr>
        <w:t>2.</w:t>
      </w:r>
      <w:r w:rsidRPr="5041D537" w:rsidR="00175A31">
        <w:rPr>
          <w:rFonts w:asciiTheme="minorHAnsi" w:hAnsiTheme="minorHAnsi" w:cstheme="minorBidi"/>
        </w:rPr>
        <w:t>2</w:t>
      </w:r>
      <w:r w:rsidRPr="5041D537">
        <w:rPr>
          <w:rFonts w:asciiTheme="minorHAnsi" w:hAnsiTheme="minorHAnsi" w:cstheme="minorBidi"/>
        </w:rPr>
        <w:t xml:space="preserve"> </w:t>
      </w:r>
      <w:proofErr w:type="spellStart"/>
      <w:r w:rsidRPr="5041D537" w:rsidR="00EE4B86">
        <w:rPr>
          <w:rFonts w:asciiTheme="minorHAnsi" w:hAnsiTheme="minorHAnsi" w:cstheme="minorBidi"/>
        </w:rPr>
        <w:t>Streamwater</w:t>
      </w:r>
      <w:proofErr w:type="spellEnd"/>
      <w:r w:rsidRPr="5041D537" w:rsidR="00EE4B86">
        <w:rPr>
          <w:rFonts w:asciiTheme="minorHAnsi" w:hAnsiTheme="minorHAnsi" w:cstheme="minorBidi"/>
        </w:rPr>
        <w:t xml:space="preserve"> and end-member sampling</w:t>
      </w:r>
    </w:p>
    <w:p w:rsidR="009603C1" w:rsidP="5041D537" w:rsidRDefault="1F3ADDA2" w14:paraId="78C273C1" w14:textId="040A7648">
      <w:pPr>
        <w:pStyle w:val="Text"/>
      </w:pPr>
      <w:r>
        <w:t xml:space="preserve">During rain, </w:t>
      </w:r>
      <w:r w:rsidR="74696114">
        <w:t>ROS</w:t>
      </w:r>
      <w:r>
        <w:t xml:space="preserve">, or </w:t>
      </w:r>
      <w:r w:rsidR="78654B44">
        <w:t>thermal snow</w:t>
      </w:r>
      <w:r>
        <w:t>melt</w:t>
      </w:r>
      <w:r w:rsidR="32F5344D">
        <w:t xml:space="preserve"> </w:t>
      </w:r>
      <w:r>
        <w:t>events</w:t>
      </w:r>
      <w:r w:rsidR="635110DF">
        <w:t>,</w:t>
      </w:r>
      <w:r>
        <w:t xml:space="preserve"> </w:t>
      </w:r>
      <w:r w:rsidR="005647B1">
        <w:t xml:space="preserve">stream </w:t>
      </w:r>
      <w:r w:rsidR="6498D749">
        <w:t>s</w:t>
      </w:r>
      <w:r w:rsidR="21298F3D">
        <w:t>amples</w:t>
      </w:r>
      <w:r w:rsidR="7EFF4FB8">
        <w:t xml:space="preserve"> were collected at </w:t>
      </w:r>
      <w:r w:rsidR="2C93F5BE">
        <w:t>2</w:t>
      </w:r>
      <w:r w:rsidR="7CEF1A6F">
        <w:t>-</w:t>
      </w:r>
      <w:r w:rsidR="2C93F5BE">
        <w:t>6-hour</w:t>
      </w:r>
      <w:r w:rsidR="7EFF4FB8">
        <w:t xml:space="preserve"> intervals using Teledyne ISCO (Lincoln, NE, US</w:t>
      </w:r>
      <w:r w:rsidR="00734721">
        <w:t>A</w:t>
      </w:r>
      <w:r w:rsidR="7EFF4FB8">
        <w:t xml:space="preserve">) 6712 automated samplers into 1-L </w:t>
      </w:r>
      <w:r w:rsidR="00B51CAA">
        <w:t xml:space="preserve">polyethylene </w:t>
      </w:r>
      <w:r w:rsidR="00995055">
        <w:t>terephthalate bottles</w:t>
      </w:r>
      <w:r w:rsidR="7EFF4FB8">
        <w:t xml:space="preserve">. The samplers were programmed to begin collection prior to </w:t>
      </w:r>
      <w:r w:rsidR="005647B1">
        <w:t>hydrograph rise</w:t>
      </w:r>
      <w:r w:rsidR="7EFF4FB8">
        <w:t xml:space="preserve">, though logistical constraints precluded capturing the pre-event conditions during certain events. Freezing conditions and low power to the samplers resulted in some coverage loss, </w:t>
      </w:r>
      <w:r w:rsidR="4CDAB951">
        <w:t>typically</w:t>
      </w:r>
      <w:r w:rsidR="7EFF4FB8">
        <w:t xml:space="preserve"> between midnight and 9:00 am. </w:t>
      </w:r>
      <w:r w:rsidR="5BC939F5">
        <w:t xml:space="preserve">Bottles were removed from the samplers within 24 hours of collection and </w:t>
      </w:r>
      <w:r w:rsidR="6A2E5FCB">
        <w:t xml:space="preserve">divided for separate analyses: </w:t>
      </w:r>
      <w:r w:rsidR="5FBAD65A">
        <w:t>50</w:t>
      </w:r>
      <w:r w:rsidR="5EAF78A8">
        <w:t>-</w:t>
      </w:r>
      <w:r w:rsidR="20C966F7">
        <w:t>100</w:t>
      </w:r>
      <w:r w:rsidR="5EAF78A8">
        <w:t xml:space="preserve"> mL</w:t>
      </w:r>
      <w:r w:rsidR="6A2E5FCB">
        <w:t xml:space="preserve"> w</w:t>
      </w:r>
      <w:r w:rsidR="19A7E2DD">
        <w:t>ere</w:t>
      </w:r>
      <w:r w:rsidR="5BC939F5">
        <w:t xml:space="preserve"> filtered immediately through 0.45 </w:t>
      </w:r>
      <w:r w:rsidRPr="4F2B872C" w:rsidR="5BC939F5">
        <w:rPr>
          <w:rFonts w:cstheme="minorBidi"/>
        </w:rPr>
        <w:t>µ</w:t>
      </w:r>
      <w:r w:rsidR="5BC939F5">
        <w:t xml:space="preserve">m polyethersulfone </w:t>
      </w:r>
      <w:r w:rsidR="1E363BA3">
        <w:t xml:space="preserve">(PES) </w:t>
      </w:r>
      <w:r w:rsidR="5BC939F5">
        <w:t>membrane</w:t>
      </w:r>
      <w:r w:rsidR="505EA1B8">
        <w:t>s</w:t>
      </w:r>
      <w:r w:rsidR="5BC939F5">
        <w:t xml:space="preserve"> and frozen </w:t>
      </w:r>
      <w:r w:rsidR="7ED3C362">
        <w:t xml:space="preserve">at -20 °C </w:t>
      </w:r>
      <w:r w:rsidR="5BC939F5">
        <w:t>prior to major cation and anion analyses</w:t>
      </w:r>
      <w:r w:rsidR="2250A290">
        <w:t xml:space="preserve">; </w:t>
      </w:r>
      <w:r w:rsidR="08449E09">
        <w:t>60 mL were filtered through</w:t>
      </w:r>
      <w:r w:rsidR="142160CF">
        <w:t xml:space="preserve"> </w:t>
      </w:r>
      <w:r w:rsidR="5BC939F5">
        <w:t xml:space="preserve">GF/F glass microfiber filters (0.7 </w:t>
      </w:r>
      <w:r w:rsidRPr="4F2B872C" w:rsidR="5BC939F5">
        <w:rPr>
          <w:rFonts w:cstheme="minorBidi"/>
        </w:rPr>
        <w:t>µ</w:t>
      </w:r>
      <w:r w:rsidR="5BC939F5">
        <w:t xml:space="preserve">m nominal pore size) and refrigerated </w:t>
      </w:r>
      <w:r w:rsidR="7B633995">
        <w:t xml:space="preserve">at 4 °C </w:t>
      </w:r>
      <w:r w:rsidR="5BC939F5">
        <w:t xml:space="preserve">for </w:t>
      </w:r>
      <w:r w:rsidR="5EA4AC4F">
        <w:t>dissolved organic carbon (</w:t>
      </w:r>
      <w:r w:rsidR="5BC939F5">
        <w:t>DOC</w:t>
      </w:r>
      <w:r w:rsidR="05EBB806">
        <w:t>)</w:t>
      </w:r>
      <w:r w:rsidR="5BC939F5">
        <w:t xml:space="preserve"> </w:t>
      </w:r>
      <w:r w:rsidR="5BC939F5">
        <w:lastRenderedPageBreak/>
        <w:t>analysis</w:t>
      </w:r>
      <w:r w:rsidR="754431C8">
        <w:t>; and u</w:t>
      </w:r>
      <w:r w:rsidR="4F7E672A">
        <w:t xml:space="preserve">nfiltered streamwater was collected without headspace in 20 mL glass vials and refrigerated before stable water isotope analysis. </w:t>
      </w:r>
    </w:p>
    <w:p w:rsidR="00EE4B86" w:rsidRDefault="000D3EC3" w14:paraId="2A177484" w14:textId="233CF9B6">
      <w:pPr>
        <w:pStyle w:val="Text"/>
      </w:pPr>
      <w:r>
        <w:t xml:space="preserve">Candidate end-members </w:t>
      </w:r>
      <w:r w:rsidR="009603C1">
        <w:t>included</w:t>
      </w:r>
      <w:r>
        <w:t xml:space="preserve"> precipitation</w:t>
      </w:r>
      <w:r w:rsidR="00B03D0F">
        <w:t xml:space="preserve"> (rain and new snow)</w:t>
      </w:r>
      <w:r>
        <w:t xml:space="preserve">, soil water, </w:t>
      </w:r>
      <w:r w:rsidR="1EFE8C1B">
        <w:t>meltwater</w:t>
      </w:r>
      <w:r>
        <w:t>, and groundwate</w:t>
      </w:r>
      <w:r w:rsidR="00B03D0F">
        <w:t xml:space="preserve">r. Rain was </w:t>
      </w:r>
      <w:r w:rsidR="00067259">
        <w:t>sampled</w:t>
      </w:r>
      <w:r w:rsidR="00B03D0F">
        <w:t xml:space="preserve"> in acid-washed polycarbonate funnels and 250</w:t>
      </w:r>
      <w:r w:rsidR="001A4FD4">
        <w:t>-</w:t>
      </w:r>
      <w:r w:rsidR="00B03D0F">
        <w:t>mL bottles</w:t>
      </w:r>
      <w:r w:rsidR="00067259">
        <w:t xml:space="preserve"> attached to 0.5</w:t>
      </w:r>
      <w:r w:rsidR="006640FB">
        <w:t>-</w:t>
      </w:r>
      <w:r w:rsidR="00067259">
        <w:t xml:space="preserve">m high stakes in open areas at each site and collected </w:t>
      </w:r>
      <w:r w:rsidR="68E4783E">
        <w:t>within</w:t>
      </w:r>
      <w:r w:rsidR="00067259">
        <w:t xml:space="preserve"> 24 hours. </w:t>
      </w:r>
      <w:r w:rsidR="006640FB">
        <w:t>Fresh</w:t>
      </w:r>
      <w:r w:rsidR="00067259">
        <w:t xml:space="preserve"> snow </w:t>
      </w:r>
      <w:r w:rsidR="006640FB">
        <w:t xml:space="preserve">from each event </w:t>
      </w:r>
      <w:r w:rsidR="00067259">
        <w:t xml:space="preserve">was </w:t>
      </w:r>
      <w:r w:rsidR="313A7E9C">
        <w:t>collected into</w:t>
      </w:r>
      <w:r w:rsidR="00067259">
        <w:t xml:space="preserve"> plastic bags </w:t>
      </w:r>
      <w:r w:rsidR="341CE413">
        <w:t xml:space="preserve">using clean nitrile gloves </w:t>
      </w:r>
      <w:r w:rsidR="00067259">
        <w:t xml:space="preserve">and melted. Soil water was sampled </w:t>
      </w:r>
      <w:r w:rsidR="00A43989">
        <w:t xml:space="preserve">approximately </w:t>
      </w:r>
      <w:r w:rsidR="00067259">
        <w:t>monthly from zero</w:t>
      </w:r>
      <w:r w:rsidR="003F4FE5">
        <w:t>-</w:t>
      </w:r>
      <w:r w:rsidR="00067259">
        <w:t>tension lysimeters with three collection trays at 30</w:t>
      </w:r>
      <w:r w:rsidR="003F4FE5">
        <w:t>-</w:t>
      </w:r>
      <w:r w:rsidR="00067259">
        <w:t>cm depth</w:t>
      </w:r>
      <w:r w:rsidR="0047464B">
        <w:t xml:space="preserve"> (two lysimeters at each site)</w:t>
      </w:r>
      <w:r w:rsidR="00067259">
        <w:t xml:space="preserve">. </w:t>
      </w:r>
      <w:r w:rsidR="1EFE8C1B">
        <w:t>Meltwater</w:t>
      </w:r>
      <w:r w:rsidR="00067259">
        <w:t xml:space="preserve"> was </w:t>
      </w:r>
      <w:r w:rsidR="002D24CC">
        <w:t>collected</w:t>
      </w:r>
      <w:r w:rsidR="00067259">
        <w:t xml:space="preserve"> after events </w:t>
      </w:r>
      <w:r w:rsidR="006E48E2">
        <w:t>using</w:t>
      </w:r>
      <w:r w:rsidR="00067259">
        <w:t xml:space="preserve"> </w:t>
      </w:r>
      <w:r w:rsidR="006E48E2">
        <w:t xml:space="preserve">passive capillary </w:t>
      </w:r>
      <w:r w:rsidR="00A43989">
        <w:t>samplers</w:t>
      </w:r>
      <w:r w:rsidR="00067259">
        <w:t xml:space="preserve"> similar to </w:t>
      </w:r>
      <w:r w:rsidR="005D5F8D">
        <w:t>those</w:t>
      </w:r>
      <w:r w:rsidR="00067259">
        <w:t xml:space="preserve"> described in </w:t>
      </w:r>
      <w:r>
        <w:fldChar w:fldCharType="begin"/>
      </w:r>
      <w:r>
        <w:instrText xml:space="preserve"> ADDIN ZOTERO_ITEM CSL_CITATION {"citationID":"GukMFo4r","properties":{"formattedCitation":"(Penna et al. 2014)","plainCitation":"(Penna et al. 2014)","dontUpdate":true,"noteIndex":0},"citationItems":[{"id":1077,"uris":["http://zotero.org/users/2821348/items/KWAFUKH6"],"itemData":{"id":1077,"type":"article-journal","abstract":"We modified a passive capillary sampler (PCS) to collect snowmelt water for isotopic analysis. Past applications of PCSs have been to sample soil water, but the novel aspect of this study was the placement of the PCSs at the ground-snowpack interface to collect snowmelt. We deployed arrays of PCSs at 11 sites in ten partner countries on five continents representing a range of climate and snow cover worldwide. The PCS reliably collected snowmelt at all sites and caused negligible evaporative fractionation effects in the samples. PCS is low-cost, easy to install, and collects a representative integrated snowmelt sample throughout the melt season or at the melt event scale. Unlike snow cores, the PCS collects the water that would actually infiltrate the soil; thus, its isotopic composition is appropriate to use for tracing snowmelt water through the hydrologic cycle. The purpose of this Briefing is to show the potential advantages of PCSs and recommend guidelines for constructing and installing them based on our preliminary results from two snowmelt seasons. Copyright © 2014 John Wiley &amp; Sons, Ltd.","container-title":"Hydrological Processes","DOI":"10.1002/hyp.10273","ISSN":"1099-1085","issue":"22","language":"en","note":"_eprint: https://onlinelibrary.wiley.com/doi/pdf/10.1002/hyp.10273","page":"5637-5644","source":"Wiley Online Library","title":"A new method of snowmelt sampling for water stable isotopes","volume":"28","author":[{"family":"Penna","given":"D."},{"family":"Ahmad","given":"M."},{"family":"Birks","given":"S. J."},{"family":"Bouchaou","given":"L."},{"family":"Brenčič","given":"M."},{"family":"Butt","given":"S."},{"family":"Holko","given":"L."},{"family":"Jeelani","given":"G."},{"family":"Martínez","given":"D. E."},{"family":"Melikadze","given":"G."},{"family":"Shanley","given":"J. B."},{"family":"Sokratov","given":"S. A."},{"family":"Stadnyk","given":"T."},{"family":"Sugimoto","given":"A."},{"family":"Vreča","given":"P."}],"issued":{"date-parts":[["2014"]]}}}],"schema":"https://github.com/citation-style-language/schema/raw/master/csl-citation.json"} </w:instrText>
      </w:r>
      <w:r>
        <w:fldChar w:fldCharType="separate"/>
      </w:r>
      <w:r w:rsidRPr="4C6249DF" w:rsidR="00067259">
        <w:rPr>
          <w:rFonts w:ascii="Calibri" w:hAnsi="Calibri" w:cs="Calibri"/>
        </w:rPr>
        <w:t>Penna et al.</w:t>
      </w:r>
      <w:r w:rsidRPr="4C6249DF" w:rsidR="00A43989">
        <w:rPr>
          <w:rFonts w:ascii="Calibri" w:hAnsi="Calibri" w:cs="Calibri"/>
        </w:rPr>
        <w:t xml:space="preserve"> </w:t>
      </w:r>
      <w:r w:rsidRPr="4C6249DF" w:rsidR="00067259">
        <w:rPr>
          <w:rFonts w:ascii="Calibri" w:hAnsi="Calibri" w:cs="Calibri"/>
        </w:rPr>
        <w:t>(2014)</w:t>
      </w:r>
      <w:r>
        <w:fldChar w:fldCharType="end"/>
      </w:r>
      <w:r w:rsidR="005D5F8D">
        <w:t xml:space="preserve"> that sample the ground-snowpack interface</w:t>
      </w:r>
      <w:r w:rsidR="00696625">
        <w:t xml:space="preserve"> (one </w:t>
      </w:r>
      <w:r w:rsidR="1EFE8C1B">
        <w:t>meltwater</w:t>
      </w:r>
      <w:r w:rsidR="00696625">
        <w:t xml:space="preserve"> sampler per site)</w:t>
      </w:r>
      <w:r w:rsidR="00067259">
        <w:t xml:space="preserve">. </w:t>
      </w:r>
      <w:r w:rsidR="00A43989">
        <w:t xml:space="preserve"> </w:t>
      </w:r>
      <w:r w:rsidR="00F52088">
        <w:t xml:space="preserve">Just before the onset of snowpack accumulation, </w:t>
      </w:r>
      <w:r w:rsidR="00A43989">
        <w:t xml:space="preserve">45 x 45 cm plastic collection sheets with </w:t>
      </w:r>
      <w:r w:rsidR="74C97AD8">
        <w:t>attached</w:t>
      </w:r>
      <w:r w:rsidR="004011DF">
        <w:t xml:space="preserve"> </w:t>
      </w:r>
      <w:r w:rsidR="00A43989">
        <w:t>fiberglass wicks were set on the ground</w:t>
      </w:r>
      <w:r w:rsidR="00F52088">
        <w:t>. Prior to</w:t>
      </w:r>
      <w:r w:rsidR="00A43989">
        <w:t xml:space="preserve"> anticipated snowmelt events, 2-L </w:t>
      </w:r>
      <w:r w:rsidR="00B83725">
        <w:t>high</w:t>
      </w:r>
      <w:r w:rsidR="0049089F">
        <w:t>-</w:t>
      </w:r>
      <w:r w:rsidR="00B83725">
        <w:t xml:space="preserve">density polyethylene </w:t>
      </w:r>
      <w:r w:rsidR="00A43989">
        <w:t xml:space="preserve">bottles were </w:t>
      </w:r>
      <w:r w:rsidR="790D6E63">
        <w:t xml:space="preserve">set in buried boxes and </w:t>
      </w:r>
      <w:r w:rsidR="005647B1">
        <w:t>placed to receive drainage from</w:t>
      </w:r>
      <w:r w:rsidR="00A43989">
        <w:t xml:space="preserve"> the wicks</w:t>
      </w:r>
      <w:r w:rsidR="009551C3">
        <w:t xml:space="preserve">. </w:t>
      </w:r>
      <w:r w:rsidR="1EFE8C1B">
        <w:t>Meltwater</w:t>
      </w:r>
      <w:r w:rsidR="009551C3">
        <w:t xml:space="preserve"> samples</w:t>
      </w:r>
      <w:r w:rsidR="00A43989">
        <w:t xml:space="preserve"> were collected within </w:t>
      </w:r>
      <w:r w:rsidR="00044C3D">
        <w:t>48</w:t>
      </w:r>
      <w:r w:rsidR="00A43989">
        <w:t xml:space="preserve"> hours</w:t>
      </w:r>
      <w:r w:rsidR="00044C3D">
        <w:t xml:space="preserve"> of being set and were emptied after each event</w:t>
      </w:r>
      <w:r w:rsidR="00A43989">
        <w:t xml:space="preserve">. </w:t>
      </w:r>
      <w:r w:rsidR="77B6BD7D">
        <w:t xml:space="preserve">Prior to deployment, </w:t>
      </w:r>
      <w:r w:rsidR="1EFE8C1B">
        <w:t>meltwater</w:t>
      </w:r>
      <w:r w:rsidR="77B6BD7D">
        <w:t xml:space="preserve"> sampl</w:t>
      </w:r>
      <w:r w:rsidR="59283052">
        <w:t xml:space="preserve">ing bottles and sheeting were </w:t>
      </w:r>
      <w:r w:rsidR="77B6BD7D">
        <w:t xml:space="preserve">acid-washed and fiberglass wicks were </w:t>
      </w:r>
      <w:r w:rsidR="7AF97331">
        <w:t>soaked</w:t>
      </w:r>
      <w:r w:rsidR="77B6BD7D">
        <w:t xml:space="preserve"> with deionized water. </w:t>
      </w:r>
      <w:r w:rsidR="00067259">
        <w:t>Groundwater was sampled as baseflow</w:t>
      </w:r>
      <w:r w:rsidR="006E48E2">
        <w:t xml:space="preserve"> and pre-event streamwater</w:t>
      </w:r>
      <w:r w:rsidR="00AF6EC7">
        <w:t>, and also from home</w:t>
      </w:r>
      <w:r w:rsidR="0051652B">
        <w:t>owner wells within each sub</w:t>
      </w:r>
      <w:r w:rsidR="003F4FE5">
        <w:t>catchment</w:t>
      </w:r>
      <w:r w:rsidR="0051652B">
        <w:t xml:space="preserve"> twice yearly</w:t>
      </w:r>
      <w:r w:rsidR="00067259">
        <w:t xml:space="preserve">. </w:t>
      </w:r>
      <w:r w:rsidR="00BE3DC0">
        <w:t xml:space="preserve">All end-member samples were </w:t>
      </w:r>
      <w:r w:rsidR="0031582E">
        <w:t>subsampled</w:t>
      </w:r>
      <w:r w:rsidR="00BE3DC0">
        <w:t xml:space="preserve"> into PES, GF/F, and stable isotope fractions as with </w:t>
      </w:r>
      <w:r w:rsidR="009603C1">
        <w:t xml:space="preserve">collected </w:t>
      </w:r>
      <w:r w:rsidR="00BE3DC0">
        <w:t>streamwater.</w:t>
      </w:r>
    </w:p>
    <w:p w:rsidR="00EE4B86" w:rsidP="4C6249DF" w:rsidRDefault="00EE4B86" w14:paraId="474A4555" w14:textId="6FDC99BE">
      <w:pPr>
        <w:pStyle w:val="Heading-Secondary"/>
        <w:spacing w:line="360" w:lineRule="auto"/>
        <w:rPr>
          <w:rFonts w:asciiTheme="minorHAnsi" w:hAnsiTheme="minorHAnsi" w:cstheme="minorBidi"/>
        </w:rPr>
      </w:pPr>
      <w:r w:rsidRPr="4C6249DF">
        <w:rPr>
          <w:rFonts w:asciiTheme="minorHAnsi" w:hAnsiTheme="minorHAnsi" w:cstheme="minorBidi"/>
        </w:rPr>
        <w:t>2.</w:t>
      </w:r>
      <w:r w:rsidRPr="4C6249DF" w:rsidR="00175A31">
        <w:rPr>
          <w:rFonts w:asciiTheme="minorHAnsi" w:hAnsiTheme="minorHAnsi" w:cstheme="minorBidi"/>
        </w:rPr>
        <w:t>3</w:t>
      </w:r>
      <w:r w:rsidRPr="4C6249DF">
        <w:rPr>
          <w:rFonts w:asciiTheme="minorHAnsi" w:hAnsiTheme="minorHAnsi" w:cstheme="minorBidi"/>
        </w:rPr>
        <w:t xml:space="preserve"> Laboratory analysis</w:t>
      </w:r>
    </w:p>
    <w:p w:rsidR="000D3EC3" w:rsidP="5041D537" w:rsidRDefault="00E07486" w14:paraId="4B940BF0" w14:textId="0F60A6B1">
      <w:pPr>
        <w:pStyle w:val="Text"/>
      </w:pPr>
      <w:r>
        <w:t>C</w:t>
      </w:r>
      <w:r w:rsidR="000D3EC3">
        <w:t xml:space="preserve">oncentrations </w:t>
      </w:r>
      <w:r w:rsidR="0064131E">
        <w:t xml:space="preserve">and water isotopes </w:t>
      </w:r>
      <w:r w:rsidR="000D3EC3">
        <w:t>were measured in each sample of streamwater and in candidate end</w:t>
      </w:r>
      <w:r w:rsidR="0064131E">
        <w:t>-</w:t>
      </w:r>
      <w:r w:rsidR="000D3EC3">
        <w:t xml:space="preserve">members – precipitation, soil water, </w:t>
      </w:r>
      <w:r w:rsidR="1EFE8C1B">
        <w:t>meltwater</w:t>
      </w:r>
      <w:r w:rsidR="000D3EC3">
        <w:t xml:space="preserve">, and groundwater. We measured </w:t>
      </w:r>
      <w:r w:rsidR="00D61ED1">
        <w:t>solutes</w:t>
      </w:r>
      <w:r w:rsidR="000D3EC3">
        <w:t xml:space="preserve"> that have been used in previous hydrograph separation studies </w:t>
      </w:r>
      <w:r>
        <w:fldChar w:fldCharType="begin"/>
      </w:r>
      <w:r>
        <w:instrText xml:space="preserve"> ADDIN ZOTERO_ITEM CSL_CITATION {"citationID":"4kGD29pX","properties":{"formattedCitation":"(Sebestyen et al. 2008; Fuss et al. 2016; Porter et al. 2022)","plainCitation":"(Sebestyen et al. 2008; Fuss et al. 2016; Porter et al. 2022)","noteIndex":0},"citationItems":[{"id":1049,"uris":["http://zotero.org/users/2821348/items/ERW57GPB"],"itemData":{"id":1049,"type":"article-journal","abstract":"We explored catchment processes that control stream nutrient concentrations at an upland forest in northeastern Vermont, USA, where inputs of nitrogen via atmospheric deposition are among the highest in the nation and affect ecosystem functioning. We traced sources of water, nitrate, and dissolved organic matter (DOM) using stream water samples collected at high frequency during spring snowmelt. Hydrochemistry, isotopic tracers, and end-member mixing analyses suggested the timing, sources, and source areas from which water and nutrients entered the stream. Although stream-dissolved organic carbon (DOC) and dissolved organic nitrogen (DON) both originated from leaching of soluble organic matter, flushing responses between these two DOM components varied because of dynamic shifts of hydrological flow paths and sources that supply the highest concentrations of DOC and DON. High concentrations of stream water nitrate originated from atmospheric sources as well as nitrified sources from catchment soils. We detected nitrification in surficial soils during late snowmelt which affected the nitrate supply that was available to be transported to streams. However, isotopic tracers showed that the majority of nitrate in upslope surficial soil waters after the onset of snowmelt originated from atmospheric sources. A fraction of the atmospheric nitrogen was directly delivered to the stream, and this finding highlights the importance of quick flow pathways during snowmelt events. These findings indicate that interactions among sources, transformations, and hydrologic transport processes must be deciphered to understand why concentrations vary over time and over space as well as to elucidate the direct effects of human activities on nutrient dynamics in upland forest streams.","container-title":"Water Resources Research","DOI":"10.1029/2008WR006983","ISSN":"1944-7973","issue":"12","language":"en","license":"Copyright 2008 by the American Geophysical Union.","note":"_eprint: https://onlinelibrary.wiley.com/doi/pdf/10.1029/2008WR006983","source":"Wiley Online Library","title":"Sources, transformations, and hydrological processes that control stream nitrate and dissolved organic matter concentrations during snowmelt in an upland forest","URL":"https://onlinelibrary.wiley.com/doi/abs/10.1029/2008WR006983","volume":"44","author":[{"family":"Sebestyen","given":"Stephen D."},{"family":"Boyer","given":"Elizabeth W."},{"family":"Shanley","given":"James B."},{"family":"Kendall","given":"Carol"},{"family":"Doctor","given":"Daniel H."},{"family":"Aiken","given":"George R."},{"family":"Ohte","given":"Nobuhito"}],"accessed":{"date-parts":[["2024",11,20]]},"issued":{"date-parts":[["2008"]]}}},{"id":1027,"uris":["http://zotero.org/users/2821348/items/6URS6KG8"],"itemData":{"id":1027,"type":"article-journal","abstract":"Changes in hydrologic flowpaths have important impacts on the timing, magnitude and hydrochemistry of run-off during snowmelt in forested catchments, but how flowpaths are affected by variation in winter climate and the irregular presence of soil frost remains poorly understood. The depth and extent of soil frost may be expected to increase as snowpack decreases or develops later because of climate change. In this study, we used end-member mixing analysis to determine daily contributions of snow, forest floor soil water and groundwater to stream run-off during snowmelt under different soil frost regimes resulting from interannual and elevational variation at the Hubbard Brook Experimental Forest in New Hampshire, USA. We observed greater routing of run-off through forest floor flowpaths during early snowmelt in 2011, when the snowpack was deep and soil frost was minimal, compared with the early snowmelt in 2012 under conditions of deep and extensive soil frost. The results indicate that widespread soil frost that penetrated the depth of the forest floor decreased the flow signal through the shallowest subsurface flowpaths, but did not reduce overall infiltration of melt waters, as the contribution from the snow-precipitation end-member was similar under both conditions. These results are consistent with development of granular soil frost which permits vertical infiltration of melt waters, but either reduces lateral flow in the forest floor or prevents the solute exchange that would produce the typical chemical signature of shallow subsurface flowpaths in streamwater. Copyright © 2016 John Wiley &amp; Sons, Ltd.","container-title":"Hydrological Processes","DOI":"10.1002/hyp.10956","ISSN":"1099-1085","issue":"24","language":"en","license":"Copyright © 2016 John Wiley &amp; Sons, Ltd.","note":"_eprint: https://onlinelibrary.wiley.com/doi/pdf/10.1002/hyp.10956","page":"4617-4632","source":"Wiley Online Library","title":"Hydrologic flowpaths during snowmelt in forested headwater catchments under differing winter climatic and soil frost regimes","volume":"30","author":[{"family":"Fuss","given":"Colin B."},{"family":"Driscoll","given":"Charles T."},{"family":"Green","given":"Mark B."},{"family":"Groffman","given":"Peter M."}],"issued":{"date-parts":[["2016"]]}}},{"id":3452,"uris":["http://zotero.org/users/2821348/items/BEQDM4T7"],"itemData":{"id":3452,"type":"article-journal","container-title":"Hydrological Processes","DOI":"10.1002/hyp.14559","language":"en","page":"105","source":"research.fs.usda.gov","title":"Controls on decadal, annual, and seasonal concentration‐discharge relationships in the Sleepers River Research Watershed, Vermont, northeastern United States","volume":"36","author":[{"family":"Porter","given":"Veronica M."},{"family":"Shanley","given":"James B."},{"family":"Sebestyen","given":"Stephen D."},{"family":"Liu","given":"Fengjing"}],"issued":{"date-parts":[["2022"]]}}}],"schema":"https://github.com/citation-style-language/schema/raw/master/csl-citation.json"} </w:instrText>
      </w:r>
      <w:r>
        <w:fldChar w:fldCharType="separate"/>
      </w:r>
      <w:r w:rsidRPr="4F2B872C" w:rsidR="009E7BD0">
        <w:rPr>
          <w:rFonts w:ascii="Calibri" w:hAnsi="Calibri" w:cs="Calibri"/>
        </w:rPr>
        <w:t>(Sebestyen et al. 2008; Fuss et al. 2016; Porter et al. 2022)</w:t>
      </w:r>
      <w:r>
        <w:fldChar w:fldCharType="end"/>
      </w:r>
      <w:r w:rsidR="000D3EC3">
        <w:t xml:space="preserve">. </w:t>
      </w:r>
      <w:r w:rsidR="10217836">
        <w:t xml:space="preserve">The concentrations of </w:t>
      </w:r>
      <w:r w:rsidR="1FBBADCA">
        <w:t xml:space="preserve">aluminum (Al), </w:t>
      </w:r>
      <w:r w:rsidR="16204D3E">
        <w:t>calcium</w:t>
      </w:r>
      <w:r w:rsidR="1FBBADCA">
        <w:t xml:space="preserve"> (</w:t>
      </w:r>
      <w:r w:rsidR="689D1BA7">
        <w:t>C</w:t>
      </w:r>
      <w:r w:rsidR="1FBBADCA">
        <w:t>a),</w:t>
      </w:r>
      <w:r w:rsidR="48B37F31">
        <w:t xml:space="preserve"> copper (Cu), iron (Fe), potassium (K),</w:t>
      </w:r>
      <w:r w:rsidR="1FBBADCA">
        <w:t xml:space="preserve"> </w:t>
      </w:r>
      <w:r w:rsidR="5F51CC8F">
        <w:t>manganese (M</w:t>
      </w:r>
      <w:r w:rsidR="0DDE7F92">
        <w:t>n</w:t>
      </w:r>
      <w:r w:rsidR="5F51CC8F">
        <w:t>),</w:t>
      </w:r>
      <w:r w:rsidR="000D3EC3">
        <w:t xml:space="preserve"> magnesium (Mg), sodium (Na) </w:t>
      </w:r>
      <w:r w:rsidR="0575FBA5">
        <w:t xml:space="preserve">, </w:t>
      </w:r>
      <w:r w:rsidR="0CC9EAA1">
        <w:t>phosphorus (P),</w:t>
      </w:r>
      <w:r w:rsidR="000D3EC3">
        <w:t xml:space="preserve"> silicon</w:t>
      </w:r>
      <w:r w:rsidR="250BCBA6">
        <w:t xml:space="preserve"> (Si</w:t>
      </w:r>
      <w:r w:rsidR="10217836">
        <w:t>)</w:t>
      </w:r>
      <w:r w:rsidR="5B8C1E2D">
        <w:t>, and zinc (Zn</w:t>
      </w:r>
      <w:r w:rsidR="000D3EC3">
        <w:t>) were measured by inductively coupled plasma optical emission spectroscopy (ICP-OES; Optima 3000DV, Perkin Elmer Corp, Norwalk, CT</w:t>
      </w:r>
      <w:r w:rsidR="48E3B924">
        <w:t>, USA</w:t>
      </w:r>
      <w:r w:rsidR="000D3EC3">
        <w:t xml:space="preserve">). </w:t>
      </w:r>
      <w:r w:rsidR="2033D0A5">
        <w:t xml:space="preserve">The precision and accuracy of the method was determined by duplicate samples (RPD = 5% ± 5%), </w:t>
      </w:r>
      <w:r w:rsidR="2033D0A5">
        <w:lastRenderedPageBreak/>
        <w:t xml:space="preserve">and analysis of </w:t>
      </w:r>
      <w:r w:rsidR="426655E4">
        <w:t xml:space="preserve">an external </w:t>
      </w:r>
      <w:r w:rsidR="3CE70D80">
        <w:t>standard (</w:t>
      </w:r>
      <w:r w:rsidR="16EF9722">
        <w:t xml:space="preserve">NIST 1643f standard reference material </w:t>
      </w:r>
      <w:r w:rsidR="2033D0A5">
        <w:t>recovery = 9</w:t>
      </w:r>
      <w:r w:rsidR="5327F3AF">
        <w:t>4</w:t>
      </w:r>
      <w:r w:rsidR="2033D0A5">
        <w:t xml:space="preserve"> ± 2%</w:t>
      </w:r>
      <w:r w:rsidR="01A2B841">
        <w:t>)</w:t>
      </w:r>
      <w:r w:rsidR="2033D0A5">
        <w:t xml:space="preserve">; </w:t>
      </w:r>
      <w:r w:rsidR="009F797B">
        <w:t>c</w:t>
      </w:r>
      <w:r w:rsidR="000D3EC3">
        <w:t xml:space="preserve">oncentrations of </w:t>
      </w:r>
      <w:r w:rsidR="153F6EFE">
        <w:t>fluoride (F</w:t>
      </w:r>
      <w:r w:rsidRPr="4F2B872C" w:rsidR="153F6EFE">
        <w:rPr>
          <w:vertAlign w:val="superscript"/>
        </w:rPr>
        <w:t>-</w:t>
      </w:r>
      <w:r w:rsidR="153F6EFE">
        <w:t xml:space="preserve">), </w:t>
      </w:r>
      <w:r w:rsidR="000D3EC3">
        <w:t>chloride (Cl</w:t>
      </w:r>
      <w:r w:rsidRPr="4F2B872C" w:rsidR="000D3EC3">
        <w:rPr>
          <w:vertAlign w:val="superscript"/>
        </w:rPr>
        <w:t>-</w:t>
      </w:r>
      <w:r w:rsidR="000D3EC3">
        <w:t xml:space="preserve">), </w:t>
      </w:r>
      <w:r w:rsidR="274A4070">
        <w:t>bromide (Br</w:t>
      </w:r>
      <w:r w:rsidRPr="4F2B872C" w:rsidR="274A4070">
        <w:rPr>
          <w:vertAlign w:val="superscript"/>
        </w:rPr>
        <w:t>-</w:t>
      </w:r>
      <w:r w:rsidR="274A4070">
        <w:t xml:space="preserve">), </w:t>
      </w:r>
      <w:r w:rsidR="000D3EC3">
        <w:t>sulfate (SO</w:t>
      </w:r>
      <w:r w:rsidRPr="4F2B872C" w:rsidR="000E2440">
        <w:rPr>
          <w:vertAlign w:val="subscript"/>
        </w:rPr>
        <w:t>4</w:t>
      </w:r>
      <w:r w:rsidRPr="4F2B872C" w:rsidR="000D3EC3">
        <w:rPr>
          <w:vertAlign w:val="superscript"/>
        </w:rPr>
        <w:t>-</w:t>
      </w:r>
      <w:r w:rsidRPr="4F2B872C" w:rsidR="000E2440">
        <w:rPr>
          <w:vertAlign w:val="superscript"/>
        </w:rPr>
        <w:t>2</w:t>
      </w:r>
      <w:r w:rsidR="000D3EC3">
        <w:t>)</w:t>
      </w:r>
      <w:r w:rsidR="18B78273">
        <w:t>,</w:t>
      </w:r>
      <w:r w:rsidR="000D3EC3">
        <w:t xml:space="preserve"> </w:t>
      </w:r>
      <w:r w:rsidR="62D57CB9">
        <w:t>nitrite (NO</w:t>
      </w:r>
      <w:r w:rsidRPr="4F2B872C" w:rsidR="62D57CB9">
        <w:rPr>
          <w:vertAlign w:val="subscript"/>
        </w:rPr>
        <w:t>2</w:t>
      </w:r>
      <w:r w:rsidRPr="4F2B872C" w:rsidR="62D57CB9">
        <w:rPr>
          <w:vertAlign w:val="superscript"/>
        </w:rPr>
        <w:t>-</w:t>
      </w:r>
      <w:r w:rsidR="62D57CB9">
        <w:t xml:space="preserve">) </w:t>
      </w:r>
      <w:r w:rsidR="000D3EC3">
        <w:t>and nitrate (NO</w:t>
      </w:r>
      <w:r w:rsidRPr="4F2B872C" w:rsidR="000D3EC3">
        <w:rPr>
          <w:vertAlign w:val="subscript"/>
        </w:rPr>
        <w:t>3</w:t>
      </w:r>
      <w:r w:rsidRPr="4F2B872C" w:rsidR="000D3EC3">
        <w:rPr>
          <w:vertAlign w:val="superscript"/>
        </w:rPr>
        <w:t>-</w:t>
      </w:r>
      <w:r w:rsidR="000D3EC3">
        <w:t>) were measured using ion chromatography (Dionex, Sunnyvale, CA, US</w:t>
      </w:r>
      <w:r w:rsidR="00734721">
        <w:t>A</w:t>
      </w:r>
      <w:r w:rsidR="000D3EC3">
        <w:t xml:space="preserve">). </w:t>
      </w:r>
      <w:r w:rsidR="4B8112D7">
        <w:t>Ion chromatography accuracy determined with external</w:t>
      </w:r>
      <w:r w:rsidR="3CE70D80">
        <w:t xml:space="preserve"> standards (</w:t>
      </w:r>
      <w:r w:rsidR="4B8112D7">
        <w:t xml:space="preserve">NIST 3180 series </w:t>
      </w:r>
      <w:r w:rsidR="65A20FD7">
        <w:t>s</w:t>
      </w:r>
      <w:r w:rsidR="4B8112D7">
        <w:t xml:space="preserve">tandard </w:t>
      </w:r>
      <w:r w:rsidR="0F0A76E2">
        <w:t>r</w:t>
      </w:r>
      <w:r w:rsidR="4B8112D7">
        <w:t>eference</w:t>
      </w:r>
      <w:r w:rsidR="0007EAB0">
        <w:t xml:space="preserve"> m</w:t>
      </w:r>
      <w:r w:rsidR="4B8112D7">
        <w:t>aterials (recovery = 9</w:t>
      </w:r>
      <w:r w:rsidR="13D46403">
        <w:t xml:space="preserve">3 </w:t>
      </w:r>
      <w:r w:rsidR="4B8112D7">
        <w:t xml:space="preserve">± </w:t>
      </w:r>
      <w:r w:rsidR="5FC2814C">
        <w:t>4</w:t>
      </w:r>
      <w:r w:rsidR="4B8112D7">
        <w:t>%).</w:t>
      </w:r>
      <w:r w:rsidR="000D3EC3">
        <w:t xml:space="preserve"> The DOC concentration was measured using persulfate oxidation followed by infrared CO</w:t>
      </w:r>
      <w:r w:rsidRPr="4F2B872C" w:rsidR="000D3EC3">
        <w:rPr>
          <w:vertAlign w:val="subscript"/>
        </w:rPr>
        <w:t>2</w:t>
      </w:r>
      <w:r w:rsidR="000D3EC3">
        <w:t xml:space="preserve"> detection (Teledyne Tekmar, Mason, OH, US</w:t>
      </w:r>
      <w:r w:rsidR="00734721">
        <w:t>A</w:t>
      </w:r>
      <w:r w:rsidR="000D3EC3">
        <w:t xml:space="preserve">). </w:t>
      </w:r>
      <w:r w:rsidR="10217836">
        <w:t>The natural abundance</w:t>
      </w:r>
      <w:r w:rsidR="39138AA8">
        <w:t>s</w:t>
      </w:r>
      <w:r w:rsidR="10217836">
        <w:t xml:space="preserve"> of stable isotopes of hydrogen (H) and oxygen (O) </w:t>
      </w:r>
      <w:r w:rsidR="66919183">
        <w:t xml:space="preserve">were analyzed by laser absorption spectrometry using a Los Gatos Research T-LWIA 45-EP Liquid-Water Isotope Analyzer </w:t>
      </w:r>
      <w:r w:rsidR="722A4540">
        <w:t>(Los Gatos Research, Inc, Mountain View, CA, USA)</w:t>
      </w:r>
      <w:r w:rsidR="297CDF53">
        <w:t xml:space="preserve"> </w:t>
      </w:r>
      <w:r w:rsidR="66919183">
        <w:t xml:space="preserve">with machine precision of 0.5% for </w:t>
      </w:r>
      <w:r w:rsidR="6597D5CC">
        <w:t>δ</w:t>
      </w:r>
      <w:r w:rsidR="66919183">
        <w:t xml:space="preserve">D and 0.1% for </w:t>
      </w:r>
      <w:r w:rsidR="502F1B8A">
        <w:t>δ</w:t>
      </w:r>
      <w:r w:rsidRPr="4F2B872C" w:rsidR="66919183">
        <w:rPr>
          <w:vertAlign w:val="superscript"/>
        </w:rPr>
        <w:t>18</w:t>
      </w:r>
      <w:r w:rsidR="66919183">
        <w:t>O</w:t>
      </w:r>
      <w:r w:rsidR="00C1091D">
        <w:t xml:space="preserve"> </w:t>
      </w:r>
      <w:r>
        <w:fldChar w:fldCharType="begin"/>
      </w:r>
      <w:r>
        <w:instrText xml:space="preserve"> ADDIN ZOTERO_ITEM CSL_CITATION {"citationID":"A5XPehzB","properties":{"formattedCitation":"(Stelling et al. 2021)","plainCitation":"(Stelling et al. 2021)","noteIndex":0},"citationItems":[{"id":3520,"uris":["http://zotero.org/users/2821348/items/TY75BC6V"],"itemData":{"id":3520,"type":"article-journal","container-title":"Hydrological Processes","DOI":"10.1002/hyp.14336","language":"en","page":"e14336","source":"research.fs.usda.gov","title":"The stable isotopes of natural waters at the Marcell Experimental Forest","volume":"35","author":[{"family":"Stelling","given":"Jonathan M."},{"family":"Sebestyen","given":"Stephen D."},{"family":"Griffiths","given":"Natalie A."},{"family":"Mitchell","given":"Carl P. J."},{"family":"Green","given":"Mark B."}],"issued":{"date-parts":[["2021"]]}}}],"schema":"https://github.com/citation-style-language/schema/raw/master/csl-citation.json"} </w:instrText>
      </w:r>
      <w:r>
        <w:fldChar w:fldCharType="separate"/>
      </w:r>
      <w:r w:rsidRPr="4F2B872C" w:rsidR="00C1091D">
        <w:rPr>
          <w:rFonts w:ascii="Calibri" w:hAnsi="Calibri" w:cs="Calibri"/>
        </w:rPr>
        <w:t>(Stelling et al. 2021)</w:t>
      </w:r>
      <w:r>
        <w:fldChar w:fldCharType="end"/>
      </w:r>
      <w:r w:rsidR="10217836">
        <w:t>.</w:t>
      </w:r>
      <w:r w:rsidR="000D3EC3">
        <w:t xml:space="preserve"> Isotopic values were scaled relative to the Vienna Standard Mean Ocean Water (VSMOW). Values for deuterium (D) and oxygen</w:t>
      </w:r>
      <w:r w:rsidR="000B4FC3">
        <w:t xml:space="preserve"> </w:t>
      </w:r>
      <w:r w:rsidR="000D3EC3">
        <w:t>18 (</w:t>
      </w:r>
      <w:r w:rsidRPr="4F2B872C" w:rsidR="000D3EC3">
        <w:rPr>
          <w:vertAlign w:val="superscript"/>
        </w:rPr>
        <w:t>18</w:t>
      </w:r>
      <w:r w:rsidR="000D3EC3">
        <w:t xml:space="preserve">O) are reported in delta-notation (δ) in permil (‰) relative to VSMOW </w:t>
      </w:r>
      <w:r>
        <w:fldChar w:fldCharType="begin"/>
      </w:r>
      <w:r>
        <w:instrText xml:space="preserve"> ADDIN ZOTERO_ITEM CSL_CITATION {"citationID":"ipNtKYxX","properties":{"formattedCitation":"(Craig 1961)","plainCitation":"(Craig 1961)","noteIndex":0},"citationItems":[{"id":1024,"uris":["http://zotero.org/users/2821348/items/96BZ7WJA"],"itemData":{"id":1024,"type":"article-journal","abstract":"The relationship between deuterium and oxygen-18 concentrations in natural meteoric waters from many parts of the world has been determined with a mass spectrometer. The isotopic enrichments, relative to ocean water, display a linear correlation over the entire range for waters which have not undergone excessive evaporation.","container-title":"Science (New York, N.Y.)","DOI":"10.1126/science.133.3465.1702","ISSN":"0036-8075","issue":"3465","journalAbbreviation":"Science","language":"eng","note":"PMID: 17814749","page":"1702-1703","source":"PubMed","title":"Isotopic Variations in Meteoric Waters","volume":"133","author":[{"family":"Craig","given":"H."}],"issued":{"date-parts":[["1961",5,26]]}}}],"schema":"https://github.com/citation-style-language/schema/raw/master/csl-citation.json"} </w:instrText>
      </w:r>
      <w:r>
        <w:fldChar w:fldCharType="separate"/>
      </w:r>
      <w:r w:rsidRPr="4F2B872C" w:rsidR="000D3EC3">
        <w:rPr>
          <w:rFonts w:ascii="Calibri" w:hAnsi="Calibri" w:cs="Calibri"/>
        </w:rPr>
        <w:t>(Craig 1961)</w:t>
      </w:r>
      <w:r>
        <w:fldChar w:fldCharType="end"/>
      </w:r>
      <w:r w:rsidR="000D3EC3">
        <w:t>. </w:t>
      </w:r>
    </w:p>
    <w:p w:rsidR="00471FAA" w:rsidP="5041D537" w:rsidRDefault="00471FAA" w14:paraId="55C83947" w14:textId="7F9A14D3">
      <w:pPr>
        <w:pStyle w:val="Heading-Secondary"/>
        <w:spacing w:line="360" w:lineRule="auto"/>
        <w:rPr>
          <w:rFonts w:asciiTheme="minorHAnsi" w:hAnsiTheme="minorHAnsi" w:cstheme="minorBidi"/>
        </w:rPr>
      </w:pPr>
      <w:r w:rsidRPr="5041D537">
        <w:rPr>
          <w:rFonts w:asciiTheme="minorHAnsi" w:hAnsiTheme="minorHAnsi" w:cstheme="minorBidi"/>
        </w:rPr>
        <w:t>2.4 In situ data collection</w:t>
      </w:r>
    </w:p>
    <w:p w:rsidR="00471FAA" w:rsidP="5041D537" w:rsidRDefault="643F65BB" w14:paraId="7D4A37F3" w14:textId="4089389C">
      <w:pPr>
        <w:pStyle w:val="Text"/>
      </w:pPr>
      <w:r>
        <w:t>We used s::can spectro::lyser UV-Vis spectrophotometers (s::can Messtechnik GmbH, Vienna, Austria) to estimate DOC</w:t>
      </w:r>
      <w:r w:rsidR="294A605F">
        <w:t>,</w:t>
      </w:r>
      <w:r>
        <w:t xml:space="preserve"> NO</w:t>
      </w:r>
      <w:r w:rsidRPr="4C6249DF">
        <w:rPr>
          <w:vertAlign w:val="subscript"/>
        </w:rPr>
        <w:t>3</w:t>
      </w:r>
      <w:r w:rsidRPr="4C6249DF" w:rsidR="4815DC7A">
        <w:rPr>
          <w:vertAlign w:val="superscript"/>
        </w:rPr>
        <w:t>—</w:t>
      </w:r>
      <w:r>
        <w:t>N</w:t>
      </w:r>
      <w:r w:rsidR="4815DC7A">
        <w:t xml:space="preserve">, and total phosphorus (TP) </w:t>
      </w:r>
      <w:r>
        <w:t>concentrations</w:t>
      </w:r>
      <w:r w:rsidR="62312191">
        <w:t xml:space="preserve"> </w:t>
      </w:r>
      <w:r>
        <w:fldChar w:fldCharType="begin"/>
      </w:r>
      <w:r>
        <w:instrText xml:space="preserve"> ADDIN ZOTERO_ITEM CSL_CITATION {"citationID":"1Ge14EIM","properties":{"formattedCitation":"(Vaughan et al. 2017; Kincaid et al. 2020)","plainCitation":"(Vaughan et al. 2017; Kincaid et al. 2020)","noteIndex":0},"citationItems":[{"id":1108,"uris":["http://zotero.org/users/2821348/items/3S9BU5DP"],"itemData":{"id":1108,"type":"article-journal","abstract":"Storm events dominate riverine loads of dissolved organic carbon (DOC) and nitrate and are expected to increase in frequency and intensity in many regions due to climate change. We deployed three high-frequency (15 min) in situ absorbance spectrophotometers to monitor DOC and nitrate concentration for 126 storms in three watersheds with agricultural, urban, and forested land use/land cover. We examined intrastorm hysteresis and the influences of seasonality, storm size, and dominant land use/land cover on storm DOC and nitrate loads. DOC hysteresis was generally anticlockwise at all sites, indicating distal and plentiful sources for all three streams despite varied DOC character and sources. Nitrate hysteresis was generally clockwise for urban and forested sites, but anticlockwise for the agricultural site, indicating an exhaustible, proximal source of nitrate in the urban and forested sites, and more distal and plentiful sources of nitrate in the agricultural site. The agricultural site had significantly higher storm nitrate yield per water yield and higher storm DOC yield per water yield than the urban or forested sites. Seasonal effects were important for storm nitrate yield in all three watersheds and farm management practices likely caused complex interactions with seasonality at the agricultural site. Hysteresis indices did not improve predictions of storm nitrate yields at any site. We discuss key lessons from using high-frequency in situ optical sensors.","container-title":"Water Resources Research","DOI":"10.1002/2017WR020491","ISSN":"1944-7973","issue":"7","language":"en","license":"© 2017. The Authors.","note":"_eprint: https://onlinelibrary.wiley.com/doi/pdf/10.1002/2017WR020491","page":"5345-5363","source":"Wiley Online Library","title":"High-frequency dissolved organic carbon and nitrate measurements reveal differences in storm hysteresis and loading in relation to land cover and seasonality","volume":"53","author":[{"family":"Vaughan","given":"M. C. H."},{"family":"Bowden","given":"W. B."},{"family":"Shanley","given":"J. B."},{"family":"Vermilyea","given":"A."},{"family":"Sleeper","given":"R."},{"family":"Gold","given":"A. J."},{"family":"Pradhanang","given":"S. M."},{"family":"Inamdar","given":"S. P."},{"family":"Levia","given":"D. F."},{"family":"Andres","given":"A. S."},{"family":"Birgand","given":"F."},{"family":"Schroth","given":"A. W."}],"issued":{"date-parts":[["2017"]]}}},{"id":1090,"uris":["http://zotero.org/users/2821348/items/I5SUV35Y"],"itemData":{"id":1090,"type":"article-journal","abstract":"Catchment nutrient export, especially during high flow events, can influence ecological processes in receiving waters by altering nitrogen (N) and phosphorus (P) concentrations and relative amounts (stoichiometry). Event-scale N and P export dynamics may be significantly altered by land use/land cover (LULC) and season. Consequently, to manage water resources, it is important to understand how LULC and season interact to influence event N and P export. In situ, high-frequency spectrophotometers allowed us to continuously and concurrently monitor nitrate (NO3−) and soluble reactive P (SRP) concentrations and therefore examine event-scale NO3− and SRP export dynamics. Here we analyzed event NO3− and SRP concentration-discharge hysteresis patterns and yields for &gt;400 events to evaluate how LULC and seasonality influence event NO3− and SRP export dynamics in three low-order watersheds with different primary LULCs (agricultural, forested, and urban). Differences among event NO3− and SRP hysteresis patterns suggest these nutrients have different source areas and dominant transport pathways that were impacted by both LULC and seasonality. Unexpectedly, we observed similar seasonal patterns in event NO3−:SRP stoichiometry among LULCs, with the most N-enriched events occurring in spring, and event stoichiometry approaching Redfield N:P ratios in the fall. However, seasonal stoichiometry patterns were driven by unique seasonal NO3− and SRP export patterns at each site. Overall these findings suggest LULC and seasonality interact to alter the timing and magnitude of event NO3− and SRP exports, leading to seasonal patterns in event NO3− to SRP stoichiometry that may influence ecological processes, such as productivity, in receiving waters.","container-title":"Water Resources Research","DOI":"10.1029/2020WR027361","ISSN":"1944-7973","issue":"10","language":"en","license":"©2020. The Authors.","note":"_eprint: https://onlinelibrary.wiley.com/doi/pdf/10.1029/2020WR027361","page":"e2020WR027361","source":"Wiley Online Library","title":"Land Use and Season Influence Event-Scale Nitrate and Soluble Reactive Phosphorus Exports and Export Stoichiometry from Headwater Catchments","volume":"56","author":[{"family":"Kincaid","given":"Dustin W."},{"family":"Seybold","given":"Erin C."},{"family":"Adair","given":"E. Carol"},{"family":"Bowden","given":"William B."},{"family":"Perdrial","given":"Julia N."},{"family":"Vaughan","given":"Matthew C. H."},{"family":"Schroth","given":"Andrew W."}],"issued":{"date-parts":[["2020"]]}}}],"schema":"https://github.com/citation-style-language/schema/raw/master/csl-citation.json"} </w:instrText>
      </w:r>
      <w:r>
        <w:fldChar w:fldCharType="separate"/>
      </w:r>
      <w:r w:rsidRPr="4C6249DF" w:rsidR="00861FD0">
        <w:rPr>
          <w:rFonts w:ascii="Calibri" w:hAnsi="Calibri" w:cs="Calibri"/>
        </w:rPr>
        <w:t>(Vaughan et al. 2017; Kincaid et al. 2020)</w:t>
      </w:r>
      <w:r>
        <w:fldChar w:fldCharType="end"/>
      </w:r>
      <w:r w:rsidR="00861FD0">
        <w:t>.</w:t>
      </w:r>
      <w:r w:rsidR="002310BA">
        <w:t xml:space="preserve"> </w:t>
      </w:r>
      <w:r w:rsidR="00313EE0">
        <w:t xml:space="preserve">Nitrate, total phosphorus (TP), and dissolved organic carbon (DOC) yields for each event were determined using the </w:t>
      </w:r>
      <w:r w:rsidRPr="4C6249DF" w:rsidR="00313EE0">
        <w:rPr>
          <w:i/>
          <w:iCs/>
        </w:rPr>
        <w:t>in</w:t>
      </w:r>
      <w:r w:rsidRPr="4C6249DF" w:rsidR="008F1711">
        <w:rPr>
          <w:i/>
          <w:iCs/>
        </w:rPr>
        <w:t xml:space="preserve"> </w:t>
      </w:r>
      <w:r w:rsidRPr="4C6249DF" w:rsidR="00313EE0">
        <w:rPr>
          <w:i/>
          <w:iCs/>
        </w:rPr>
        <w:t>situ</w:t>
      </w:r>
      <w:r w:rsidR="00313EE0">
        <w:t xml:space="preserve"> sensor-derived concentrations</w:t>
      </w:r>
      <w:r w:rsidR="28A3A37C">
        <w:t xml:space="preserve"> (hereafter referred to as ‘sensor stream data’)</w:t>
      </w:r>
      <w:r w:rsidR="00313EE0">
        <w:t xml:space="preserve">. Here we define nutrient losses as removal in streamwater (as opposed to biological uptake). We </w:t>
      </w:r>
      <w:r w:rsidR="002E2D96">
        <w:t>calculate</w:t>
      </w:r>
      <w:r w:rsidR="009F797B">
        <w:t xml:space="preserve"> </w:t>
      </w:r>
      <w:r w:rsidR="00313EE0">
        <w:t>yield</w:t>
      </w:r>
      <w:r w:rsidR="009F797B">
        <w:t>s</w:t>
      </w:r>
      <w:r w:rsidR="00313EE0">
        <w:t xml:space="preserve"> </w:t>
      </w:r>
      <w:r w:rsidR="009F797B">
        <w:t>of</w:t>
      </w:r>
      <w:r w:rsidR="00313EE0">
        <w:t xml:space="preserve"> nutrient loss as mass per time </w:t>
      </w:r>
      <w:r w:rsidR="00B35A3E">
        <w:t>divided by</w:t>
      </w:r>
      <w:r w:rsidR="00313EE0">
        <w:t xml:space="preserve"> sub</w:t>
      </w:r>
      <w:r w:rsidR="001F5C1C">
        <w:t>catchment</w:t>
      </w:r>
      <w:r w:rsidR="00313EE0">
        <w:t xml:space="preserve"> drainage area.</w:t>
      </w:r>
      <w:r>
        <w:t xml:space="preserve"> Each stream site was also equipped with a HOBO pressure transducer (Onset </w:t>
      </w:r>
      <w:r w:rsidR="2FFC85D3">
        <w:t xml:space="preserve">Computer </w:t>
      </w:r>
      <w:r>
        <w:t>Corporation, Bourne, MA</w:t>
      </w:r>
      <w:r w:rsidR="00EA42B5">
        <w:t>, USA</w:t>
      </w:r>
      <w:r>
        <w:t>) to monitor stage. We previously developed stage-discharge rating curves for each</w:t>
      </w:r>
      <w:r w:rsidR="00C944AA">
        <w:t xml:space="preserve"> catchment</w:t>
      </w:r>
      <w:r>
        <w:t xml:space="preserve"> to estimate continuous time series for stream discharge using </w:t>
      </w:r>
      <w:r w:rsidR="00EC36EC">
        <w:t>barometrically</w:t>
      </w:r>
      <w:r>
        <w:t xml:space="preserve"> corrected stage measurements</w:t>
      </w:r>
      <w:r w:rsidR="00EA42B5">
        <w:t xml:space="preserve"> </w:t>
      </w:r>
      <w:r>
        <w:fldChar w:fldCharType="begin"/>
      </w:r>
      <w:r>
        <w:instrText xml:space="preserve"> ADDIN ZOTERO_ITEM CSL_CITATION {"citationID":"H48ceYMI","properties":{"formattedCitation":"(Vaughan et al. 2017)","plainCitation":"(Vaughan et al. 2017)","noteIndex":0},"citationItems":[{"id":1108,"uris":["http://zotero.org/users/2821348/items/3S9BU5DP"],"itemData":{"id":1108,"type":"article-journal","abstract":"Storm events dominate riverine loads of dissolved organic carbon (DOC) and nitrate and are expected to increase in frequency and intensity in many regions due to climate change. We deployed three high-frequency (15 min) in situ absorbance spectrophotometers to monitor DOC and nitrate concentration for 126 storms in three watersheds with agricultural, urban, and forested land use/land cover. We examined intrastorm hysteresis and the influences of seasonality, storm size, and dominant land use/land cover on storm DOC and nitrate loads. DOC hysteresis was generally anticlockwise at all sites, indicating distal and plentiful sources for all three streams despite varied DOC character and sources. Nitrate hysteresis was generally clockwise for urban and forested sites, but anticlockwise for the agricultural site, indicating an exhaustible, proximal source of nitrate in the urban and forested sites, and more distal and plentiful sources of nitrate in the agricultural site. The agricultural site had significantly higher storm nitrate yield per water yield and higher storm DOC yield per water yield than the urban or forested sites. Seasonal effects were important for storm nitrate yield in all three watersheds and farm management practices likely caused complex interactions with seasonality at the agricultural site. Hysteresis indices did not improve predictions of storm nitrate yields at any site. We discuss key lessons from using high-frequency in situ optical sensors.","container-title":"Water Resources Research","DOI":"10.1002/2017WR020491","ISSN":"1944-7973","issue":"7","language":"en","license":"© 2017. The Authors.","note":"_eprint: https://onlinelibrary.wiley.com/doi/pdf/10.1002/2017WR020491","page":"5345-5363","source":"Wiley Online Library","title":"High-frequency dissolved organic carbon and nitrate measurements reveal differences in storm hysteresis and loading in relation to land cover and seasonality","volume":"53","author":[{"family":"Vaughan","given":"M. C. H."},{"family":"Bowden","given":"W. B."},{"family":"Shanley","given":"J. B."},{"family":"Vermilyea","given":"A."},{"family":"Sleeper","given":"R."},{"family":"Gold","given":"A. J."},{"family":"Pradhanang","given":"S. M."},{"family":"Inamdar","given":"S. P."},{"family":"Levia","given":"D. F."},{"family":"Andres","given":"A. S."},{"family":"Birgand","given":"F."},{"family":"Schroth","given":"A. W."}],"issued":{"date-parts":[["2017"]]}}}],"schema":"https://github.com/citation-style-language/schema/raw/master/csl-citation.json"} </w:instrText>
      </w:r>
      <w:r>
        <w:fldChar w:fldCharType="separate"/>
      </w:r>
      <w:r w:rsidRPr="4C6249DF" w:rsidR="00BD5095">
        <w:rPr>
          <w:rFonts w:ascii="Calibri" w:hAnsi="Calibri" w:cs="Calibri"/>
        </w:rPr>
        <w:t>(Vaughan et al. 2017)</w:t>
      </w:r>
      <w:r>
        <w:fldChar w:fldCharType="end"/>
      </w:r>
      <w:r>
        <w:t xml:space="preserve">. Rating curves were developed using a combination of velocity-area calculations from stream velocity measurements </w:t>
      </w:r>
      <w:r>
        <w:fldChar w:fldCharType="begin"/>
      </w:r>
      <w:r>
        <w:instrText xml:space="preserve"> ADDIN ZOTERO_ITEM CSL_CITATION {"citationID":"WvSgKiau","properties":{"formattedCitation":"(Turnipseed and Sauer 2010)","plainCitation":"(Turnipseed and Sauer 2010)","noteIndex":0},"citationItems":[{"id":3237,"uris":["http://zotero.org/users/2821348/items/GVWM5RJV"],"itemData":{"id":3237,"type":"report","abstract":"The techniques and standards for making discharge measurements at streamflow gaging stations are described in this publication. The vertical axis rotating-element current meter, principally the Price current meter, has been traditionally used for most measurements of discharge; however, advancements in acoustic technology have led to important developments in the use of acoustic Doppler current profilers, acoustic Doppler velocimeters, and other emerging technologies for the measurement of discharge. These new instruments, based on acoustic Doppler theory, have the advantage of no moving parts, and in the case of the acoustic Doppler current profiler, quickly and easily provide three-dimensional stream-velocity profile data through much of the vertical water column. For much of the discussion of acoustic Doppler current profiler moving-boat methodology, the reader is referred to U.S. Geological Survey Techniques and Methods 3–A22 (Mueller and Wagner, 2009).Personal digital assistants (PDAs), electronic field notebooks, and other personal computers provide fast and efficient data-collection...","language":"en","note":"ISSN: 2328-7055\ncontainer-title: Techniques and Methods\nDOI: 10.3133/tm3A8","number":"3-A8","publisher":"U.S. Geological Survey","source":"pubs.usgs.gov","title":"Discharge measurements at gaging stations","URL":"https://pubs.usgs.gov/publication/tm3A8","author":[{"family":"Turnipseed","given":"D. Phil"},{"family":"Sauer","given":"Vernon B."}],"accessed":{"date-parts":[["2025",2,23]]},"issued":{"date-parts":[["2010"]]}}}],"schema":"https://github.com/citation-style-language/schema/raw/master/csl-citation.json"} </w:instrText>
      </w:r>
      <w:r>
        <w:fldChar w:fldCharType="separate"/>
      </w:r>
      <w:r w:rsidRPr="4C6249DF">
        <w:rPr>
          <w:rFonts w:ascii="Calibri" w:hAnsi="Calibri" w:cs="Calibri"/>
        </w:rPr>
        <w:t>(Turnipseed and Sauer 2010)</w:t>
      </w:r>
      <w:r>
        <w:fldChar w:fldCharType="end"/>
      </w:r>
      <w:r>
        <w:t xml:space="preserve"> and tracer dilution gauging </w:t>
      </w:r>
      <w:r>
        <w:fldChar w:fldCharType="begin"/>
      </w:r>
      <w:r>
        <w:instrText xml:space="preserve"> ADDIN ZOTERO_ITEM CSL_CITATION {"citationID":"dcJFJzsq","properties":{"formattedCitation":"(Kilpatrick and Cobb 1985)","plainCitation":"(Kilpatrick and Cobb 1985)","noteIndex":0},"citationItems":[{"id":3243,"uris":["http://zotero.org/users/2821348/items/XFL54NHU"],"itemData":{"id":3243,"type":"report","abstract":"The development of fluorescent dyes and fluorometers that can measure these dyes at very low concentrations has made dye-dilution methods practical for measuring discharge. These methods are particularly useful for determining discharge under certain flow conditions that are unfavorable for current meter measurements. These include small streams, canals, and pipes where 1. Turbulence is excessive for current-meter measurement but conducive to good mixing. 2. Moving rocks and debris may damage instruments placed in the flow. 3. Cross-sectional areas or velocities are indeterminate or changing. 4. The flow is unsteady, such as the flow that exists with storm-runoff events on small streams and urban storm-sewer systems. 5. The flow is physically inaccessible or unsafe. From a practical standpoint, such methods are limited primarily to small streams, because of the excessively long channel-mixing lengths required for larger streams. Very good accuracy can be obtained provided that 1. Adequate mixing length and time are allowed. 2. Careful field and laboratory techniques...","language":"en","note":"container-title: Techniques of Water-Resources Investigations\nDOI: 10.3133/twri03A16","number":"03-A16","publisher":"U.S. G.P.O.,","source":"pubs.usgs.gov","title":"Measurement of discharge using tracers","URL":"https://pubs.usgs.gov/publication/twri03A16","author":[{"family":"Kilpatrick","given":"F. A."},{"family":"Cobb","given":"Ernest D."}],"accessed":{"date-parts":[["2025",2,23]]},"issued":{"date-parts":[["1985"]]}}}],"schema":"https://github.com/citation-style-language/schema/raw/master/csl-citation.json"} </w:instrText>
      </w:r>
      <w:r>
        <w:fldChar w:fldCharType="separate"/>
      </w:r>
      <w:r w:rsidRPr="4C6249DF">
        <w:rPr>
          <w:rFonts w:ascii="Calibri" w:hAnsi="Calibri" w:cs="Calibri"/>
        </w:rPr>
        <w:t>(Kilpatrick and Cobb 1985)</w:t>
      </w:r>
      <w:r>
        <w:fldChar w:fldCharType="end"/>
      </w:r>
      <w:r>
        <w:t>.</w:t>
      </w:r>
    </w:p>
    <w:p w:rsidR="00B03827" w:rsidP="5041D537" w:rsidRDefault="643F65BB" w14:paraId="5C67C747" w14:textId="6CEB8BD9">
      <w:pPr>
        <w:pStyle w:val="Text"/>
      </w:pPr>
      <w:r>
        <w:t xml:space="preserve">Soil temperature and volumetric water content </w:t>
      </w:r>
      <w:r w:rsidR="446EDFC7">
        <w:t xml:space="preserve">(VWC) </w:t>
      </w:r>
      <w:r>
        <w:t xml:space="preserve">were </w:t>
      </w:r>
      <w:r w:rsidR="3F849FE4">
        <w:t>monitored</w:t>
      </w:r>
      <w:r>
        <w:t xml:space="preserve"> using </w:t>
      </w:r>
      <w:r w:rsidRPr="4F2B872C" w:rsidR="6384A353">
        <w:rPr>
          <w:i/>
          <w:iCs/>
        </w:rPr>
        <w:t>in situ</w:t>
      </w:r>
      <w:r w:rsidR="6384A353">
        <w:t xml:space="preserve"> sensors (Meter Environmental, Pullman</w:t>
      </w:r>
      <w:r w:rsidR="5150D123">
        <w:t>, WA</w:t>
      </w:r>
      <w:r w:rsidR="00EA42B5">
        <w:t>, USA</w:t>
      </w:r>
      <w:r w:rsidR="5150D123">
        <w:t>) at three soil depths: 15, 30, and 45 cm</w:t>
      </w:r>
      <w:r w:rsidR="00E4571E">
        <w:t xml:space="preserve"> at HB</w:t>
      </w:r>
      <w:r w:rsidR="5150D123">
        <w:t xml:space="preserve">. </w:t>
      </w:r>
      <w:r w:rsidR="5150D123">
        <w:lastRenderedPageBreak/>
        <w:t xml:space="preserve">Sensors were installed </w:t>
      </w:r>
      <w:r w:rsidR="42B6077D">
        <w:t>in</w:t>
      </w:r>
      <w:r w:rsidR="6F824B9A">
        <w:t xml:space="preserve"> two</w:t>
      </w:r>
      <w:r w:rsidR="42B6077D">
        <w:t xml:space="preserve"> </w:t>
      </w:r>
      <w:r w:rsidR="5C7C68F3">
        <w:t>hillslopes</w:t>
      </w:r>
      <w:r w:rsidR="42B6077D">
        <w:t xml:space="preserve"> to near-stream tra</w:t>
      </w:r>
      <w:r w:rsidR="6F824B9A">
        <w:t xml:space="preserve">nsects per </w:t>
      </w:r>
      <w:r w:rsidR="3A398F30">
        <w:t>sub</w:t>
      </w:r>
      <w:r w:rsidR="00BA482D">
        <w:t>catchment</w:t>
      </w:r>
      <w:r w:rsidR="6F824B9A">
        <w:t>, with 2-</w:t>
      </w:r>
      <w:r w:rsidR="73ABC343">
        <w:t>5 sensors at each transect</w:t>
      </w:r>
      <w:r w:rsidR="64CE00E8">
        <w:t xml:space="preserve"> coincident with soil ion exchange resins</w:t>
      </w:r>
      <w:r w:rsidR="73ABC343">
        <w:t>.</w:t>
      </w:r>
      <w:r w:rsidR="73A94DF7">
        <w:t xml:space="preserve"> </w:t>
      </w:r>
      <w:r w:rsidR="00454D5F">
        <w:t xml:space="preserve">We used </w:t>
      </w:r>
      <w:r w:rsidR="0018065E">
        <w:t>comparable</w:t>
      </w:r>
      <w:r w:rsidR="7E3FEFF6">
        <w:t xml:space="preserve"> soil sensor temperature and </w:t>
      </w:r>
      <w:r w:rsidR="050CE1CB">
        <w:t>moisture</w:t>
      </w:r>
      <w:r w:rsidR="7E3FEFF6">
        <w:t xml:space="preserve"> </w:t>
      </w:r>
      <w:r w:rsidR="556881FC">
        <w:t>sensors (TMS4</w:t>
      </w:r>
      <w:r w:rsidR="7168119A">
        <w:t>, TOMST, Prague, Czech Republic)</w:t>
      </w:r>
      <w:r w:rsidR="556881FC">
        <w:t xml:space="preserve"> deployed at 6</w:t>
      </w:r>
      <w:r w:rsidR="10D13FB5">
        <w:t>-</w:t>
      </w:r>
      <w:r w:rsidR="556881FC">
        <w:t xml:space="preserve">cm soil depth at </w:t>
      </w:r>
      <w:r w:rsidR="7E3FEFF6">
        <w:t xml:space="preserve">a similar </w:t>
      </w:r>
      <w:r w:rsidR="008744DF">
        <w:t>and nearby (4</w:t>
      </w:r>
      <w:r w:rsidR="005825BC">
        <w:t>5</w:t>
      </w:r>
      <w:r w:rsidR="00B167A0">
        <w:t>-</w:t>
      </w:r>
      <w:r w:rsidR="008744DF">
        <w:t xml:space="preserve">km) </w:t>
      </w:r>
      <w:r w:rsidR="7E3FEFF6">
        <w:t>montane site (Ranch Brook,</w:t>
      </w:r>
      <w:r w:rsidR="00815AB6">
        <w:t xml:space="preserve"> 44.50 N, -72.75</w:t>
      </w:r>
      <w:r w:rsidR="00DC2864">
        <w:t xml:space="preserve"> W</w:t>
      </w:r>
      <w:r w:rsidR="7E3FEFF6">
        <w:t xml:space="preserve">) as </w:t>
      </w:r>
      <w:r w:rsidR="00F9698D">
        <w:t xml:space="preserve">a proxy for WB due to </w:t>
      </w:r>
      <w:r w:rsidR="01626A46">
        <w:t xml:space="preserve">failure of the </w:t>
      </w:r>
      <w:r w:rsidR="00F9698D">
        <w:t>Meter sensor</w:t>
      </w:r>
      <w:r w:rsidR="00371381">
        <w:t xml:space="preserve">s </w:t>
      </w:r>
      <w:r w:rsidR="02CEE477">
        <w:t>at that site</w:t>
      </w:r>
      <w:r w:rsidR="7E3FEFF6">
        <w:t xml:space="preserve">. </w:t>
      </w:r>
      <w:r w:rsidR="76B952DE">
        <w:t xml:space="preserve">Each site was equipped with a </w:t>
      </w:r>
      <w:r w:rsidR="22000A35">
        <w:t xml:space="preserve">HOBO RX3000 weather station (Onset </w:t>
      </w:r>
      <w:r w:rsidR="2FFC85D3">
        <w:t xml:space="preserve">Computer </w:t>
      </w:r>
      <w:r w:rsidR="22000A35">
        <w:t>Corporation, Bourne, MA</w:t>
      </w:r>
      <w:r w:rsidR="00EA42B5">
        <w:t>, USA</w:t>
      </w:r>
      <w:r w:rsidR="22000A35">
        <w:t>)</w:t>
      </w:r>
      <w:r w:rsidR="3502D904">
        <w:t xml:space="preserve"> that measure</w:t>
      </w:r>
      <w:r w:rsidR="00EA42B5">
        <w:t>d</w:t>
      </w:r>
      <w:r w:rsidR="3502D904">
        <w:t xml:space="preserve"> rainfall, air temperature, atmospheric pressure, wind speed and </w:t>
      </w:r>
      <w:r w:rsidR="3EEA1D21">
        <w:t xml:space="preserve">wind </w:t>
      </w:r>
      <w:r w:rsidR="3502D904">
        <w:t xml:space="preserve">direction. </w:t>
      </w:r>
    </w:p>
    <w:p w:rsidRPr="009D4566" w:rsidR="00471FAA" w:rsidP="59D6761D" w:rsidRDefault="643F65BB" w14:paraId="5510F8AA" w14:textId="43756CE0">
      <w:pPr>
        <w:pStyle w:val="Text"/>
      </w:pPr>
      <w:r>
        <w:t xml:space="preserve">To quantify available soil mineral </w:t>
      </w:r>
      <w:r w:rsidR="1335FD56">
        <w:t>nitrogen</w:t>
      </w:r>
      <w:r>
        <w:t xml:space="preserve"> and </w:t>
      </w:r>
      <w:r w:rsidR="3212674E">
        <w:t>phosphorus</w:t>
      </w:r>
      <w:r>
        <w:t xml:space="preserve">, we deployed ion exchange </w:t>
      </w:r>
      <w:r w:rsidR="52D9CFB9">
        <w:t xml:space="preserve">resin </w:t>
      </w:r>
      <w:r>
        <w:t>capsules (Unibest, Kennewick, WA</w:t>
      </w:r>
      <w:r w:rsidR="00787B12">
        <w:t>, USA</w:t>
      </w:r>
      <w:r>
        <w:t xml:space="preserve">) </w:t>
      </w:r>
      <w:r w:rsidR="00761A33">
        <w:t xml:space="preserve">year-round </w:t>
      </w:r>
      <w:r>
        <w:t xml:space="preserve">in 30-cm deep access tubes installed </w:t>
      </w:r>
      <w:r w:rsidR="1E601EBA">
        <w:t xml:space="preserve">at </w:t>
      </w:r>
      <w:r w:rsidR="11797881">
        <w:t xml:space="preserve">a </w:t>
      </w:r>
      <w:r w:rsidR="1E601EBA">
        <w:t>30</w:t>
      </w:r>
      <w:r w:rsidRPr="4F2B872C" w:rsidR="11797881">
        <w:rPr>
          <w:rFonts w:cstheme="minorBidi"/>
        </w:rPr>
        <w:t>°</w:t>
      </w:r>
      <w:r w:rsidR="11797881">
        <w:t xml:space="preserve"> angle</w:t>
      </w:r>
      <w:r w:rsidR="1E601EBA">
        <w:t xml:space="preserve"> </w:t>
      </w:r>
      <w:r>
        <w:t>in the soils at two</w:t>
      </w:r>
      <w:r w:rsidR="00967610">
        <w:t xml:space="preserve"> riparian transects</w:t>
      </w:r>
      <w:r w:rsidR="00894CD0">
        <w:t xml:space="preserve">, </w:t>
      </w:r>
      <w:r w:rsidR="00B04B59">
        <w:t>the same wet and dry transects as the soil sensor transects described above</w:t>
      </w:r>
      <w:r w:rsidR="00D522BD">
        <w:t>,</w:t>
      </w:r>
      <w:r w:rsidR="00967610">
        <w:t xml:space="preserve"> in both sub</w:t>
      </w:r>
      <w:r w:rsidR="0060231E">
        <w:t>catchment</w:t>
      </w:r>
      <w:r w:rsidR="00967610">
        <w:t>s</w:t>
      </w:r>
      <w:r w:rsidR="00894CD0">
        <w:t xml:space="preserve"> </w:t>
      </w:r>
      <w:r w:rsidR="00967610">
        <w:t xml:space="preserve">following an upland-to-riparian gradient. For the purposes of this study, we combine the </w:t>
      </w:r>
      <w:r w:rsidR="00BD5576">
        <w:t xml:space="preserve">data from both </w:t>
      </w:r>
      <w:r w:rsidR="00967610">
        <w:t>wet and dry transects in our analysis</w:t>
      </w:r>
      <w:r w:rsidR="306A06B3">
        <w:t xml:space="preserve"> (HB </w:t>
      </w:r>
      <w:r w:rsidRPr="4F2B872C" w:rsidR="306A06B3">
        <w:rPr>
          <w:i/>
          <w:iCs/>
        </w:rPr>
        <w:t>n</w:t>
      </w:r>
      <w:r w:rsidR="306A06B3">
        <w:t xml:space="preserve"> = 6; WB </w:t>
      </w:r>
      <w:r w:rsidRPr="4F2B872C" w:rsidR="306A06B3">
        <w:rPr>
          <w:i/>
          <w:iCs/>
        </w:rPr>
        <w:t>n</w:t>
      </w:r>
      <w:r w:rsidR="306A06B3">
        <w:t xml:space="preserve"> = 10)</w:t>
      </w:r>
      <w:r w:rsidR="3EC5C209">
        <w:t>.</w:t>
      </w:r>
      <w:r w:rsidR="00BD5576">
        <w:t xml:space="preserve"> </w:t>
      </w:r>
      <w:r>
        <w:t>Capsules were collected and replaced monthly</w:t>
      </w:r>
      <w:r w:rsidR="04DBEF98">
        <w:t xml:space="preserve">, rinsed free of loose soil or debris with </w:t>
      </w:r>
      <w:r w:rsidR="00021B87">
        <w:t>deionized</w:t>
      </w:r>
      <w:r w:rsidR="04DBEF98">
        <w:t xml:space="preserve"> water, </w:t>
      </w:r>
      <w:r w:rsidR="2611A6F8">
        <w:t>air dried for one week</w:t>
      </w:r>
      <w:r w:rsidR="665F8230">
        <w:t>,</w:t>
      </w:r>
      <w:r w:rsidR="2611A6F8">
        <w:t xml:space="preserve"> and serially extracted into</w:t>
      </w:r>
      <w:r>
        <w:t xml:space="preserve"> 2 </w:t>
      </w:r>
      <w:r w:rsidR="00B31F29">
        <w:t>mol/L</w:t>
      </w:r>
      <w:r>
        <w:t xml:space="preserve"> </w:t>
      </w:r>
      <w:r w:rsidR="17335AA7">
        <w:t>potassium chloride</w:t>
      </w:r>
      <w:r w:rsidR="671658A6">
        <w:t>.</w:t>
      </w:r>
      <w:r w:rsidR="2611A6F8">
        <w:t xml:space="preserve"> </w:t>
      </w:r>
      <w:r w:rsidR="773B6A2A">
        <w:t xml:space="preserve">The extractant </w:t>
      </w:r>
      <w:r w:rsidR="73017E73">
        <w:t>was filtered through Whatman #42 filter paper and</w:t>
      </w:r>
      <w:r w:rsidR="773B6A2A">
        <w:t xml:space="preserve"> frozen</w:t>
      </w:r>
      <w:r w:rsidR="5A2C8FA5">
        <w:t xml:space="preserve"> at -20 </w:t>
      </w:r>
      <w:r w:rsidRPr="4F2B872C" w:rsidR="14A8B373">
        <w:rPr>
          <w:rFonts w:cstheme="minorBidi"/>
        </w:rPr>
        <w:t>°</w:t>
      </w:r>
      <w:r w:rsidR="5A2C8FA5">
        <w:t>C until</w:t>
      </w:r>
      <w:r>
        <w:t xml:space="preserve"> </w:t>
      </w:r>
      <w:r w:rsidR="14A8B373">
        <w:t>colorimetric</w:t>
      </w:r>
      <w:r>
        <w:t xml:space="preserve"> analysis for </w:t>
      </w:r>
      <w:r w:rsidR="7239BA93">
        <w:t>ammonium</w:t>
      </w:r>
      <w:r w:rsidR="301E0517">
        <w:t xml:space="preserve"> </w:t>
      </w:r>
      <w:r w:rsidR="1E197774">
        <w:t>(</w:t>
      </w:r>
      <w:r w:rsidR="3EF1137D">
        <w:t>NH</w:t>
      </w:r>
      <w:r w:rsidRPr="4F2B872C" w:rsidR="3EF1137D">
        <w:rPr>
          <w:vertAlign w:val="subscript"/>
        </w:rPr>
        <w:t>4</w:t>
      </w:r>
      <w:r w:rsidRPr="4F2B872C" w:rsidR="36051BE6">
        <w:rPr>
          <w:vertAlign w:val="superscript"/>
        </w:rPr>
        <w:t>+</w:t>
      </w:r>
      <w:r w:rsidR="580BD05D">
        <w:t>)</w:t>
      </w:r>
      <w:r w:rsidR="36051BE6">
        <w:t xml:space="preserve">, </w:t>
      </w:r>
      <w:r w:rsidR="5F293245">
        <w:t>nitrate (</w:t>
      </w:r>
      <w:r w:rsidR="3EF1137D">
        <w:t>NO</w:t>
      </w:r>
      <w:r w:rsidRPr="4F2B872C" w:rsidR="3EF1137D">
        <w:rPr>
          <w:vertAlign w:val="subscript"/>
        </w:rPr>
        <w:t>3</w:t>
      </w:r>
      <w:r w:rsidRPr="4F2B872C" w:rsidR="36051BE6">
        <w:rPr>
          <w:vertAlign w:val="superscript"/>
        </w:rPr>
        <w:t>-</w:t>
      </w:r>
      <w:r w:rsidR="0AB24E40">
        <w:t>)</w:t>
      </w:r>
      <w:r w:rsidR="36051BE6">
        <w:t>,</w:t>
      </w:r>
      <w:r w:rsidR="3EF1137D">
        <w:t xml:space="preserve"> and </w:t>
      </w:r>
      <w:r w:rsidR="351E6230">
        <w:t>phosphate (</w:t>
      </w:r>
      <w:r w:rsidR="3EF1137D">
        <w:t>PO</w:t>
      </w:r>
      <w:r w:rsidRPr="4F2B872C" w:rsidR="3EF1137D">
        <w:rPr>
          <w:vertAlign w:val="subscript"/>
        </w:rPr>
        <w:t>4</w:t>
      </w:r>
      <w:r w:rsidRPr="4F2B872C" w:rsidR="3EF1137D">
        <w:rPr>
          <w:vertAlign w:val="superscript"/>
        </w:rPr>
        <w:t>3</w:t>
      </w:r>
      <w:r w:rsidRPr="4F2B872C" w:rsidR="36051BE6">
        <w:rPr>
          <w:vertAlign w:val="superscript"/>
        </w:rPr>
        <w:t>-</w:t>
      </w:r>
      <w:r w:rsidR="19C0465D">
        <w:t>)</w:t>
      </w:r>
      <w:r w:rsidRPr="4F2B872C" w:rsidR="7BED39C3">
        <w:rPr>
          <w:vertAlign w:val="superscript"/>
        </w:rPr>
        <w:t xml:space="preserve"> </w:t>
      </w:r>
      <w:r w:rsidR="7BED39C3">
        <w:t xml:space="preserve">using </w:t>
      </w:r>
      <w:r w:rsidR="0763320C">
        <w:t xml:space="preserve">a </w:t>
      </w:r>
      <w:r w:rsidR="7BED39C3">
        <w:t xml:space="preserve">microplate </w:t>
      </w:r>
      <w:r w:rsidR="489F1672">
        <w:t xml:space="preserve">version of the </w:t>
      </w:r>
      <w:r w:rsidR="2E0A84B9">
        <w:t>phenol hypochlorite method (NH</w:t>
      </w:r>
      <w:r w:rsidRPr="4F2B872C" w:rsidR="2E0A84B9">
        <w:rPr>
          <w:vertAlign w:val="subscript"/>
        </w:rPr>
        <w:t>4</w:t>
      </w:r>
      <w:r w:rsidRPr="4F2B872C" w:rsidR="2E0A84B9">
        <w:rPr>
          <w:vertAlign w:val="superscript"/>
        </w:rPr>
        <w:t>+</w:t>
      </w:r>
      <w:r w:rsidR="2E0A84B9">
        <w:t>,</w:t>
      </w:r>
      <w:r w:rsidR="2C9576AC">
        <w:t xml:space="preserve"> </w:t>
      </w:r>
      <w:r>
        <w:fldChar w:fldCharType="begin"/>
      </w:r>
      <w:r>
        <w:instrText xml:space="preserve"> ADDIN ZOTERO_ITEM CSL_CITATION {"citationID":"tlhK6fZo","properties":{"formattedCitation":"(Weatherburn 1967)","plainCitation":"(Weatherburn 1967)","dontUpdate":true,"noteIndex":0},"citationItems":[{"id":3261,"uris":["http://zotero.org/users/2821348/items/NFZPEAPK"],"itemData":{"id":3261,"type":"article-journal","container-title":"Analytical Chemistry","DOI":"10.1021/ac60252a045","ISSN":"0003-2700","issue":"8","journalAbbreviation":"Anal. Chem.","note":"publisher: American Chemical Society","page":"971-974","source":"ACS Publications","title":"Phenol-hypochlorite reaction for determination of ammonia","volume":"39","author":[{"family":"Weatherburn","given":"M. W."}],"issued":{"date-parts":[["1967",7,1]]}}}],"schema":"https://github.com/citation-style-language/schema/raw/master/csl-citation.json"} </w:instrText>
      </w:r>
      <w:r>
        <w:fldChar w:fldCharType="separate"/>
      </w:r>
      <w:r w:rsidRPr="4F2B872C" w:rsidR="10EB2498">
        <w:rPr>
          <w:rFonts w:ascii="Calibri" w:hAnsi="Calibri" w:cs="Calibri"/>
        </w:rPr>
        <w:t>Weatherburn 1967)</w:t>
      </w:r>
      <w:r>
        <w:fldChar w:fldCharType="end"/>
      </w:r>
      <w:r w:rsidR="2E0A84B9">
        <w:t>;</w:t>
      </w:r>
      <w:r w:rsidR="5AE64E73">
        <w:t xml:space="preserve"> </w:t>
      </w:r>
      <w:r w:rsidR="2E0A84B9">
        <w:t>vanadium/Griess method</w:t>
      </w:r>
      <w:r w:rsidR="489F1672">
        <w:t xml:space="preserve"> </w:t>
      </w:r>
      <w:r w:rsidR="2E0A84B9">
        <w:t>(NO</w:t>
      </w:r>
      <w:r w:rsidRPr="4F2B872C" w:rsidR="2E0A84B9">
        <w:rPr>
          <w:vertAlign w:val="subscript"/>
        </w:rPr>
        <w:t>3</w:t>
      </w:r>
      <w:r w:rsidRPr="4F2B872C" w:rsidR="2E0A84B9">
        <w:rPr>
          <w:vertAlign w:val="superscript"/>
        </w:rPr>
        <w:t>-</w:t>
      </w:r>
      <w:r w:rsidR="2E0A84B9">
        <w:t xml:space="preserve">, </w:t>
      </w:r>
      <w:r>
        <w:fldChar w:fldCharType="begin"/>
      </w:r>
      <w:r>
        <w:instrText xml:space="preserve"> ADDIN ZOTERO_ITEM CSL_CITATION {"citationID":"mdK8p6QO","properties":{"formattedCitation":"(Doane and Horw\\uc0\\u225{}th 2003)","plainCitation":"(Doane and Horwáth 2003)","dontUpdate":true,"noteIndex":0},"citationItems":[{"id":3262,"uris":["http://zotero.org/users/2821348/items/6MPX37HS"],"itemData":{"id":3262,"type":"article-journal","abstract":"A spectrophotometric procedure for determination of nitrate in water, soil extracts, and a variety of other sample types is described using one reagent solution which is easily prepared and stored. Sample and equipment requirements are minimal. Reduced chemical hazard, simplicity, and versatility represent improvements over existing methods. Limit of detection is 0.01 µg N mL−1 (0.72 μM  ) or less, depending on the matrix.","container-title":"Analytical Letters","DOI":"10.1081/AL-120024647","ISSN":"0003-2719","issue":"12","note":"publisher: Taylor &amp; Francis\n_eprint: https://doi.org/10.1081/AL-120024647","page":"2713-2722","source":"Taylor and Francis+NEJM","title":"Spectrophotometric Determination of Nitrate with a Single Reagent","volume":"36","author":[{"family":"Doane","given":"Timothy A."},{"family":"Horwáth","given":"William R."}],"issued":{"date-parts":[["2003",1,10]]}}}],"schema":"https://github.com/citation-style-language/schema/raw/master/csl-citation.json"} </w:instrText>
      </w:r>
      <w:r>
        <w:fldChar w:fldCharType="separate"/>
      </w:r>
      <w:r w:rsidRPr="4F2B872C" w:rsidR="10EB2498">
        <w:rPr>
          <w:rFonts w:ascii="Calibri" w:hAnsi="Calibri" w:cs="Calibri"/>
        </w:rPr>
        <w:t>Doane and Horwáth 2003)</w:t>
      </w:r>
      <w:r>
        <w:fldChar w:fldCharType="end"/>
      </w:r>
      <w:r w:rsidR="10EB2498">
        <w:t xml:space="preserve"> </w:t>
      </w:r>
      <w:r w:rsidR="489F1672">
        <w:t xml:space="preserve">and malachite green </w:t>
      </w:r>
      <w:r w:rsidR="2E0A84B9">
        <w:t>method (PO</w:t>
      </w:r>
      <w:r w:rsidRPr="4F2B872C" w:rsidR="2E0A84B9">
        <w:rPr>
          <w:vertAlign w:val="subscript"/>
        </w:rPr>
        <w:t>4</w:t>
      </w:r>
      <w:r w:rsidRPr="4F2B872C" w:rsidR="2E0A84B9">
        <w:rPr>
          <w:vertAlign w:val="superscript"/>
        </w:rPr>
        <w:t>3-</w:t>
      </w:r>
      <w:r w:rsidR="2E0A84B9">
        <w:t xml:space="preserve">, </w:t>
      </w:r>
      <w:r>
        <w:fldChar w:fldCharType="begin"/>
      </w:r>
      <w:r>
        <w:instrText xml:space="preserve"> ADDIN ZOTERO_ITEM CSL_CITATION {"citationID":"zmLEaIuS","properties":{"formattedCitation":"(Lajtha et al. 1999)","plainCitation":"(Lajtha et al. 1999)","dontUpdate":true,"noteIndex":0},"citationItems":[{"id":3263,"uris":["http://zotero.org/users/2821348/items/853YA4Q8"],"itemData":{"id":3263,"type":"article-journal","page":"115-142","source":"lter.kbs.msu.edu","title":"Soil phosphorus: characterization and total element analysis","title-short":"Soil phosphorus","author":[{"family":"Lajtha","given":"K."},{"family":"Driscoll","given":"C. T."},{"family":"Jarrell","given":"W. M."},{"family":"Elliott","given":"E. T."}],"issued":{"date-parts":[["1999"]]}}}],"schema":"https://github.com/citation-style-language/schema/raw/master/csl-citation.json"} </w:instrText>
      </w:r>
      <w:r>
        <w:fldChar w:fldCharType="separate"/>
      </w:r>
      <w:r w:rsidRPr="4F2B872C" w:rsidR="52D56FB7">
        <w:rPr>
          <w:rFonts w:ascii="Calibri" w:hAnsi="Calibri" w:cs="Calibri"/>
        </w:rPr>
        <w:t>Lajtha et al. 1999)</w:t>
      </w:r>
      <w:r>
        <w:fldChar w:fldCharType="end"/>
      </w:r>
      <w:r w:rsidR="76B4DF38">
        <w:t xml:space="preserve">. </w:t>
      </w:r>
      <w:r w:rsidR="06BA4C91">
        <w:t xml:space="preserve">Nutrient adsorption was blank-corrected </w:t>
      </w:r>
      <w:r w:rsidR="52D9CFB9">
        <w:t xml:space="preserve">using resin capsules that were not deployed in soils, and </w:t>
      </w:r>
      <w:r w:rsidR="3137B198">
        <w:t>adsorption was standardized per unit area of capsule surface (11.4 cm</w:t>
      </w:r>
      <w:r w:rsidRPr="4F2B872C" w:rsidR="3137B198">
        <w:rPr>
          <w:vertAlign w:val="superscript"/>
        </w:rPr>
        <w:t>2</w:t>
      </w:r>
      <w:r w:rsidR="3137B198">
        <w:t>)</w:t>
      </w:r>
      <w:r w:rsidR="67B3253D">
        <w:t xml:space="preserve"> for 30-day intervals, similar to </w:t>
      </w:r>
      <w:r>
        <w:fldChar w:fldCharType="begin"/>
      </w:r>
      <w:r>
        <w:instrText xml:space="preserve"> ADDIN ZOTERO_ITEM CSL_CITATION {"citationID":"ooYtD6rd","properties":{"formattedCitation":"(Iversen et al. 2022)","plainCitation":"(Iversen et al. 2022)","dontUpdate":true,"noteIndex":0},"citationItems":[{"id":1028,"uris":["http://zotero.org/users/2821348/items/PP54NBJB"],"itemData":{"id":1028,"type":"article-journal","container-title":"Plant and Soil","DOI":"10.1007/s11104-017-3231-z","language":"en","source":"research.fs.usda.gov","title":"Fine-root growth in a forested bog is seasonally dynamic, but shallowly distributed in nutrient-poor peat","URL":"https://research.fs.usda.gov/treesearch/54365","author":[{"family":"Iversen","given":"Colleen M."},{"family":"Childs","given":"Joanne"},{"family":"Norby","given":"Richard J."},{"family":"Ontl","given":"Todd A."},{"family":"Kolka","given":"Randall K."},{"family":"Brice","given":"Deanne J."},{"family":"McFarlane","given":"Karis J."},{"family":"Hanson","given":"Paul J."}],"accessed":{"date-parts":[["2025",1,23]]},"issued":{"date-parts":[["2022",3,24]]}}}],"schema":"https://github.com/citation-style-language/schema/raw/master/csl-citation.json"} </w:instrText>
      </w:r>
      <w:r>
        <w:fldChar w:fldCharType="separate"/>
      </w:r>
      <w:r w:rsidRPr="4F2B872C" w:rsidR="67B3253D">
        <w:rPr>
          <w:rFonts w:ascii="Calibri" w:hAnsi="Calibri" w:cs="Calibri"/>
        </w:rPr>
        <w:t>Iversen et al. (2022)</w:t>
      </w:r>
      <w:r>
        <w:fldChar w:fldCharType="end"/>
      </w:r>
      <w:r w:rsidR="642442CE">
        <w:t>.</w:t>
      </w:r>
    </w:p>
    <w:p w:rsidR="00EE4B86" w:rsidP="4C6249DF" w:rsidRDefault="00EE4B86" w14:paraId="432000EF" w14:textId="43A0596C">
      <w:pPr>
        <w:pStyle w:val="Heading-Secondary"/>
        <w:spacing w:line="360" w:lineRule="auto"/>
        <w:rPr>
          <w:rFonts w:asciiTheme="minorHAnsi" w:hAnsiTheme="minorHAnsi" w:cstheme="minorBidi"/>
        </w:rPr>
      </w:pPr>
      <w:r w:rsidRPr="4C6249DF">
        <w:rPr>
          <w:rFonts w:asciiTheme="minorHAnsi" w:hAnsiTheme="minorHAnsi" w:cstheme="minorBidi"/>
        </w:rPr>
        <w:t>2.</w:t>
      </w:r>
      <w:r w:rsidRPr="4C6249DF" w:rsidR="34EAE7D3">
        <w:rPr>
          <w:rFonts w:asciiTheme="minorHAnsi" w:hAnsiTheme="minorHAnsi" w:cstheme="minorBidi"/>
        </w:rPr>
        <w:t>5</w:t>
      </w:r>
      <w:r w:rsidRPr="4C6249DF" w:rsidR="000D3EC3">
        <w:rPr>
          <w:rFonts w:asciiTheme="minorHAnsi" w:hAnsiTheme="minorHAnsi" w:cstheme="minorBidi"/>
        </w:rPr>
        <w:t xml:space="preserve"> Hydrologic flowpath </w:t>
      </w:r>
      <w:r w:rsidRPr="4C6249DF" w:rsidR="00CF0702">
        <w:rPr>
          <w:rFonts w:asciiTheme="minorHAnsi" w:hAnsiTheme="minorHAnsi" w:cstheme="minorBidi"/>
        </w:rPr>
        <w:t>determination</w:t>
      </w:r>
      <w:r w:rsidRPr="4C6249DF" w:rsidR="000D3EC3">
        <w:rPr>
          <w:rFonts w:asciiTheme="minorHAnsi" w:hAnsiTheme="minorHAnsi" w:cstheme="minorBidi"/>
        </w:rPr>
        <w:t xml:space="preserve"> </w:t>
      </w:r>
      <w:r w:rsidRPr="4C6249DF" w:rsidR="00D42149">
        <w:rPr>
          <w:rFonts w:asciiTheme="minorHAnsi" w:hAnsiTheme="minorHAnsi" w:cstheme="minorBidi"/>
        </w:rPr>
        <w:t>via</w:t>
      </w:r>
      <w:r w:rsidRPr="4C6249DF" w:rsidR="000D3EC3">
        <w:rPr>
          <w:rFonts w:asciiTheme="minorHAnsi" w:hAnsiTheme="minorHAnsi" w:cstheme="minorBidi"/>
        </w:rPr>
        <w:t xml:space="preserve"> end-member mixing</w:t>
      </w:r>
      <w:r w:rsidRPr="4C6249DF" w:rsidR="00D42149">
        <w:rPr>
          <w:rFonts w:asciiTheme="minorHAnsi" w:hAnsiTheme="minorHAnsi" w:cstheme="minorBidi"/>
        </w:rPr>
        <w:t xml:space="preserve"> </w:t>
      </w:r>
      <w:r w:rsidRPr="4C6249DF" w:rsidR="006E11DD">
        <w:rPr>
          <w:rFonts w:asciiTheme="minorHAnsi" w:hAnsiTheme="minorHAnsi" w:cstheme="minorBidi"/>
        </w:rPr>
        <w:t>analysis</w:t>
      </w:r>
    </w:p>
    <w:p w:rsidR="006E11DD" w:rsidP="5041D537" w:rsidRDefault="00574DE6" w14:paraId="6985DCC5" w14:textId="47CC90F3">
      <w:pPr>
        <w:pStyle w:val="Text"/>
      </w:pPr>
      <w:r>
        <w:t xml:space="preserve">We used </w:t>
      </w:r>
      <w:r w:rsidR="006E11DD">
        <w:t>EMMA to estimate event streamflow contributions from distinct sources</w:t>
      </w:r>
      <w:r w:rsidR="00CF0702">
        <w:t xml:space="preserve">, or end-members, the potentials of which included precipitation (rain and snow), </w:t>
      </w:r>
      <w:r w:rsidR="1EFE8C1B">
        <w:t>meltwater</w:t>
      </w:r>
      <w:r w:rsidR="00CF0702">
        <w:t>, soil water, and groundwater (or baseflow)</w:t>
      </w:r>
      <w:r w:rsidR="006E11DD">
        <w:t xml:space="preserve">. </w:t>
      </w:r>
      <w:r w:rsidR="00D74DC5">
        <w:t xml:space="preserve">The two assumptions underlying the EMMA approach are 1) that different sources to the </w:t>
      </w:r>
      <w:proofErr w:type="spellStart"/>
      <w:r w:rsidR="00D74DC5">
        <w:t>streamwater</w:t>
      </w:r>
      <w:proofErr w:type="spellEnd"/>
      <w:r w:rsidR="00D74DC5">
        <w:t xml:space="preserve"> are geochemically distinct from one another and 2) that source geochemical signatures are stable within the time and spatial consideration of the EMMA application, e.g., </w:t>
      </w:r>
      <w:r w:rsidR="5D982CA7">
        <w:t>a</w:t>
      </w:r>
      <w:r w:rsidR="00D74DC5">
        <w:t xml:space="preserve"> runoff event </w:t>
      </w:r>
      <w:r>
        <w:fldChar w:fldCharType="begin"/>
      </w:r>
      <w:r>
        <w:instrText xml:space="preserve"> ADDIN ZOTERO_ITEM CSL_CITATION {"citationID":"fy9eVzaS","properties":{"formattedCitation":"(Hooper et al. 1990; Hooper 2003)","plainCitation":"(Hooper et al. 1990; Hooper 2003)","noteIndex":0},"citationItems":[{"id":1098,"uris":["http://zotero.org/users/2821348/items/XCPVVWBD"],"itemData":{"id":1098,"type":"article-journal","abstract":"Streamwater chemistry at Panola Mountain research catchment, Georgia, U.S.A., is explained as a mixture of representative soilwater solutions that are considered to be temporally invariant to a first approximation. The selection of three end-members from all sampled soil waters is evaluated by comparing the observed and predicted streamwater concentration of six solutes (alkalinity, sulfate, sodium, magnesium, calcium and dissolved silica), which are assumed to mix conservatively, and by assessing the consistency of the implied hydrograph separation with the hydrological mechanisms that are believed to be operating in this catchment. The percentage of variation in the streamwater solute concentrations explained by the end-member mixing analysis (EMMA) ranges from 82 to &gt;97%, and the hydrograph separation is, intuitively, physically reasonable. If the correct end-members have been identified, the streamwater chemical response to different levels of acidic deposition can be predicted by examining the change in each end-member under different loads; no hydrological model is required. If a traditional hydrochemical model, which is driven by rainfall quantity and quality, is desired, this analysis provides an indication of the model structure that would be necessary to reproduce both streamwater and soilwater chemistry.","collection-title":"Transfer of Elements Through the Hydrological Cycle","container-title":"Journal of Hydrology","DOI":"10.1016/0022-1694(90)90131-G","ISSN":"0022-1694","issue":"1","journalAbbreviation":"Journal of Hydrology","page":"321-343","source":"ScienceDirect","title":"Modelling streamwater chemistry as a mixture of soilwater end-members — An application to the Panola Mountain catchment, Georgia, U.S.A.","volume":"116","author":[{"family":"Hooper","given":"Richard P."},{"family":"Christophersen","given":"Nils"},{"family":"Peters","given":"Norman E."}],"issued":{"date-parts":[["1990",8,1]]}}},{"id":1096,"uris":["http://zotero.org/users/2821348/items/NK7D5KFL"],"itemData":{"id":1096,"type":"article-journal","abstract":"Mixing models provide a useful null hypothesis against which to evaluate processes controlling stream water chemical data. Because conservative mixing of end-members with constant concentration is a linear process, a number of simple mathematical and multivariate statistical methods can be applied to this problem. Although mixing models have been most typically used in the context of mixing soil and groundwater end-members, an extension of the mathematics of mixing models is presented that assesses the “fit” of a multivariate data set to a lower dimensional mixing subspace without the need for explicitly identified end-members. Diagnostic tools are developed to determine the approximate rank of the data set and to assess lack of fit of the data. This permits identification of processes that violate the assumptions of the mixing model and can suggest the dominant processes controlling stream water chemical variation. These same diagnostic tools can be used to assess the fit of the chemistry of one site into the mixing subspace of a different site, thereby permitting an assessment of the consistency of controlling end-members across sites. This technique is applied to a number of sites at the Panola Mountain Research Watershed located near Atlanta, Georgia.","container-title":"Water Resources Research","DOI":"10.1029/2002WR001528","ISSN":"1944-7973","issue":"3","language":"en","license":"Copyright 2003 by the American Geophysical Union.","note":"_eprint: https://onlinelibrary.wiley.com/doi/pdf/10.1029/2002WR001528","source":"Wiley Online Library","title":"Diagnostic tools for mixing models of stream water chemistry","URL":"https://onlinelibrary.wiley.com/doi/abs/10.1029/2002WR001528","volume":"39","author":[{"family":"Hooper","given":"Richard P."}],"accessed":{"date-parts":[["2023",10,26]]},"issued":{"date-parts":[["2003"]]}}}],"schema":"https://github.com/citation-style-language/schema/raw/master/csl-citation.json"} </w:instrText>
      </w:r>
      <w:r>
        <w:fldChar w:fldCharType="separate"/>
      </w:r>
      <w:r w:rsidRPr="21FDBC3A" w:rsidR="003500D9">
        <w:rPr>
          <w:rFonts w:ascii="Calibri" w:hAnsi="Calibri" w:cs="Calibri"/>
        </w:rPr>
        <w:t>(Hooper et al. 1990; Hooper 2003)</w:t>
      </w:r>
      <w:r>
        <w:fldChar w:fldCharType="end"/>
      </w:r>
      <w:r w:rsidR="00D74DC5">
        <w:t xml:space="preserve">. </w:t>
      </w:r>
      <w:r w:rsidR="00B00C69">
        <w:t xml:space="preserve">Based on the </w:t>
      </w:r>
      <w:r w:rsidR="00B00C69">
        <w:lastRenderedPageBreak/>
        <w:t xml:space="preserve">approach of </w:t>
      </w:r>
      <w:r>
        <w:fldChar w:fldCharType="begin"/>
      </w:r>
      <w:r>
        <w:instrText xml:space="preserve"> ADDIN ZOTERO_ITEM CSL_CITATION {"citationID":"qpgxRPFf","properties":{"formattedCitation":"(Hooper 2003)","plainCitation":"(Hooper 2003)","dontUpdate":true,"noteIndex":0},"citationItems":[{"id":1096,"uris":["http://zotero.org/users/2821348/items/NK7D5KFL"],"itemData":{"id":1096,"type":"article-journal","abstract":"Mixing models provide a useful null hypothesis against which to evaluate processes controlling stream water chemical data. Because conservative mixing of end-members with constant concentration is a linear process, a number of simple mathematical and multivariate statistical methods can be applied to this problem. Although mixing models have been most typically used in the context of mixing soil and groundwater end-members, an extension of the mathematics of mixing models is presented that assesses the “fit” of a multivariate data set to a lower dimensional mixing subspace without the need for explicitly identified end-members. Diagnostic tools are developed to determine the approximate rank of the data set and to assess lack of fit of the data. This permits identification of processes that violate the assumptions of the mixing model and can suggest the dominant processes controlling stream water chemical variation. These same diagnostic tools can be used to assess the fit of the chemistry of one site into the mixing subspace of a different site, thereby permitting an assessment of the consistency of controlling end-members across sites. This technique is applied to a number of sites at the Panola Mountain Research Watershed located near Atlanta, Georgia.","container-title":"Water Resources Research","DOI":"10.1029/2002WR001528","ISSN":"1944-7973","issue":"3","language":"en","license":"Copyright 2003 by the American Geophysical Union.","note":"_eprint: https://onlinelibrary.wiley.com/doi/pdf/10.1029/2002WR001528","source":"Wiley Online Library","title":"Diagnostic tools for mixing models of stream water chemistry","URL":"https://onlinelibrary.wiley.com/doi/abs/10.1029/2002WR001528","volume":"39","author":[{"family":"Hooper","given":"Richard P."}],"accessed":{"date-parts":[["2023",10,26]]},"issued":{"date-parts":[["2003"]]}}}],"schema":"https://github.com/citation-style-language/schema/raw/master/csl-citation.json"} </w:instrText>
      </w:r>
      <w:r>
        <w:fldChar w:fldCharType="separate"/>
      </w:r>
      <w:r w:rsidRPr="21FDBC3A" w:rsidR="00B00C69">
        <w:rPr>
          <w:rFonts w:ascii="Calibri" w:hAnsi="Calibri" w:cs="Calibri"/>
        </w:rPr>
        <w:t>Hooper (2003)</w:t>
      </w:r>
      <w:r>
        <w:fldChar w:fldCharType="end"/>
      </w:r>
      <w:r w:rsidR="00B00C69">
        <w:t xml:space="preserve">, the tracer selection guidelines developed by </w:t>
      </w:r>
      <w:r>
        <w:fldChar w:fldCharType="begin"/>
      </w:r>
      <w:r>
        <w:instrText xml:space="preserve"> ADDIN ZOTERO_ITEM CSL_CITATION {"citationID":"VVjRA4nu","properties":{"formattedCitation":"(Barthold et al. 2011)","plainCitation":"(Barthold et al. 2011)","dontUpdate":true,"noteIndex":0},"citationItems":[{"id":1048,"uris":["http://zotero.org/users/2821348/items/IZGW37LE"],"itemData":{"id":1048,"type":"article-journal","abstract":"End member mixing analysis (EMMA) is a commonly applied method to identify and quantify the dominant runoff producing sources of water. It employs tracers to determine the dimensionality of the hydrologic system. Many EMMA studies have been conducted using two to six tracers, with some of the main tracers being Ca, Na, Cl−, water isotopes, and alkalinity. Few studies use larger tracer sets including minor trace elements such as Li, Rb, Sr, and Ba. None of the studies has addressed the question of the tracer set size and composition, despite the fact that these determine which and how many end members (EM) will be identified. We examine how tracer set size and composition affects the conceptual model that results from an EMMA. We developed an automatic procedure that conducts EMMA while iteratively changing tracer set size and composition. We used a set of 14 tracers and 9 EMs. The validity of the resulting conceptual models was investigated under the aspects of dimensionality, EM combinations, and contributions to stream water. From the 16,369 possibilities, 23 delivered plausible results. The resulting conceptual models are highly sensitive to the tracer set size and composition. The moderate reproducibility of EM contributions indicates a still missing EM. It also emphasizes that the major elements are not always the most useful tracers and that larger tracer sets have an enhanced capacity to avoid false conclusions about catchment functioning. The presented approach produces results that may not be apparent from the traditional approach and it is a first step to add the idea of statistical significance to the EMMA approach.","container-title":"Water Resources Research","DOI":"10.1029/2011WR010604","ISSN":"1944-7973","issue":"8","language":"en","license":"Copyright 2011 by the American Geophysical Union.","note":"_eprint: https://onlinelibrary.wiley.com/doi/pdf/10.1029/2011WR010604","source":"Wiley Online Library","title":"How many tracers do we need for end member mixing analysis (EMMA)? A sensitivity analysis","title-short":"How many tracers do we need for end member mixing analysis (EMMA)?","URL":"https://onlinelibrary.wiley.com/doi/abs/10.1029/2011WR010604","volume":"47","author":[{"family":"Barthold","given":"Frauke K."},{"family":"Tyralla","given":"Christoph"},{"family":"Schneider","given":"Katrin"},{"family":"Vaché","given":"Kellie B."},{"family":"Frede","given":"Hans-Georg"},{"family":"Breuer","given":"Lutz"}],"accessed":{"date-parts":[["2024",11,20]]},"issued":{"date-parts":[["2011"]]}}}],"schema":"https://github.com/citation-style-language/schema/raw/master/csl-citation.json"} </w:instrText>
      </w:r>
      <w:r>
        <w:fldChar w:fldCharType="separate"/>
      </w:r>
      <w:r w:rsidRPr="21FDBC3A" w:rsidR="00B00C69">
        <w:rPr>
          <w:rFonts w:ascii="Calibri" w:hAnsi="Calibri" w:cs="Calibri"/>
        </w:rPr>
        <w:t>Barthold et al. (2011)</w:t>
      </w:r>
      <w:r>
        <w:fldChar w:fldCharType="end"/>
      </w:r>
      <w:r w:rsidR="00B00C69">
        <w:t xml:space="preserve">, and workflow of </w:t>
      </w:r>
      <w:r>
        <w:fldChar w:fldCharType="begin"/>
      </w:r>
      <w:r>
        <w:instrText xml:space="preserve"> ADDIN ZOTERO_ITEM CSL_CITATION {"citationID":"4bsFQIo7","properties":{"formattedCitation":"(Dwivedi et al. 2019)","plainCitation":"(Dwivedi et al. 2019)","dontUpdate":true,"noteIndex":0},"citationItems":[{"id":1092,"uris":["http://zotero.org/users/2821348/items/GXP62QYE"],"itemData":{"id":1092,"type":"article-journal","abstract":"High-elevation mountain catchments are often subject to large climatic and topographic gradients. Therefore, high-density hydrogeochemical observations are needed to understand water sources to streamflow and the temporal and spatial behaviour of flow paths. These sources and flow paths vary seasonally, which dictates short-term storage and the flux of water in the critical zone (CZ) and affect long-term CZ evolution. This study utilizes multiyear observations of chemical compositions and water residence times from the Santa Catalina Mountains Critical Zone Observatory, Tucson, Arizona to develop and evaluate competing conceptual models of seasonal streamflow generation. These models were tested using endmember mixing analysis, baseflow recession analysis, and tritium model “ages” of various catchment water sources. A conceptual model involving four endmembers (precipitation, soil water, shallow, and deep groundwater) provided the best match to observations. On average, precipitation contributes 39–69% (55 ± 16%), soil water contributes 25–56% (41 ± 16%), shallow groundwater contributes 1–5% (3 ± 2%), and deep groundwater contributes 0–3% (1 ± 1%) towards annual streamflow. The mixing space comprised two principal planes formed by (a) precipitation-soil water-deep groundwater (dry and summer monsoon season samples) and (b) precipitation-soil water-shallow groundwater (winter season samples). Groundwater contribution was most important during the wet winter season. During periods of high dynamic groundwater storage and increased hydrologic connectivity (i.e., spring snowmelt), stream water was more geochemically heterogeneous, that is, geochemical heterogeneity of stream water is storage-dependent. Endmember mixing analysis and 3H model age results indicate that only 1.4 ± 0.3% of the long-term annual precipitation becomes deep CZ groundwater flux that influences long-term deep CZ development through both intercatchment and intracatchment deep groundwater flows.","container-title":"Hydrological Processes","DOI":"10.1002/hyp.13363","ISSN":"1099-1085","issue":"4","language":"en","license":"© 2018 John Wiley &amp; Sons, Ltd.","note":"_eprint: https://onlinelibrary.wiley.com/doi/pdf/10.1002/hyp.13363","page":"476-494","source":"Wiley Online Library","title":"Hydrologic functioning of the deep critical zone and contributions to streamflow in a high-elevation catchment: Testing of multiple conceptual models","title-short":"Hydrologic functioning of the deep critical zone and contributions to streamflow in a high-elevation catchment","volume":"33","author":[{"family":"Dwivedi","given":"Ravindra"},{"family":"Meixner","given":"Thomas"},{"family":"McIntosh","given":"Jennifer C."},{"family":"Ferré","given":"P.A. Ty"},{"family":"Eastoe","given":"Christopher J."},{"family":"Niu","given":"Guo-Yue"},{"family":"Minor","given":"Rebecca L."},{"family":"Barron-Gafford","given":"Greg A."},{"family":"Chorover","given":"Jon"}],"issued":{"date-parts":[["2019"]]}}}],"schema":"https://github.com/citation-style-language/schema/raw/master/csl-citation.json"} </w:instrText>
      </w:r>
      <w:r>
        <w:fldChar w:fldCharType="separate"/>
      </w:r>
      <w:r w:rsidRPr="21FDBC3A" w:rsidR="00B00C69">
        <w:rPr>
          <w:rFonts w:ascii="Calibri" w:hAnsi="Calibri" w:cs="Calibri"/>
        </w:rPr>
        <w:t>Dwivedi et al. (2019)</w:t>
      </w:r>
      <w:r>
        <w:fldChar w:fldCharType="end"/>
      </w:r>
      <w:r w:rsidR="00B00C69">
        <w:t xml:space="preserve">, we selected conservative tracers for EMMA and determined the </w:t>
      </w:r>
      <w:r w:rsidR="00E17374">
        <w:t xml:space="preserve">minimum </w:t>
      </w:r>
      <w:r w:rsidR="00B00C69">
        <w:t>dimensi</w:t>
      </w:r>
      <w:r w:rsidR="00E17374">
        <w:t>onality</w:t>
      </w:r>
      <w:r w:rsidR="00B00C69">
        <w:t xml:space="preserve"> of the mixing space to explain the variability of the </w:t>
      </w:r>
      <w:r w:rsidR="006E48E2">
        <w:t>sample set</w:t>
      </w:r>
      <w:r w:rsidR="00B00C69">
        <w:t>.</w:t>
      </w:r>
    </w:p>
    <w:p w:rsidRPr="00D74DC5" w:rsidR="00D74DC5" w:rsidP="5041D537" w:rsidRDefault="2F3DDEB2" w14:paraId="1AFEA91B" w14:textId="3289161E">
      <w:pPr>
        <w:pStyle w:val="Text"/>
      </w:pPr>
      <w:r>
        <w:t>We started with 1</w:t>
      </w:r>
      <w:r w:rsidR="1038F892">
        <w:t>8</w:t>
      </w:r>
      <w:r>
        <w:t xml:space="preserve"> possible tracers</w:t>
      </w:r>
      <w:r w:rsidR="4C1B1416">
        <w:t xml:space="preserve"> for each </w:t>
      </w:r>
      <w:proofErr w:type="spellStart"/>
      <w:r>
        <w:t>subcatchment</w:t>
      </w:r>
      <w:proofErr w:type="spellEnd"/>
      <w:r w:rsidR="5ADB5C2D">
        <w:t xml:space="preserve"> (</w:t>
      </w:r>
      <w:r>
        <w:t xml:space="preserve">DOC, F, Cl, </w:t>
      </w:r>
      <w:r w:rsidR="736F6EBE">
        <w:t xml:space="preserve">Br, </w:t>
      </w:r>
      <w:r>
        <w:t>SO</w:t>
      </w:r>
      <w:r w:rsidRPr="1FF0408C">
        <w:rPr>
          <w:vertAlign w:val="subscript"/>
        </w:rPr>
        <w:t>4</w:t>
      </w:r>
      <w:r>
        <w:t xml:space="preserve">, Na, Mg, Al, Si, K, Ca, Fe, Mn, </w:t>
      </w:r>
      <w:r w:rsidR="4850CA35">
        <w:t>P</w:t>
      </w:r>
      <w:r>
        <w:t>, Cu, Zn, δ</w:t>
      </w:r>
      <w:r w:rsidRPr="1FF0408C">
        <w:rPr>
          <w:vertAlign w:val="superscript"/>
        </w:rPr>
        <w:t>2</w:t>
      </w:r>
      <w:r>
        <w:t>H, and δ</w:t>
      </w:r>
      <w:r w:rsidRPr="1FF0408C">
        <w:rPr>
          <w:vertAlign w:val="superscript"/>
        </w:rPr>
        <w:t>18</w:t>
      </w:r>
      <w:r>
        <w:t>O</w:t>
      </w:r>
      <w:r w:rsidR="5ADB5C2D">
        <w:t>)</w:t>
      </w:r>
      <w:r>
        <w:t xml:space="preserve"> and created a </w:t>
      </w:r>
      <w:r w:rsidR="5D61BB11">
        <w:t xml:space="preserve">Pearson’s correlation </w:t>
      </w:r>
      <w:r w:rsidR="0E62BB51">
        <w:t>table</w:t>
      </w:r>
      <w:r>
        <w:t xml:space="preserve"> </w:t>
      </w:r>
      <w:r w:rsidR="3ABBED3C">
        <w:t xml:space="preserve">and corresponding </w:t>
      </w:r>
      <w:r>
        <w:t xml:space="preserve">bivariate </w:t>
      </w:r>
      <w:r w:rsidR="1334F126">
        <w:t>tracer</w:t>
      </w:r>
      <w:r>
        <w:t>-</w:t>
      </w:r>
      <w:r w:rsidR="1334F126">
        <w:t>tracer</w:t>
      </w:r>
      <w:r>
        <w:t xml:space="preserve"> plots </w:t>
      </w:r>
      <w:r w:rsidR="5BB4CE86">
        <w:t>to evaluate evidence of conservative mixing</w:t>
      </w:r>
      <w:r w:rsidR="3B33DB85">
        <w:t xml:space="preserve">, that is minimal </w:t>
      </w:r>
      <w:r w:rsidR="3C2FA7B4">
        <w:t>adsorption</w:t>
      </w:r>
      <w:r w:rsidR="3B33DB85">
        <w:t xml:space="preserve"> or biological </w:t>
      </w:r>
      <w:r w:rsidR="3C2FA7B4">
        <w:t>reactivity</w:t>
      </w:r>
      <w:r w:rsidR="5BB4CE86">
        <w:t xml:space="preserve"> (Figure S1</w:t>
      </w:r>
      <w:r w:rsidR="38E0E50A">
        <w:t>, S2</w:t>
      </w:r>
      <w:r w:rsidR="5BB4CE86">
        <w:t xml:space="preserve">). </w:t>
      </w:r>
      <w:r w:rsidR="1334F126">
        <w:t xml:space="preserve">Conservative tracers were selected </w:t>
      </w:r>
      <w:r w:rsidR="03AC33BB">
        <w:t>by co-</w:t>
      </w:r>
      <w:r w:rsidR="646C0582">
        <w:t>linearity</w:t>
      </w:r>
      <w:r w:rsidR="03AC33BB">
        <w:t xml:space="preserve"> criteri</w:t>
      </w:r>
      <w:r w:rsidR="3AA98538">
        <w:t>a</w:t>
      </w:r>
      <w:r w:rsidR="03AC33BB">
        <w:t xml:space="preserve"> of R</w:t>
      </w:r>
      <w:r w:rsidRPr="1FF0408C" w:rsidR="03AC33BB">
        <w:rPr>
          <w:vertAlign w:val="superscript"/>
        </w:rPr>
        <w:t>2</w:t>
      </w:r>
      <w:r w:rsidR="03AC33BB">
        <w:t xml:space="preserve"> </w:t>
      </w:r>
      <w:r w:rsidR="646C0582">
        <w:t>&gt; 0.</w:t>
      </w:r>
      <w:r w:rsidR="5ADB5C2D">
        <w:t>50</w:t>
      </w:r>
      <w:r w:rsidR="646C0582">
        <w:t>, p-value &lt;0.01.</w:t>
      </w:r>
      <w:r w:rsidR="303C13AC">
        <w:t xml:space="preserve"> In several cases, additional tracers that had slightly lower than 0.50 co-linearity were used </w:t>
      </w:r>
      <w:r w:rsidR="2C9CD7CB">
        <w:t>because they had been demonstrated as conservative tracers for EMMA in similar catchments</w:t>
      </w:r>
      <w:r w:rsidR="06F9C3FA">
        <w:t xml:space="preserve"> </w:t>
      </w:r>
      <w:r>
        <w:fldChar w:fldCharType="begin"/>
      </w:r>
      <w:r w:rsidR="0038092D">
        <w:instrText xml:space="preserve"> ADDIN ZOTERO_ITEM CSL_CITATION {"citationID":"zN4ZiLHl","properties":{"formattedCitation":"(Sebestyen et al. 2008; Fuss et al. 2016; Porter et al. 2022)","plainCitation":"(Sebestyen et al. 2008; Fuss et al. 2016; Porter et al. 2022)","noteIndex":0},"citationItems":[{"id":1049,"uris":["http://zotero.org/users/2821348/items/ERW57GPB"],"itemData":{"id":1049,"type":"article-journal","abstract":"We explored catchment processes that control stream nutrient concentrations at an upland forest in northeastern Vermont, USA, where inputs of nitrogen via atmospheric deposition are among the highest in the nation and affect ecosystem functioning. We traced sources of water, nitrate, and dissolved organic matter (DOM) using stream water samples collected at high frequency during spring snowmelt. Hydrochemistry, isotopic tracers, and end-member mixing analyses suggested the timing, sources, and source areas from which water and nutrients entered the stream. Although stream-dissolved organic carbon (DOC) and dissolved organic nitrogen (DON) both originated from leaching of soluble organic matter, flushing responses between these two DOM components varied because of dynamic shifts of hydrological flow paths and sources that supply the highest concentrations of DOC and DON. High concentrations of stream water nitrate originated from atmospheric sources as well as nitrified sources from catchment soils. We detected nitrification in surficial soils during late snowmelt which affected the nitrate supply that was available to be transported to streams. However, isotopic tracers showed that the majority of nitrate in upslope surficial soil waters after the onset of snowmelt originated from atmospheric sources. A fraction of the atmospheric nitrogen was directly delivered to the stream, and this finding highlights the importance of quick flow pathways during snowmelt events. These findings indicate that interactions among sources, transformations, and hydrologic transport processes must be deciphered to understand why concentrations vary over time and over space as well as to elucidate the direct effects of human activities on nutrient dynamics in upland forest streams.","container-title":"Water Resources Research","DOI":"10.1029/2008WR006983","ISSN":"1944-7973","issue":"12","language":"en","license":"Copyright 2008 by the American Geophysical Union.","note":"_eprint: https://onlinelibrary.wiley.com/doi/pdf/10.1029/2008WR006983","source":"Wiley Online Library","title":"Sources, transformations, and hydrological processes that control stream nitrate and dissolved organic matter concentrations during snowmelt in an upland forest","URL":"https://onlinelibrary.wiley.com/doi/abs/10.1029/2008WR006983","volume":"44","author":[{"family":"Sebestyen","given":"Stephen D."},{"family":"Boyer","given":"Elizabeth W."},{"family":"Shanley","given":"James B."},{"family":"Kendall","given":"Carol"},{"family":"Doctor","given":"Daniel H."},{"family":"Aiken","given":"George R."},{"family":"Ohte","given":"Nobuhito"}],"accessed":{"date-parts":[["2024",11,20]]},"issued":{"date-parts":[["2008"]]}}},{"id":1027,"uris":["http://zotero.org/users/2821348/items/6URS6KG8"],"itemData":{"id":1027,"type":"article-journal","abstract":"Changes in hydrologic flowpaths have important impacts on the timing, magnitude and hydrochemistry of run-off during snowmelt in forested catchments, but how flowpaths are affected by variation in winter climate and the irregular presence of soil frost remains poorly understood. The depth and extent of soil frost may be expected to increase as snowpack decreases or develops later because of climate change. In this study, we used end-member mixing analysis to determine daily contributions of snow, forest floor soil water and groundwater to stream run-off during snowmelt under different soil frost regimes resulting from interannual and elevational variation at the Hubbard Brook Experimental Forest in New Hampshire, USA. We observed greater routing of run-off through forest floor flowpaths during early snowmelt in 2011, when the snowpack was deep and soil frost was minimal, compared with the early snowmelt in 2012 under conditions of deep and extensive soil frost. The results indicate that widespread soil frost that penetrated the depth of the forest floor decreased the flow signal through the shallowest subsurface flowpaths, but did not reduce overall infiltration of melt waters, as the contribution from the snow-precipitation end-member was similar under both conditions. These results are consistent with development of granular soil frost which permits vertical infiltration of melt waters, but either reduces lateral flow in the forest floor or prevents the solute exchange that would produce the typical chemical signature of shallow subsurface flowpaths in streamwater. Copyright © 2016 John Wiley &amp; Sons, Ltd.","container-title":"Hydrological Processes","DOI":"10.1002/hyp.10956","ISSN":"1099-1085","issue":"24","language":"en","license":"Copyright © 2016 John Wiley &amp; Sons, Ltd.","note":"_eprint: https://onlinelibrary.wiley.com/doi/pdf/10.1002/hyp.10956","page":"4617-4632","source":"Wiley Online Library","title":"Hydrologic flowpaths during snowmelt in forested headwater catchments under differing winter climatic and soil frost regimes","volume":"30","author":[{"family":"Fuss","given":"Colin B."},{"family":"Driscoll","given":"Charles T."},{"family":"Green","given":"Mark B."},{"family":"Groffman","given":"Peter M."}],"issued":{"date-parts":[["2016"]]}}},{"id":3452,"uris":["http://zotero.org/users/2821348/items/BEQDM4T7"],"itemData":{"id":3452,"type":"article-journal","container-title":"Hydrological Processes","DOI":"10.1002/hyp.14559","language":"en","page":"105","source":"research.fs.usda.gov","title":"Controls on decadal, annual, and seasonal concentration‐discharge relationships in the Sleepers River Research Watershed, Vermont, northeastern United States","volume":"36","author":[{"family":"Porter","given":"Veronica M."},{"family":"Shanley","given":"James B."},{"family":"Sebestyen","given":"Stephen D."},{"family":"Liu","given":"Fengjing"}],"issued":{"date-parts":[["2022"]]}}}],"schema":"https://github.com/citation-style-language/schema/raw/master/csl-citation.json"} </w:instrText>
      </w:r>
      <w:r>
        <w:fldChar w:fldCharType="separate"/>
      </w:r>
      <w:r w:rsidRPr="1FF0408C" w:rsidR="06F9C3FA">
        <w:rPr>
          <w:rFonts w:ascii="Calibri" w:hAnsi="Calibri" w:cs="Calibri"/>
        </w:rPr>
        <w:t>(Sebestyen et al. 2008; Fuss et al. 2016; Porter et al. 2022)</w:t>
      </w:r>
      <w:r>
        <w:fldChar w:fldCharType="end"/>
      </w:r>
      <w:r w:rsidR="06F9C3FA">
        <w:t>.</w:t>
      </w:r>
    </w:p>
    <w:p w:rsidRPr="000D3EC3" w:rsidR="003B63FB" w:rsidP="59D6761D" w:rsidRDefault="2D2F8BD7" w14:paraId="4DBE4C0C" w14:textId="29DB0215">
      <w:pPr>
        <w:pStyle w:val="Text"/>
      </w:pPr>
      <w:r>
        <w:t xml:space="preserve">The tracer data were </w:t>
      </w:r>
      <w:r w:rsidR="6FFEB568">
        <w:t>standardized</w:t>
      </w:r>
      <w:r>
        <w:t xml:space="preserve"> to ensure that solutes with greater variability could not influence the model more than solutes with lesser variability</w:t>
      </w:r>
      <w:r w:rsidR="00C13259">
        <w:t xml:space="preserve"> </w:t>
      </w:r>
      <w:r>
        <w:fldChar w:fldCharType="begin"/>
      </w:r>
      <w:r>
        <w:instrText xml:space="preserve"> ADDIN ZOTERO_ITEM CSL_CITATION {"citationID":"tdx17JUB","properties":{"formattedCitation":"(Christophersen and Hooper 1992)","plainCitation":"(Christophersen and Hooper 1992)","noteIndex":0},"citationItems":[{"id":3254,"uris":["http://zotero.org/users/2821348/items/B3A594XL"],"itemData":{"id":3254,"type":"article-journal","abstract":"Traditional multivariate data analysis techniques, such as principal components analysis (PCA), have often been used in an attempt to identify source solutions from potential mixtures, such as stream water. Artificial data, generated from conservative mixing of known source solutions in random proportions, are employed to demonstrate that PCA should be used only to determine the rank of the mixture and not to determine the composition of the source solutions. The rank of the mixture is related to the number of source solutions. Unambiguous identification of the source solution compositions from the mixture alone is impossible; thus it is necessary that potential source solutions be derived from independent measurements. In the case of stream water, possible source solutions are groundwater and soil water from different horizons. A multivariate screening procedure is presented for the evaluation of these potential source solutions.","container-title":"Water Resources Research","DOI":"10.1029/91WR02518","ISSN":"1944-7973","issue":"1","language":"en","license":"Copyright 1992 by the American Geophysical Union.","note":"_eprint: https://onlinelibrary.wiley.com/doi/pdf/10.1029/91WR02518","page":"99-107","source":"Wiley Online Library","title":"Multivariate analysis of stream water chemical data: The use of principal components analysis for the end-member mixing problem","title-short":"Multivariate analysis of stream water chemical data","volume":"28","author":[{"family":"Christophersen","given":"Nils"},{"family":"Hooper","given":"Richard P."}],"issued":{"date-parts":[["1992"]]}}}],"schema":"https://github.com/citation-style-language/schema/raw/master/csl-citation.json"} </w:instrText>
      </w:r>
      <w:r>
        <w:fldChar w:fldCharType="separate"/>
      </w:r>
      <w:r w:rsidRPr="4C6249DF" w:rsidR="00043EA9">
        <w:rPr>
          <w:rFonts w:ascii="Calibri" w:hAnsi="Calibri" w:cs="Calibri"/>
        </w:rPr>
        <w:t>(Christophersen and Hooper 1992)</w:t>
      </w:r>
      <w:r>
        <w:fldChar w:fldCharType="end"/>
      </w:r>
      <w:r>
        <w:t xml:space="preserve">. </w:t>
      </w:r>
      <w:r w:rsidRPr="4C6249DF" w:rsidR="3E5FE811">
        <w:rPr>
          <w:rFonts w:ascii="Calibri" w:hAnsi="Calibri"/>
        </w:rPr>
        <w:t xml:space="preserve">We standardized using </w:t>
      </w:r>
      <w:r w:rsidRPr="4C6249DF" w:rsidR="3E5FE811">
        <w:rPr>
          <w:rFonts w:ascii="Calibri" w:hAnsi="Calibri"/>
          <w:i/>
          <w:iCs/>
        </w:rPr>
        <w:t>z</w:t>
      </w:r>
      <w:r w:rsidRPr="4C6249DF" w:rsidR="3E5FE811">
        <w:rPr>
          <w:rFonts w:ascii="Calibri" w:hAnsi="Calibri"/>
        </w:rPr>
        <w:t xml:space="preserve">-scoring, whereby the mean of each column in the </w:t>
      </w:r>
      <w:r w:rsidRPr="4C6249DF" w:rsidR="61620439">
        <w:rPr>
          <w:rFonts w:ascii="Calibri" w:hAnsi="Calibri"/>
        </w:rPr>
        <w:t xml:space="preserve">streamwater </w:t>
      </w:r>
      <w:r w:rsidRPr="4C6249DF" w:rsidR="3E5FE811">
        <w:rPr>
          <w:rFonts w:ascii="Calibri" w:hAnsi="Calibri"/>
        </w:rPr>
        <w:t>solute data is subtracted from the values in the column and then divided by the standard deviation of that column.</w:t>
      </w:r>
      <w:r w:rsidR="3E5FE811">
        <w:t xml:space="preserve"> After standardization, we</w:t>
      </w:r>
      <w:r>
        <w:t xml:space="preserve"> then performed a </w:t>
      </w:r>
      <w:r w:rsidR="6AC06C30">
        <w:t xml:space="preserve">principal components analysis </w:t>
      </w:r>
      <w:r w:rsidR="3732A814">
        <w:t xml:space="preserve">(PCA) </w:t>
      </w:r>
      <w:r w:rsidR="6AC06C30">
        <w:t>of the</w:t>
      </w:r>
      <w:r>
        <w:t xml:space="preserve"> correlation matrix</w:t>
      </w:r>
      <w:r w:rsidR="6AC06C30">
        <w:t xml:space="preserve"> composed</w:t>
      </w:r>
      <w:r>
        <w:t xml:space="preserve"> of the normalized</w:t>
      </w:r>
      <w:r w:rsidR="31B3E4E7">
        <w:t xml:space="preserve"> conservative </w:t>
      </w:r>
      <w:r w:rsidR="10627612">
        <w:t xml:space="preserve">streamwater </w:t>
      </w:r>
      <w:r w:rsidR="31B3E4E7">
        <w:t>tracer</w:t>
      </w:r>
      <w:r>
        <w:t xml:space="preserve"> data. </w:t>
      </w:r>
      <w:r w:rsidR="6AC06C30">
        <w:t xml:space="preserve">For both </w:t>
      </w:r>
      <w:r>
        <w:t>subcatchments</w:t>
      </w:r>
      <w:r w:rsidR="6AC06C30">
        <w:t xml:space="preserve">, </w:t>
      </w:r>
      <w:r w:rsidR="0C30AB1F">
        <w:t xml:space="preserve">we selected </w:t>
      </w:r>
      <w:r w:rsidR="00D0676F">
        <w:t xml:space="preserve">from the tracer matrices </w:t>
      </w:r>
      <w:r w:rsidR="0C30AB1F">
        <w:t>the dimensionality</w:t>
      </w:r>
      <w:r w:rsidR="037A828B">
        <w:t xml:space="preserve"> of the mixing space</w:t>
      </w:r>
      <w:r w:rsidR="0C30AB1F">
        <w:t xml:space="preserve"> (number of eig</w:t>
      </w:r>
      <w:r w:rsidR="037A828B">
        <w:t>envectors to retain)</w:t>
      </w:r>
      <w:r>
        <w:t xml:space="preserve"> based on the guidelines of </w:t>
      </w:r>
      <w:r>
        <w:fldChar w:fldCharType="begin"/>
      </w:r>
      <w:r>
        <w:instrText xml:space="preserve"> ADDIN ZOTERO_ITEM CSL_CITATION {"citationID":"Lvyrt7Bv","properties":{"formattedCitation":"(Hooper 2003)","plainCitation":"(Hooper 2003)","noteIndex":0},"citationItems":[{"id":1096,"uris":["http://zotero.org/users/2821348/items/NK7D5KFL"],"itemData":{"id":1096,"type":"article-journal","abstract":"Mixing models provide a useful null hypothesis against which to evaluate processes controlling stream water chemical data. Because conservative mixing of end-members with constant concentration is a linear process, a number of simple mathematical and multivariate statistical methods can be applied to this problem. Although mixing models have been most typically used in the context of mixing soil and groundwater end-members, an extension of the mathematics of mixing models is presented that assesses the “fit” of a multivariate data set to a lower dimensional mixing subspace without the need for explicitly identified end-members. Diagnostic tools are developed to determine the approximate rank of the data set and to assess lack of fit of the data. This permits identification of processes that violate the assumptions of the mixing model and can suggest the dominant processes controlling stream water chemical variation. These same diagnostic tools can be used to assess the fit of the chemistry of one site into the mixing subspace of a different site, thereby permitting an assessment of the consistency of controlling end-members across sites. This technique is applied to a number of sites at the Panola Mountain Research Watershed located near Atlanta, Georgia.","container-title":"Water Resources Research","DOI":"10.1029/2002WR001528","ISSN":"1944-7973","issue":"3","language":"en","license":"Copyright 2003 by the American Geophysical Union.","note":"_eprint: https://onlinelibrary.wiley.com/doi/pdf/10.1029/2002WR001528","source":"Wiley Online Library","title":"Diagnostic tools for mixing models of stream water chemistry","URL":"https://onlinelibrary.wiley.com/doi/abs/10.1029/2002WR001528","volume":"39","author":[{"family":"Hooper","given":"Richard P."}],"accessed":{"date-parts":[["2023",10,26]]},"issued":{"date-parts":[["2003"]]}}}],"schema":"https://github.com/citation-style-language/schema/raw/master/csl-citation.json"} </w:instrText>
      </w:r>
      <w:r>
        <w:fldChar w:fldCharType="separate"/>
      </w:r>
      <w:r w:rsidRPr="4C6249DF" w:rsidR="6AC06C30">
        <w:rPr>
          <w:rFonts w:ascii="Calibri" w:hAnsi="Calibri" w:cs="Calibri"/>
        </w:rPr>
        <w:t xml:space="preserve">Hooper </w:t>
      </w:r>
      <w:r w:rsidRPr="4C6249DF" w:rsidR="30A4B107">
        <w:rPr>
          <w:rFonts w:ascii="Calibri" w:hAnsi="Calibri" w:cs="Calibri"/>
        </w:rPr>
        <w:t>(</w:t>
      </w:r>
      <w:r w:rsidRPr="4C6249DF" w:rsidR="6AC06C30">
        <w:rPr>
          <w:rFonts w:ascii="Calibri" w:hAnsi="Calibri" w:cs="Calibri"/>
        </w:rPr>
        <w:t>2003)</w:t>
      </w:r>
      <w:r>
        <w:fldChar w:fldCharType="end"/>
      </w:r>
      <w:r w:rsidR="6AC06C30">
        <w:t>, namely</w:t>
      </w:r>
      <w:r w:rsidR="000257CE">
        <w:t>:</w:t>
      </w:r>
      <w:r w:rsidR="0DD8F5C2">
        <w:t xml:space="preserve"> a)</w:t>
      </w:r>
      <w:r w:rsidR="43322CBC">
        <w:t xml:space="preserve"> </w:t>
      </w:r>
      <w:r w:rsidR="037A828B">
        <w:t>t</w:t>
      </w:r>
      <w:r w:rsidR="6AC06C30">
        <w:t>h</w:t>
      </w:r>
      <w:r w:rsidR="000257CE">
        <w:t>e</w:t>
      </w:r>
      <w:r w:rsidR="5839B23C">
        <w:t xml:space="preserve"> </w:t>
      </w:r>
      <w:r w:rsidR="4AD2C86C">
        <w:t>ret</w:t>
      </w:r>
      <w:r w:rsidR="000257CE">
        <w:t>ention of</w:t>
      </w:r>
      <w:r w:rsidR="4AD2C86C">
        <w:t xml:space="preserve"> </w:t>
      </w:r>
      <w:r w:rsidR="007B28D2">
        <w:t xml:space="preserve">only </w:t>
      </w:r>
      <w:r w:rsidR="005647B1">
        <w:t xml:space="preserve">as </w:t>
      </w:r>
      <w:r w:rsidR="4AD2C86C">
        <w:t xml:space="preserve">many eigenvectors </w:t>
      </w:r>
      <w:r w:rsidR="5839B23C">
        <w:t xml:space="preserve">as </w:t>
      </w:r>
      <w:r w:rsidR="29C5BEBB">
        <w:t>necessary</w:t>
      </w:r>
      <w:r w:rsidR="666479B8">
        <w:t xml:space="preserve"> to explain </w:t>
      </w:r>
      <w:r w:rsidR="29C5BEBB">
        <w:t xml:space="preserve">80-90% of the observed dataset variability </w:t>
      </w:r>
      <w:r>
        <w:fldChar w:fldCharType="begin"/>
      </w:r>
      <w:r>
        <w:instrText xml:space="preserve"> ADDIN ZOTERO_ITEM CSL_CITATION {"citationID":"bOARk5Q7","properties":{"formattedCitation":"(Christophersen and Hooper 1992)","plainCitation":"(Christophersen and Hooper 1992)","noteIndex":0},"citationItems":[{"id":3254,"uris":["http://zotero.org/users/2821348/items/B3A594XL"],"itemData":{"id":3254,"type":"article-journal","abstract":"Traditional multivariate data analysis techniques, such as principal components analysis (PCA), have often been used in an attempt to identify source solutions from potential mixtures, such as stream water. Artificial data, generated from conservative mixing of known source solutions in random proportions, are employed to demonstrate that PCA should be used only to determine the rank of the mixture and not to determine the composition of the source solutions. The rank of the mixture is related to the number of source solutions. Unambiguous identification of the source solution compositions from the mixture alone is impossible; thus it is necessary that potential source solutions be derived from independent measurements. In the case of stream water, possible source solutions are groundwater and soil water from different horizons. A multivariate screening procedure is presented for the evaluation of these potential source solutions.","container-title":"Water Resources Research","DOI":"10.1029/91WR02518","ISSN":"1944-7973","issue":"1","language":"en","license":"Copyright 1992 by the American Geophysical Union.","note":"_eprint: https://onlinelibrary.wiley.com/doi/pdf/10.1029/91WR02518","page":"99-107","source":"Wiley Online Library","title":"Multivariate analysis of stream water chemical data: The use of principal components analysis for the end-member mixing problem","title-short":"Multivariate analysis of stream water chemical data","volume":"28","author":[{"family":"Christophersen","given":"Nils"},{"family":"Hooper","given":"Richard P."}],"issued":{"date-parts":[["1992"]]}}}],"schema":"https://github.com/citation-style-language/schema/raw/master/csl-citation.json"} </w:instrText>
      </w:r>
      <w:r>
        <w:fldChar w:fldCharType="separate"/>
      </w:r>
      <w:r w:rsidRPr="4C6249DF" w:rsidR="7E99D609">
        <w:rPr>
          <w:rFonts w:ascii="Calibri" w:hAnsi="Calibri" w:cs="Calibri"/>
        </w:rPr>
        <w:t>(Christophersen and Hooper 1992)</w:t>
      </w:r>
      <w:r>
        <w:fldChar w:fldCharType="end"/>
      </w:r>
      <w:r w:rsidR="0DD8F5C2">
        <w:t xml:space="preserve"> and b) </w:t>
      </w:r>
      <w:r w:rsidR="6AF04475">
        <w:t>th</w:t>
      </w:r>
      <w:r w:rsidR="000257CE">
        <w:t>e retention of</w:t>
      </w:r>
      <w:r w:rsidR="6AF04475">
        <w:t xml:space="preserve"> a minimum number of eigenvectors so that the pattern between observed and residual</w:t>
      </w:r>
      <w:r w:rsidR="01E682CC">
        <w:t xml:space="preserve">s for the conservative tracers is random </w:t>
      </w:r>
      <w:r>
        <w:fldChar w:fldCharType="begin"/>
      </w:r>
      <w:r>
        <w:instrText xml:space="preserve"> ADDIN ZOTERO_ITEM CSL_CITATION {"citationID":"1yWjRybp","properties":{"formattedCitation":"(Hooper 2003)","plainCitation":"(Hooper 2003)","noteIndex":0},"citationItems":[{"id":1096,"uris":["http://zotero.org/users/2821348/items/NK7D5KFL"],"itemData":{"id":1096,"type":"article-journal","abstract":"Mixing models provide a useful null hypothesis against which to evaluate processes controlling stream water chemical data. Because conservative mixing of end-members with constant concentration is a linear process, a number of simple mathematical and multivariate statistical methods can be applied to this problem. Although mixing models have been most typically used in the context of mixing soil and groundwater end-members, an extension of the mathematics of mixing models is presented that assesses the “fit” of a multivariate data set to a lower dimensional mixing subspace without the need for explicitly identified end-members. Diagnostic tools are developed to determine the approximate rank of the data set and to assess lack of fit of the data. This permits identification of processes that violate the assumptions of the mixing model and can suggest the dominant processes controlling stream water chemical variation. These same diagnostic tools can be used to assess the fit of the chemistry of one site into the mixing subspace of a different site, thereby permitting an assessment of the consistency of controlling end-members across sites. This technique is applied to a number of sites at the Panola Mountain Research Watershed located near Atlanta, Georgia.","container-title":"Water Resources Research","DOI":"10.1029/2002WR001528","ISSN":"1944-7973","issue":"3","language":"en","license":"Copyright 2003 by the American Geophysical Union.","note":"_eprint: https://onlinelibrary.wiley.com/doi/pdf/10.1029/2002WR001528","source":"Wiley Online Library","title":"Diagnostic tools for mixing models of stream water chemistry","URL":"https://onlinelibrary.wiley.com/doi/abs/10.1029/2002WR001528","volume":"39","author":[{"family":"Hooper","given":"Richard P."}],"accessed":{"date-parts":[["2023",10,26]]},"issued":{"date-parts":[["2003"]]}}}],"schema":"https://github.com/citation-style-language/schema/raw/master/csl-citation.json"} </w:instrText>
      </w:r>
      <w:r>
        <w:fldChar w:fldCharType="separate"/>
      </w:r>
      <w:r w:rsidRPr="4C6249DF" w:rsidR="01E682CC">
        <w:rPr>
          <w:rFonts w:ascii="Calibri" w:hAnsi="Calibri" w:cs="Calibri"/>
        </w:rPr>
        <w:t>(Hooper 2003)</w:t>
      </w:r>
      <w:r>
        <w:fldChar w:fldCharType="end"/>
      </w:r>
      <w:r w:rsidR="7BD14A1C">
        <w:t xml:space="preserve">. </w:t>
      </w:r>
      <w:r w:rsidR="6AC06C30">
        <w:t xml:space="preserve"> </w:t>
      </w:r>
    </w:p>
    <w:p w:rsidR="00E22517" w:rsidP="5041D537" w:rsidRDefault="00A27C51" w14:paraId="436EB4DD" w14:textId="10173DAC">
      <w:pPr>
        <w:pStyle w:val="Text"/>
      </w:pPr>
      <w:r>
        <w:t xml:space="preserve">The selected tracer concentrations for each potential end-member were normalized </w:t>
      </w:r>
      <w:r w:rsidR="37DE60A9">
        <w:t>with the streamwater scalers</w:t>
      </w:r>
      <w:r>
        <w:t xml:space="preserve"> and projected into the </w:t>
      </w:r>
      <w:r w:rsidR="008B0D4B">
        <w:t xml:space="preserve">principal component space (or </w:t>
      </w:r>
      <w:r w:rsidRPr="4F2B872C">
        <w:rPr>
          <w:i/>
          <w:iCs/>
        </w:rPr>
        <w:t>U</w:t>
      </w:r>
      <w:r>
        <w:t>-space</w:t>
      </w:r>
      <w:r w:rsidR="008B0D4B">
        <w:t>)</w:t>
      </w:r>
      <w:r>
        <w:t xml:space="preserve"> defined by the </w:t>
      </w:r>
      <w:r w:rsidR="1D26E0C6">
        <w:t>PCA</w:t>
      </w:r>
      <w:r>
        <w:t xml:space="preserve">. For individual events, three end-members were selected based on the </w:t>
      </w:r>
      <w:r w:rsidR="007619F5">
        <w:t>primary criteri</w:t>
      </w:r>
      <w:r w:rsidR="163849FD">
        <w:t>a</w:t>
      </w:r>
      <w:r>
        <w:t xml:space="preserve"> </w:t>
      </w:r>
      <w:r w:rsidR="007619F5">
        <w:t>described</w:t>
      </w:r>
      <w:r>
        <w:t xml:space="preserve"> by </w:t>
      </w:r>
      <w:r>
        <w:fldChar w:fldCharType="begin"/>
      </w:r>
      <w:r>
        <w:instrText xml:space="preserve"> ADDIN ZOTERO_ITEM CSL_CITATION {"citationID":"z5pqGCNL","properties":{"formattedCitation":"(Dwivedi et al. 2019)","plainCitation":"(Dwivedi et al. 2019)","dontUpdate":true,"noteIndex":0},"citationItems":[{"id":1092,"uris":["http://zotero.org/users/2821348/items/GXP62QYE"],"itemData":{"id":1092,"type":"article-journal","abstract":"High-elevation mountain catchments are often subject to large climatic and topographic gradients. Therefore, high-density hydrogeochemical observations are needed to understand water sources to streamflow and the temporal and spatial behaviour of flow paths. These sources and flow paths vary seasonally, which dictates short-term storage and the flux of water in the critical zone (CZ) and affect long-term CZ evolution. This study utilizes multiyear observations of chemical compositions and water residence times from the Santa Catalina Mountains Critical Zone Observatory, Tucson, Arizona to develop and evaluate competing conceptual models of seasonal streamflow generation. These models were tested using endmember mixing analysis, baseflow recession analysis, and tritium model “ages” of various catchment water sources. A conceptual model involving four endmembers (precipitation, soil water, shallow, and deep groundwater) provided the best match to observations. On average, precipitation contributes 39–69% (55 ± 16%), soil water contributes 25–56% (41 ± 16%), shallow groundwater contributes 1–5% (3 ± 2%), and deep groundwater contributes 0–3% (1 ± 1%) towards annual streamflow. The mixing space comprised two principal planes formed by (a) precipitation-soil water-deep groundwater (dry and summer monsoon season samples) and (b) precipitation-soil water-shallow groundwater (winter season samples). Groundwater contribution was most important during the wet winter season. During periods of high dynamic groundwater storage and increased hydrologic connectivity (i.e., spring snowmelt), stream water was more geochemically heterogeneous, that is, geochemical heterogeneity of stream water is storage-dependent. Endmember mixing analysis and 3H model age results indicate that only 1.4 ± 0.3% of the long-term annual precipitation becomes deep CZ groundwater flux that influences long-term deep CZ development through both intercatchment and intracatchment deep groundwater flows.","container-title":"Hydrological Processes","DOI":"10.1002/hyp.13363","ISSN":"1099-1085","issue":"4","language":"en","license":"© 2018 John Wiley &amp; Sons, Ltd.","note":"_eprint: https://onlinelibrary.wiley.com/doi/pdf/10.1002/hyp.13363","page":"476-494","source":"Wiley Online Library","title":"Hydrologic functioning of the deep critical zone and contributions to streamflow in a high-elevation catchment: Testing of multiple conceptual models","title-short":"Hydrologic functioning of the deep critical zone and contributions to streamflow in a high-elevation catchment","volume":"33","author":[{"family":"Dwivedi","given":"Ravindra"},{"family":"Meixner","given":"Thomas"},{"family":"McIntosh","given":"Jennifer C."},{"family":"Ferré","given":"P.A. Ty"},{"family":"Eastoe","given":"Christopher J."},{"family":"Niu","given":"Guo-Yue"},{"family":"Minor","given":"Rebecca L."},{"family":"Barron-Gafford","given":"Greg A."},{"family":"Chorover","given":"Jon"}],"issued":{"date-parts":[["2019"]]}}}],"schema":"https://github.com/citation-style-language/schema/raw/master/csl-citation.json"} </w:instrText>
      </w:r>
      <w:r>
        <w:fldChar w:fldCharType="separate"/>
      </w:r>
      <w:r w:rsidRPr="4F2B872C">
        <w:rPr>
          <w:rFonts w:ascii="Calibri" w:hAnsi="Calibri" w:cs="Calibri"/>
        </w:rPr>
        <w:t>Dwivedi et al. (2019)</w:t>
      </w:r>
      <w:r>
        <w:fldChar w:fldCharType="end"/>
      </w:r>
      <w:r w:rsidR="009D0E51">
        <w:t xml:space="preserve"> and </w:t>
      </w:r>
      <w:r>
        <w:fldChar w:fldCharType="begin"/>
      </w:r>
      <w:r>
        <w:instrText xml:space="preserve"> ADDIN ZOTERO_ITEM CSL_CITATION {"citationID":"66VGiBDB","properties":{"formattedCitation":"(Barthold et al. 2011)","plainCitation":"(Barthold et al. 2011)","dontUpdate":true,"noteIndex":0},"citationItems":[{"id":1048,"uris":["http://zotero.org/users/2821348/items/IZGW37LE"],"itemData":{"id":1048,"type":"article-journal","abstract":"End member mixing analysis (EMMA) is a commonly applied method to identify and quantify the dominant runoff producing sources of water. It employs tracers to determine the dimensionality of the hydrologic system. Many EMMA studies have been conducted using two to six tracers, with some of the main tracers being Ca, Na, Cl−, water isotopes, and alkalinity. Few studies use larger tracer sets including minor trace elements such as Li, Rb, Sr, and Ba. None of the studies has addressed the question of the tracer set size and composition, despite the fact that these determine which and how many end members (EM) will be identified. We examine how tracer set size and composition affects the conceptual model that results from an EMMA. We developed an automatic procedure that conducts EMMA while iteratively changing tracer set size and composition. We used a set of 14 tracers and 9 EMs. The validity of the resulting conceptual models was investigated under the aspects of dimensionality, EM combinations, and contributions to stream water. From the 16,369 possibilities, 23 delivered plausible results. The resulting conceptual models are highly sensitive to the tracer set size and composition. The moderate reproducibility of EM contributions indicates a still missing EM. It also emphasizes that the major elements are not always the most useful tracers and that larger tracer sets have an enhanced capacity to avoid false conclusions about catchment functioning. The presented approach produces results that may not be apparent from the traditional approach and it is a first step to add the idea of statistical significance to the EMMA approach.","container-title":"Water Resources Research","DOI":"10.1029/2011WR010604","ISSN":"1944-7973","issue":"8","language":"en","license":"Copyright 2011 by the American Geophysical Union.","note":"_eprint: https://onlinelibrary.wiley.com/doi/pdf/10.1029/2011WR010604","source":"Wiley Online Library","title":"How many tracers do we need for end member mixing analysis (EMMA)? A sensitivity analysis","title-short":"How many tracers do we need for end member mixing analysis (EMMA)?","URL":"https://onlinelibrary.wiley.com/doi/abs/10.1029/2011WR010604","volume":"47","author":[{"family":"Barthold","given":"Frauke K."},{"family":"Tyralla","given":"Christoph"},{"family":"Schneider","given":"Katrin"},{"family":"Vaché","given":"Kellie B."},{"family":"Frede","given":"Hans-Georg"},{"family":"Breuer","given":"Lutz"}],"accessed":{"date-parts":[["2024",11,20]]},"issued":{"date-parts":[["2011"]]}}}],"schema":"https://github.com/citation-style-language/schema/raw/master/csl-citation.json"} </w:instrText>
      </w:r>
      <w:r>
        <w:fldChar w:fldCharType="separate"/>
      </w:r>
      <w:r w:rsidRPr="4F2B872C" w:rsidR="009D0E51">
        <w:rPr>
          <w:rFonts w:ascii="Calibri" w:hAnsi="Calibri" w:cs="Calibri"/>
        </w:rPr>
        <w:t>Barthold et al. (2011)</w:t>
      </w:r>
      <w:r>
        <w:fldChar w:fldCharType="end"/>
      </w:r>
      <w:r w:rsidR="007619F5">
        <w:t>, that</w:t>
      </w:r>
      <w:r>
        <w:t xml:space="preserve"> </w:t>
      </w:r>
      <w:r w:rsidR="00990B73">
        <w:t>end-members should form the vertices of the mixing space</w:t>
      </w:r>
      <w:r w:rsidR="00506C83">
        <w:t xml:space="preserve"> and circumscribe most </w:t>
      </w:r>
      <w:r w:rsidR="184D766F">
        <w:t xml:space="preserve">of </w:t>
      </w:r>
      <w:r w:rsidR="00506C83">
        <w:t xml:space="preserve">or all the streamwater </w:t>
      </w:r>
      <w:r w:rsidR="00795F88">
        <w:lastRenderedPageBreak/>
        <w:t xml:space="preserve">tracer </w:t>
      </w:r>
      <w:r w:rsidR="006513FB">
        <w:t>observations within the principal component space</w:t>
      </w:r>
      <w:r w:rsidR="007619F5">
        <w:t>.</w:t>
      </w:r>
      <w:r w:rsidR="007F01B3">
        <w:t xml:space="preserve"> </w:t>
      </w:r>
      <w:r w:rsidR="00CD1A52">
        <w:t xml:space="preserve">We selected end-members for each event-level EMMA from a pool of candidates that included soil water lysimeters from the wet and dry transect at each site, </w:t>
      </w:r>
      <w:r w:rsidR="1EFE8C1B">
        <w:t>meltwater</w:t>
      </w:r>
      <w:r w:rsidR="00CD1A52">
        <w:t xml:space="preserve"> lysimeters, and groundwater wells or baseflow samples.</w:t>
      </w:r>
    </w:p>
    <w:p w:rsidR="00B1332A" w:rsidP="5041D537" w:rsidRDefault="003220EC" w14:paraId="2C42CC76" w14:textId="2331276C">
      <w:pPr>
        <w:pStyle w:val="Text"/>
      </w:pPr>
      <w:r>
        <w:t>We used the</w:t>
      </w:r>
      <w:r w:rsidR="00EE11B0">
        <w:t xml:space="preserve"> same </w:t>
      </w:r>
      <w:r>
        <w:t xml:space="preserve">PCA-based method of </w:t>
      </w:r>
      <w:r>
        <w:fldChar w:fldCharType="begin"/>
      </w:r>
      <w:r>
        <w:instrText xml:space="preserve"> ADDIN ZOTERO_ITEM CSL_CITATION {"citationID":"tNVnXrTQ","properties":{"formattedCitation":"(Christophersen and Hooper 1992)","plainCitation":"(Christophersen and Hooper 1992)","dontUpdate":true,"noteIndex":0},"citationItems":[{"id":3254,"uris":["http://zotero.org/users/2821348/items/B3A594XL"],"itemData":{"id":3254,"type":"article-journal","abstract":"Traditional multivariate data analysis techniques, such as principal components analysis (PCA), have often been used in an attempt to identify source solutions from potential mixtures, such as stream water. Artificial data, generated from conservative mixing of known source solutions in random proportions, are employed to demonstrate that PCA should be used only to determine the rank of the mixture and not to determine the composition of the source solutions. The rank of the mixture is related to the number of source solutions. Unambiguous identification of the source solution compositions from the mixture alone is impossible; thus it is necessary that potential source solutions be derived from independent measurements. In the case of stream water, possible source solutions are groundwater and soil water from different horizons. A multivariate screening procedure is presented for the evaluation of these potential source solutions.","container-title":"Water Resources Research","DOI":"10.1029/91WR02518","ISSN":"1944-7973","issue":"1","language":"en","license":"Copyright 1992 by the American Geophysical Union.","note":"_eprint: https://onlinelibrary.wiley.com/doi/pdf/10.1029/91WR02518","page":"99-107","source":"Wiley Online Library","title":"Multivariate analysis of stream water chemical data: The use of principal components analysis for the end-member mixing problem","title-short":"Multivariate analysis of stream water chemical data","volume":"28","author":[{"family":"Christophersen","given":"Nils"},{"family":"Hooper","given":"Richard P."}],"issued":{"date-parts":[["1992"]]}}}],"schema":"https://github.com/citation-style-language/schema/raw/master/csl-citation.json"} </w:instrText>
      </w:r>
      <w:r>
        <w:fldChar w:fldCharType="separate"/>
      </w:r>
      <w:r w:rsidRPr="5041D537">
        <w:rPr>
          <w:rFonts w:ascii="Calibri" w:hAnsi="Calibri" w:cs="Calibri"/>
        </w:rPr>
        <w:t>Christophersen and Hooper (1992)</w:t>
      </w:r>
      <w:r>
        <w:fldChar w:fldCharType="end"/>
      </w:r>
      <w:r>
        <w:t xml:space="preserve"> to estimate the fractional contribution of each end-member to </w:t>
      </w:r>
      <w:proofErr w:type="spellStart"/>
      <w:r w:rsidR="00AF06FF">
        <w:t>streamwater</w:t>
      </w:r>
      <w:proofErr w:type="spellEnd"/>
      <w:r w:rsidR="17212D7F">
        <w:t xml:space="preserve"> based on the PC scores</w:t>
      </w:r>
      <w:r w:rsidR="00AF06FF">
        <w:t xml:space="preserve">. </w:t>
      </w:r>
      <w:r w:rsidR="00B1332A">
        <w:t>The following mass balance equations were solved:</w:t>
      </w:r>
    </w:p>
    <w:p w:rsidRPr="00FB4336" w:rsidR="0058023E" w:rsidP="5041D537" w:rsidRDefault="00000000" w14:paraId="583E8731" w14:textId="25AC036A">
      <w:pPr>
        <w:pStyle w:val="Text"/>
        <w:ind w:left="1440"/>
      </w:pPr>
      <m:oMath>
        <m:sSub>
          <m:sSubPr>
            <m:ctrlPr>
              <w:rPr>
                <w:rFonts w:ascii="Cambria Math" w:hAnsi="Cambria Math"/>
                <w:i/>
              </w:rPr>
            </m:ctrlPr>
          </m:sSubPr>
          <m:e>
            <m:r>
              <w:rPr>
                <w:rFonts w:ascii="Cambria Math" w:hAnsi="Cambria Math"/>
              </w:rPr>
              <m:t>U1</m:t>
            </m:r>
          </m:e>
          <m:sub>
            <m:r>
              <w:rPr>
                <w:rFonts w:ascii="Cambria Math" w:hAnsi="Cambria Math"/>
              </w:rPr>
              <m:t>St</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g</m:t>
                </m:r>
              </m:sub>
            </m:sSub>
            <m:r>
              <w:rPr>
                <w:rFonts w:ascii="Cambria Math" w:hAnsi="Cambria Math"/>
              </w:rPr>
              <m:t>U1</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sm</m:t>
            </m:r>
          </m:sub>
        </m:sSub>
        <m:sSub>
          <m:sSubPr>
            <m:ctrlPr>
              <w:rPr>
                <w:rFonts w:ascii="Cambria Math" w:hAnsi="Cambria Math"/>
                <w:i/>
              </w:rPr>
            </m:ctrlPr>
          </m:sSubPr>
          <m:e>
            <m:r>
              <w:rPr>
                <w:rFonts w:ascii="Cambria Math" w:hAnsi="Cambria Math"/>
              </w:rPr>
              <m:t>U1</m:t>
            </m:r>
          </m:e>
          <m:sub>
            <m:r>
              <w:rPr>
                <w:rFonts w:ascii="Cambria Math" w:hAnsi="Cambria Math"/>
              </w:rPr>
              <m:t>sm</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sw</m:t>
            </m:r>
          </m:sub>
        </m:sSub>
        <m:sSub>
          <m:sSubPr>
            <m:ctrlPr>
              <w:rPr>
                <w:rFonts w:ascii="Cambria Math" w:hAnsi="Cambria Math"/>
                <w:i/>
              </w:rPr>
            </m:ctrlPr>
          </m:sSubPr>
          <m:e>
            <m:r>
              <w:rPr>
                <w:rFonts w:ascii="Cambria Math" w:hAnsi="Cambria Math"/>
              </w:rPr>
              <m:t>U1</m:t>
            </m:r>
          </m:e>
          <m:sub>
            <m:r>
              <w:rPr>
                <w:rFonts w:ascii="Cambria Math" w:hAnsi="Cambria Math"/>
              </w:rPr>
              <m:t>sw</m:t>
            </m:r>
          </m:sub>
        </m:sSub>
      </m:oMath>
      <w:r w:rsidR="00D2315B">
        <w:t xml:space="preserve"> </w:t>
      </w:r>
      <w:r w:rsidR="001C1E68">
        <w:t xml:space="preserve">                             </w:t>
      </w:r>
      <w:r w:rsidR="008F45EB">
        <w:t xml:space="preserve"> </w:t>
      </w:r>
      <w:r w:rsidR="001C1E68">
        <w:t xml:space="preserve">           </w:t>
      </w:r>
      <w:r w:rsidR="00D2315B">
        <w:t>(1)</w:t>
      </w:r>
    </w:p>
    <w:p w:rsidRPr="00FB4336" w:rsidR="00FB4336" w:rsidP="5041D537" w:rsidRDefault="00000000" w14:paraId="6D0079A0" w14:textId="6F6C3411">
      <w:pPr>
        <w:pStyle w:val="Text"/>
        <w:ind w:left="1440"/>
      </w:pPr>
      <m:oMath>
        <m:sSub>
          <m:sSubPr>
            <m:ctrlPr>
              <w:rPr>
                <w:rFonts w:ascii="Cambria Math" w:hAnsi="Cambria Math"/>
                <w:i/>
              </w:rPr>
            </m:ctrlPr>
          </m:sSubPr>
          <m:e>
            <m:r>
              <w:rPr>
                <w:rFonts w:ascii="Cambria Math" w:hAnsi="Cambria Math"/>
              </w:rPr>
              <m:t>U2</m:t>
            </m:r>
          </m:e>
          <m:sub>
            <m:r>
              <w:rPr>
                <w:rFonts w:ascii="Cambria Math" w:hAnsi="Cambria Math"/>
              </w:rPr>
              <m:t>St</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g</m:t>
                </m:r>
              </m:sub>
            </m:sSub>
            <m:r>
              <w:rPr>
                <w:rFonts w:ascii="Cambria Math" w:hAnsi="Cambria Math"/>
              </w:rPr>
              <m:t>U2</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sm</m:t>
            </m:r>
          </m:sub>
        </m:sSub>
        <m:sSub>
          <m:sSubPr>
            <m:ctrlPr>
              <w:rPr>
                <w:rFonts w:ascii="Cambria Math" w:hAnsi="Cambria Math"/>
                <w:i/>
              </w:rPr>
            </m:ctrlPr>
          </m:sSubPr>
          <m:e>
            <m:r>
              <w:rPr>
                <w:rFonts w:ascii="Cambria Math" w:hAnsi="Cambria Math"/>
              </w:rPr>
              <m:t>U2</m:t>
            </m:r>
          </m:e>
          <m:sub>
            <m:r>
              <w:rPr>
                <w:rFonts w:ascii="Cambria Math" w:hAnsi="Cambria Math"/>
              </w:rPr>
              <m:t>sm</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sw</m:t>
            </m:r>
          </m:sub>
        </m:sSub>
        <m:sSub>
          <m:sSubPr>
            <m:ctrlPr>
              <w:rPr>
                <w:rFonts w:ascii="Cambria Math" w:hAnsi="Cambria Math"/>
                <w:i/>
              </w:rPr>
            </m:ctrlPr>
          </m:sSubPr>
          <m:e>
            <m:r>
              <w:rPr>
                <w:rFonts w:ascii="Cambria Math" w:hAnsi="Cambria Math"/>
              </w:rPr>
              <m:t>U2</m:t>
            </m:r>
          </m:e>
          <m:sub>
            <m:r>
              <w:rPr>
                <w:rFonts w:ascii="Cambria Math" w:hAnsi="Cambria Math"/>
              </w:rPr>
              <m:t>sw</m:t>
            </m:r>
          </m:sub>
        </m:sSub>
      </m:oMath>
      <w:r w:rsidR="00D2315B">
        <w:t xml:space="preserve"> </w:t>
      </w:r>
      <w:r w:rsidR="001C1E68">
        <w:t xml:space="preserve">                                         </w:t>
      </w:r>
      <w:r w:rsidR="00D2315B">
        <w:t>(2)</w:t>
      </w:r>
    </w:p>
    <w:p w:rsidR="00FB4336" w:rsidP="5041D537" w:rsidRDefault="00330091" w14:paraId="176690B4" w14:textId="336FC614">
      <w:pPr>
        <w:pStyle w:val="Text"/>
        <w:ind w:left="2160"/>
      </w:pPr>
      <m:oMath>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sm</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sw</m:t>
            </m:r>
          </m:sub>
        </m:sSub>
        <m:r>
          <w:rPr>
            <w:rFonts w:ascii="Cambria Math" w:hAnsi="Cambria Math"/>
          </w:rPr>
          <m:t>=1</m:t>
        </m:r>
      </m:oMath>
      <w:r w:rsidR="00D2315B">
        <w:t xml:space="preserve"> </w:t>
      </w:r>
      <w:r w:rsidR="001C1E68">
        <w:t xml:space="preserve">                                                              </w:t>
      </w:r>
      <w:r w:rsidR="00D2315B">
        <w:t>(3)</w:t>
      </w:r>
    </w:p>
    <w:p w:rsidRPr="00AD7DA7" w:rsidR="000D3EC3" w:rsidP="5041D537" w:rsidRDefault="0B151945" w14:paraId="3BC80B19" w14:textId="4BAFDCA9">
      <w:pPr>
        <w:pStyle w:val="Text"/>
        <w:ind w:firstLine="0"/>
      </w:pPr>
      <w:r>
        <w:t xml:space="preserve">Where </w:t>
      </w:r>
      <w:r w:rsidRPr="21FDBC3A">
        <w:rPr>
          <w:i/>
          <w:iCs/>
        </w:rPr>
        <w:t>U1</w:t>
      </w:r>
      <w:r>
        <w:t xml:space="preserve"> and </w:t>
      </w:r>
      <w:r w:rsidRPr="21FDBC3A">
        <w:rPr>
          <w:i/>
          <w:iCs/>
        </w:rPr>
        <w:t>U2</w:t>
      </w:r>
      <w:r>
        <w:t xml:space="preserve"> are the first and second principal components of the PCA, respectively</w:t>
      </w:r>
      <w:r w:rsidR="13FD8922">
        <w:t>, and</w:t>
      </w:r>
      <w:r w:rsidRPr="21FDBC3A" w:rsidR="60B23620">
        <w:rPr>
          <w:i/>
          <w:iCs/>
        </w:rPr>
        <w:t xml:space="preserve"> f </w:t>
      </w:r>
      <w:r w:rsidR="60B23620">
        <w:t>is the fraction of streamflow assigned to each end-member</w:t>
      </w:r>
      <w:r w:rsidR="13FD8922">
        <w:t xml:space="preserve"> </w:t>
      </w:r>
      <w:r w:rsidR="0F209DBC">
        <w:t xml:space="preserve">denoted as </w:t>
      </w:r>
      <w:proofErr w:type="spellStart"/>
      <w:r w:rsidRPr="21FDBC3A" w:rsidR="0F209DBC">
        <w:rPr>
          <w:i/>
          <w:iCs/>
        </w:rPr>
        <w:t>f</w:t>
      </w:r>
      <w:r w:rsidRPr="21FDBC3A" w:rsidR="0F209DBC">
        <w:rPr>
          <w:i/>
          <w:iCs/>
          <w:vertAlign w:val="subscript"/>
        </w:rPr>
        <w:t>g</w:t>
      </w:r>
      <w:proofErr w:type="spellEnd"/>
      <w:r w:rsidR="0F209DBC">
        <w:t xml:space="preserve"> for groundwater, </w:t>
      </w:r>
      <w:proofErr w:type="spellStart"/>
      <w:r w:rsidRPr="21FDBC3A" w:rsidR="6091B113">
        <w:rPr>
          <w:i/>
          <w:iCs/>
        </w:rPr>
        <w:t>f</w:t>
      </w:r>
      <w:r w:rsidRPr="21FDBC3A" w:rsidR="6091B113">
        <w:rPr>
          <w:i/>
          <w:iCs/>
          <w:vertAlign w:val="subscript"/>
        </w:rPr>
        <w:t>sm</w:t>
      </w:r>
      <w:proofErr w:type="spellEnd"/>
      <w:r w:rsidR="6091B113">
        <w:t xml:space="preserve"> for </w:t>
      </w:r>
      <w:r w:rsidR="1EFE8C1B">
        <w:t>meltwater</w:t>
      </w:r>
      <w:r w:rsidR="6091B113">
        <w:t xml:space="preserve">, and </w:t>
      </w:r>
      <w:proofErr w:type="spellStart"/>
      <w:r w:rsidRPr="21FDBC3A" w:rsidR="6091B113">
        <w:rPr>
          <w:i/>
          <w:iCs/>
        </w:rPr>
        <w:t>f</w:t>
      </w:r>
      <w:r w:rsidRPr="21FDBC3A" w:rsidR="6091B113">
        <w:rPr>
          <w:i/>
          <w:iCs/>
          <w:vertAlign w:val="subscript"/>
        </w:rPr>
        <w:t>sw</w:t>
      </w:r>
      <w:proofErr w:type="spellEnd"/>
      <w:r w:rsidR="6091B113">
        <w:t xml:space="preserve"> for soil water</w:t>
      </w:r>
      <w:r w:rsidR="29520973">
        <w:t xml:space="preserve"> with similar </w:t>
      </w:r>
      <w:r w:rsidR="398DBA21">
        <w:t>subscripts for component assignments</w:t>
      </w:r>
      <w:r w:rsidR="6091B113">
        <w:t xml:space="preserve">. </w:t>
      </w:r>
      <w:r w:rsidR="41138841">
        <w:t>Using the SciPy Python package</w:t>
      </w:r>
      <w:r w:rsidR="00E932F4">
        <w:t xml:space="preserve"> </w:t>
      </w:r>
      <w:r>
        <w:fldChar w:fldCharType="begin"/>
      </w:r>
      <w:r>
        <w:instrText xml:space="preserve"> ADDIN ZOTERO_ITEM CSL_CITATION {"citationID":"k4R96TeM","properties":{"formattedCitation":"(Virtanen et al. 2020)","plainCitation":"(Virtanen et al. 2020)","noteIndex":0},"citationItems":[{"id":3488,"uris":["http://zotero.org/users/2821348/items/3AM9SPX9"],"itemData":{"id":3488,"type":"article-journal","abstract":"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105","issue":"3","journalAbbreviation":"Nat Methods","language":"en","license":"2020 The Author(s)","note":"publisher: Nature Publishing Group","page":"261-272","source":"www.nature.com","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issued":{"date-parts":[["2020",3]]}}}],"schema":"https://github.com/citation-style-language/schema/raw/master/csl-citation.json"} </w:instrText>
      </w:r>
      <w:r>
        <w:fldChar w:fldCharType="separate"/>
      </w:r>
      <w:r w:rsidRPr="21FDBC3A" w:rsidR="00E932F4">
        <w:rPr>
          <w:rFonts w:ascii="Calibri" w:hAnsi="Calibri" w:cs="Calibri"/>
        </w:rPr>
        <w:t>(Virtanen et al. 2020)</w:t>
      </w:r>
      <w:r>
        <w:fldChar w:fldCharType="end"/>
      </w:r>
      <w:r w:rsidR="41138841">
        <w:t>, w</w:t>
      </w:r>
      <w:r w:rsidR="1007E62A">
        <w:t xml:space="preserve">e used </w:t>
      </w:r>
      <w:r w:rsidR="2DCA946B">
        <w:t xml:space="preserve">the </w:t>
      </w:r>
      <w:r w:rsidR="0DC71222">
        <w:t>sequential</w:t>
      </w:r>
      <w:r w:rsidR="1AF7EDD0">
        <w:t xml:space="preserve"> least squares</w:t>
      </w:r>
      <w:r w:rsidR="1007E62A">
        <w:t xml:space="preserve"> </w:t>
      </w:r>
      <w:r w:rsidR="3F9F6A05">
        <w:t xml:space="preserve">programming </w:t>
      </w:r>
      <w:r w:rsidR="2DCA946B">
        <w:t>method</w:t>
      </w:r>
      <w:r w:rsidR="755B8DCE">
        <w:t xml:space="preserve"> </w:t>
      </w:r>
      <w:r w:rsidR="0F3F51B6">
        <w:t xml:space="preserve">(SLSQP) </w:t>
      </w:r>
      <w:r w:rsidR="5B62C79F">
        <w:t xml:space="preserve">for constrained </w:t>
      </w:r>
      <w:r w:rsidR="602C5BF8">
        <w:t>nonlinear optimization</w:t>
      </w:r>
      <w:r w:rsidR="112CC188">
        <w:t xml:space="preserve">, with the sum of fractional contributions constrained to </w:t>
      </w:r>
      <w:r w:rsidR="4087C543">
        <w:t xml:space="preserve">equal 1 and </w:t>
      </w:r>
      <w:r w:rsidR="1E56A861">
        <w:t xml:space="preserve">each contribution </w:t>
      </w:r>
      <w:r w:rsidR="1A260B23">
        <w:t>constrained between 0 and 1</w:t>
      </w:r>
      <w:r w:rsidR="00084E24">
        <w:t xml:space="preserve"> </w:t>
      </w:r>
      <w:r>
        <w:fldChar w:fldCharType="begin"/>
      </w:r>
      <w:r>
        <w:instrText xml:space="preserve"> ADDIN ZOTERO_ITEM CSL_CITATION {"citationID":"CZjLGZ5i","properties":{"formattedCitation":"(Dwivedi et al. 2019)","plainCitation":"(Dwivedi et al. 2019)","noteIndex":0},"citationItems":[{"id":1092,"uris":["http://zotero.org/users/2821348/items/GXP62QYE"],"itemData":{"id":1092,"type":"article-journal","abstract":"High-elevation mountain catchments are often subject to large climatic and topographic gradients. Therefore, high-density hydrogeochemical observations are needed to understand water sources to streamflow and the temporal and spatial behaviour of flow paths. These sources and flow paths vary seasonally, which dictates short-term storage and the flux of water in the critical zone (CZ) and affect long-term CZ evolution. This study utilizes multiyear observations of chemical compositions and water residence times from the Santa Catalina Mountains Critical Zone Observatory, Tucson, Arizona to develop and evaluate competing conceptual models of seasonal streamflow generation. These models were tested using endmember mixing analysis, baseflow recession analysis, and tritium model “ages” of various catchment water sources. A conceptual model involving four endmembers (precipitation, soil water, shallow, and deep groundwater) provided the best match to observations. On average, precipitation contributes 39–69% (55 ± 16%), soil water contributes 25–56% (41 ± 16%), shallow groundwater contributes 1–5% (3 ± 2%), and deep groundwater contributes 0–3% (1 ± 1%) towards annual streamflow. The mixing space comprised two principal planes formed by (a) precipitation-soil water-deep groundwater (dry and summer monsoon season samples) and (b) precipitation-soil water-shallow groundwater (winter season samples). Groundwater contribution was most important during the wet winter season. During periods of high dynamic groundwater storage and increased hydrologic connectivity (i.e., spring snowmelt), stream water was more geochemically heterogeneous, that is, geochemical heterogeneity of stream water is storage-dependent. Endmember mixing analysis and 3H model age results indicate that only 1.4 ± 0.3% of the long-term annual precipitation becomes deep CZ groundwater flux that influences long-term deep CZ development through both intercatchment and intracatchment deep groundwater flows.","container-title":"Hydrological Processes","DOI":"10.1002/hyp.13363","ISSN":"1099-1085","issue":"4","language":"en","license":"© 2018 John Wiley &amp; Sons, Ltd.","note":"_eprint: https://onlinelibrary.wiley.com/doi/pdf/10.1002/hyp.13363","page":"476-494","source":"Wiley Online Library","title":"Hydrologic functioning of the deep critical zone and contributions to streamflow in a high-elevation catchment: Testing of multiple conceptual models","title-short":"Hydrologic functioning of the deep critical zone and contributions to streamflow in a high-elevation catchment","volume":"33","author":[{"family":"Dwivedi","given":"Ravindra"},{"family":"Meixner","given":"Thomas"},{"family":"McIntosh","given":"Jennifer C."},{"family":"Ferré","given":"P.A. Ty"},{"family":"Eastoe","given":"Christopher J."},{"family":"Niu","given":"Guo-Yue"},{"family":"Minor","given":"Rebecca L."},{"family":"Barron-Gafford","given":"Greg A."},{"family":"Chorover","given":"Jon"}],"issued":{"date-parts":[["2019"]]}}}],"schema":"https://github.com/citation-style-language/schema/raw/master/csl-citation.json"} </w:instrText>
      </w:r>
      <w:r>
        <w:fldChar w:fldCharType="separate"/>
      </w:r>
      <w:r w:rsidRPr="21FDBC3A" w:rsidR="00084E24">
        <w:rPr>
          <w:rFonts w:ascii="Calibri" w:hAnsi="Calibri" w:cs="Calibri"/>
        </w:rPr>
        <w:t>(Dwivedi et al. 2019)</w:t>
      </w:r>
      <w:r>
        <w:fldChar w:fldCharType="end"/>
      </w:r>
      <w:r w:rsidR="1A260B23">
        <w:t xml:space="preserve">. </w:t>
      </w:r>
      <w:r w:rsidR="43BD0DE2">
        <w:t>We evaluated the</w:t>
      </w:r>
      <w:r w:rsidR="15D44058">
        <w:t xml:space="preserve"> error for each event</w:t>
      </w:r>
      <w:r w:rsidR="679A7A1A">
        <w:t>-level</w:t>
      </w:r>
      <w:r w:rsidR="15D44058">
        <w:t xml:space="preserve"> EMMA </w:t>
      </w:r>
      <w:r w:rsidR="43BD0DE2">
        <w:t xml:space="preserve">by comparing the model-predicted </w:t>
      </w:r>
      <w:r w:rsidR="2C38313F">
        <w:t>tracer concentrations with the observed value</w:t>
      </w:r>
      <w:r w:rsidR="7E6E6A93">
        <w:t>s</w:t>
      </w:r>
      <w:r w:rsidR="1A260B23">
        <w:t xml:space="preserve"> (Supplementary Information</w:t>
      </w:r>
      <w:r w:rsidR="56348B6A">
        <w:t xml:space="preserve"> Figure </w:t>
      </w:r>
      <w:r w:rsidR="55A276EE">
        <w:t>5</w:t>
      </w:r>
      <w:r w:rsidR="1A260B23">
        <w:t>)</w:t>
      </w:r>
      <w:r w:rsidR="7E6E6A93">
        <w:t xml:space="preserve"> </w:t>
      </w:r>
      <w:r>
        <w:fldChar w:fldCharType="begin"/>
      </w:r>
      <w:r>
        <w:instrText xml:space="preserve"> ADDIN ZOTERO_ITEM CSL_CITATION {"citationID":"XBcK7DsB","properties":{"formattedCitation":"(Fuss et al. 2016; Inamdar and Mitchell 2006)","plainCitation":"(Fuss et al. 2016; Inamdar and Mitchell 2006)","noteIndex":0},"citationItems":[{"id":1027,"uris":["http://zotero.org/users/2821348/items/6URS6KG8"],"itemData":{"id":1027,"type":"article-journal","abstract":"Changes in hydrologic flowpaths have important impacts on the timing, magnitude and hydrochemistry of run-off during snowmelt in forested catchments, but how flowpaths are affected by variation in winter climate and the irregular presence of soil frost remains poorly understood. The depth and extent of soil frost may be expected to increase as snowpack decreases or develops later because of climate change. In this study, we used end-member mixing analysis to determine daily contributions of snow, forest floor soil water and groundwater to stream run-off during snowmelt under different soil frost regimes resulting from interannual and elevational variation at the Hubbard Brook Experimental Forest in New Hampshire, USA. We observed greater routing of run-off through forest floor flowpaths during early snowmelt in 2011, when the snowpack was deep and soil frost was minimal, compared with the early snowmelt in 2012 under conditions of deep and extensive soil frost. The results indicate that widespread soil frost that penetrated the depth of the forest floor decreased the flow signal through the shallowest subsurface flowpaths, but did not reduce overall infiltration of melt waters, as the contribution from the snow-precipitation end-member was similar under both conditions. These results are consistent with development of granular soil frost which permits vertical infiltration of melt waters, but either reduces lateral flow in the forest floor or prevents the solute exchange that would produce the typical chemical signature of shallow subsurface flowpaths in streamwater. Copyright © 2016 John Wiley &amp; Sons, Ltd.","container-title":"Hydrological Processes","DOI":"10.1002/hyp.10956","ISSN":"1099-1085","issue":"24","language":"en","license":"Copyright © 2016 John Wiley &amp; Sons, Ltd.","note":"_eprint: https://onlinelibrary.wiley.com/doi/pdf/10.1002/hyp.10956","page":"4617-4632","source":"Wiley Online Library","title":"Hydrologic flowpaths during snowmelt in forested headwater catchments under differing winter climatic and soil frost regimes","volume":"30","author":[{"family":"Fuss","given":"Colin B."},{"family":"Driscoll","given":"Charles T."},{"family":"Green","given":"Mark B."},{"family":"Groffman","given":"Peter M."}],"issued":{"date-parts":[["2016"]]}}},{"id":3256,"uris":["http://zotero.org/users/2821348/items/2UXZP38L"],"itemData":{"id":3256,"type":"article-journal","abstract":"Patterns of DOC and nitrate (NO3−) concentrations and fluxes were studied for six storm events across four forested, glaciated, subcatchments (1.6 to 696 ha) in western New York, USA. End-member mixing analysis (EMMA) showed that catchment runoff was composed of shallow groundwater (SGW) discharged at seeps and throughfall (THF) on the rising limb and THF and riparian water (RW) on the recession limb. High THF NO3− contributions produced a pronounced rise and maximum in streamflow NO3−, while low THF concentrations resulted in a dilution trajectory. We did not find any evidence for NO3− flushing by a rising water table. We propose an alternate model for NO3− where the occurrence of seeps and steep slope gradients are the primary determinants of NO3− generation and delivery, and VSAs or saturated areas have a secondary role as loci for interception of NO3− contributions from throughfall. Exports of DOC from the catchments were attributed to THF contributions and the flushing of riparian and hillslope-bench saturated areas. Concentrations of DOC increased with increasing catchment size and percent-saturated area whereas NO3− values showed an opposite trend. Concentrations of DOC from a wetland catchment were consistently high, but higher percent increases in event DOC concentration were observed for those catchments with riparian and hillslope-bench saturated areas. Catchments dominated by riparian zones and catchments with discrete, distal wetlands may have substantial untapped stores of DOC, which become mobilized during high moisture conditions. Thus wetlands in steeply incised valleys may not be effective in buffering hillslope solute loadings.","container-title":"Water Resources Research","DOI":"10.1029/2005WR004212","ISSN":"1944-7973","issue":"3","language":"en","license":"Copyright 2006 by the American Geophysical Union.","note":"_eprint: https://onlinelibrary.wiley.com/doi/pdf/10.1029/2005WR004212","source":"Wiley Online Library","title":"Hydrologic and topographic controls on storm-event exports of dissolved organic carbon (DOC) and nitrate across catchment scales","URL":"https://onlinelibrary.wiley.com/doi/abs/10.1029/2005WR004212","volume":"42","author":[{"family":"Inamdar","given":"Shreeram P."},{"family":"Mitchell","given":"Myron J."}],"accessed":{"date-parts":[["2025",2,26]]},"issued":{"date-parts":[["2006"]]}}}],"schema":"https://github.com/citation-style-language/schema/raw/master/csl-citation.json"} </w:instrText>
      </w:r>
      <w:r>
        <w:fldChar w:fldCharType="separate"/>
      </w:r>
      <w:r w:rsidRPr="21FDBC3A" w:rsidR="00787394">
        <w:rPr>
          <w:rFonts w:ascii="Calibri" w:hAnsi="Calibri" w:cs="Calibri"/>
        </w:rPr>
        <w:t>(Fuss et al. 2016; Inamdar and Mitchell 2006)</w:t>
      </w:r>
      <w:r>
        <w:fldChar w:fldCharType="end"/>
      </w:r>
      <w:r w:rsidR="2C38313F">
        <w:t>.</w:t>
      </w:r>
    </w:p>
    <w:p w:rsidRPr="000D3EC3" w:rsidR="000D3EC3" w:rsidP="21FDBC3A" w:rsidRDefault="7EFF4FB8" w14:paraId="045E9228" w14:textId="4E617A00">
      <w:pPr>
        <w:pStyle w:val="Heading-Secondary"/>
        <w:spacing w:line="360" w:lineRule="auto"/>
        <w:rPr>
          <w:rFonts w:asciiTheme="minorHAnsi" w:hAnsiTheme="minorHAnsi" w:cstheme="minorBidi"/>
        </w:rPr>
      </w:pPr>
      <w:r w:rsidRPr="21FDBC3A">
        <w:rPr>
          <w:rFonts w:asciiTheme="minorHAnsi" w:hAnsiTheme="minorHAnsi" w:cstheme="minorBidi"/>
        </w:rPr>
        <w:t>2.</w:t>
      </w:r>
      <w:r w:rsidRPr="18CEEAED" w:rsidR="4EE190FB">
        <w:rPr>
          <w:rFonts w:asciiTheme="minorHAnsi" w:hAnsiTheme="minorHAnsi" w:cstheme="minorBidi"/>
        </w:rPr>
        <w:t>6</w:t>
      </w:r>
      <w:r w:rsidRPr="21FDBC3A">
        <w:rPr>
          <w:rFonts w:asciiTheme="minorHAnsi" w:hAnsiTheme="minorHAnsi" w:cstheme="minorBidi"/>
        </w:rPr>
        <w:t xml:space="preserve"> Runoff event </w:t>
      </w:r>
      <w:r w:rsidRPr="21FDBC3A" w:rsidR="1CEB2DE0">
        <w:rPr>
          <w:rFonts w:asciiTheme="minorHAnsi" w:hAnsiTheme="minorHAnsi" w:cstheme="minorBidi"/>
        </w:rPr>
        <w:t>type determination</w:t>
      </w:r>
    </w:p>
    <w:p w:rsidRPr="00850691" w:rsidR="002F3B11" w:rsidP="4C6249DF" w:rsidRDefault="00B32D20" w14:paraId="488033F3" w14:textId="0FCE28C6">
      <w:pPr>
        <w:pStyle w:val="Text"/>
        <w:rPr>
          <w:rFonts w:cstheme="minorBidi"/>
        </w:rPr>
      </w:pPr>
      <w:r>
        <w:t>We classified runoff events as rain-on-snow (ROS) events,</w:t>
      </w:r>
      <w:r w:rsidR="00FA1FBA">
        <w:t xml:space="preserve"> midwinter</w:t>
      </w:r>
      <w:r>
        <w:t xml:space="preserve"> thermal events, and the </w:t>
      </w:r>
      <w:r w:rsidR="57DF6CB3">
        <w:t xml:space="preserve">final spring melt </w:t>
      </w:r>
      <w:r>
        <w:t>by the following metrics: We define</w:t>
      </w:r>
      <w:r w:rsidR="006949FA">
        <w:t>d</w:t>
      </w:r>
      <w:r>
        <w:t xml:space="preserve"> ROS events as 3 mm of rain over six days on any snowpack depth</w:t>
      </w:r>
      <w:r w:rsidR="006949FA">
        <w:t xml:space="preserve">, similar to </w:t>
      </w:r>
      <w:r>
        <w:fldChar w:fldCharType="begin"/>
      </w:r>
      <w:r>
        <w:instrText xml:space="preserve"> ADDIN ZOTERO_ITEM CSL_CITATION {"citationID":"YUQ9WCwy","properties":{"formattedCitation":"(Freudiger et al. 2014)","plainCitation":"(Freudiger et al. 2014)","dontUpdate":true,"noteIndex":0},"citationItems":[{"id":3226,"uris":["http://zotero.org/users/2821348/items/WW3VRUTH"],"itemData":{"id":3226,"type":"article-journal","abstract":"In January 2011 a rain-on-snow (RoS) event caused floods in the major river basins in central Europe, i.e. the Rhine, Danube, Weser, Elbe, Oder, and Ems. This event prompted the questions of how to define a RoS event and whether those events have become more frequent. Based on the flood of January 2011 and on other known events of the past, threshold values for potentially flood-generating RoS events were determined. Consequently events with rainfall of at least 3 mm on a snowpack of at least 10 mm snow water equivalent (SWE) and for which the sum of rainfall and snowmelt contains a minimum of 20% snowmelt were analysed. RoS events were estimated for the time period 1950–2011 and for the entire study area based on a temperature index snow model driven with a European-scale gridded data set of daily climate (E-OBS data). Frequencies and magnitudes of the modelled events differ depending on the elevation range. When distinguishing alpine, upland, and lowland basins, we found that upland basins are most influenced by RoS events. Overall, the frequency of rainfall increased during winter, while the frequency of snowfall decreased during spring. A decrease in the frequency of RoS events from April to May has been observed in all upland basins since 1990. In contrast, the results suggest an increasing trend in the magnitude and frequency of RoS days in January and February for most of the lowland and upland basins. These results suggest that the flood hazard from RoS events in the early winter season has increased in the medium-elevation mountain ranges of central Europe, especially in the Rhine, Weser, and Elbe river basins.","container-title":"Hydrology and Earth System Sciences","DOI":"10.5194/hess-18-2695-2014","ISSN":"1027-5606","issue":"7","language":"English","note":"publisher: Copernicus GmbH","page":"2695-2709","source":"Copernicus Online Journals","title":"Large-scale analysis of changing frequencies of rain-on-snow events with flood-generation potential","volume":"18","author":[{"family":"Freudiger","given":"D."},{"family":"Kohn","given":"I."},{"family":"Stahl","given":"K."},{"family":"Weiler","given":"M."}],"issued":{"date-parts":[["2014",7,24]]}}}],"schema":"https://github.com/citation-style-language/schema/raw/master/csl-citation.json"} </w:instrText>
      </w:r>
      <w:r>
        <w:fldChar w:fldCharType="separate"/>
      </w:r>
      <w:r w:rsidRPr="4C6249DF" w:rsidR="006949FA">
        <w:rPr>
          <w:rFonts w:ascii="Calibri" w:hAnsi="Calibri" w:cs="Calibri"/>
        </w:rPr>
        <w:t xml:space="preserve">Freudiger et al. </w:t>
      </w:r>
      <w:r w:rsidRPr="4C6249DF" w:rsidR="0026576B">
        <w:rPr>
          <w:rFonts w:ascii="Calibri" w:hAnsi="Calibri" w:cs="Calibri"/>
        </w:rPr>
        <w:t>(</w:t>
      </w:r>
      <w:r w:rsidRPr="4C6249DF" w:rsidR="006949FA">
        <w:rPr>
          <w:rFonts w:ascii="Calibri" w:hAnsi="Calibri" w:cs="Calibri"/>
        </w:rPr>
        <w:t>2014)</w:t>
      </w:r>
      <w:r>
        <w:fldChar w:fldCharType="end"/>
      </w:r>
      <w:r w:rsidR="006949FA">
        <w:t xml:space="preserve"> and</w:t>
      </w:r>
      <w:r>
        <w:t xml:space="preserve"> a median metric compared to previous ROS studies </w:t>
      </w:r>
      <w:r w:rsidR="006949FA">
        <w:t>which range from 1 mm d</w:t>
      </w:r>
      <w:r w:rsidRPr="4C6249DF" w:rsidR="006949FA">
        <w:rPr>
          <w:vertAlign w:val="superscript"/>
        </w:rPr>
        <w:t>-1</w:t>
      </w:r>
      <w:r w:rsidR="006949FA">
        <w:t xml:space="preserve"> </w:t>
      </w:r>
      <w:r>
        <w:fldChar w:fldCharType="begin"/>
      </w:r>
      <w:r>
        <w:instrText xml:space="preserve"> ADDIN ZOTERO_ITEM CSL_CITATION {"citationID":"Q3VhHSgV","properties":{"formattedCitation":"(Il Jeong and Sushama 2018)","plainCitation":"(Il Jeong and Sushama 2018)","noteIndex":0},"citationItems":[{"id":3228,"uris":["http://zotero.org/users/2821348/items/7GJBJLET"],"itemData":{"id":3228,"type":"article-journal","abstract":"This study evaluates projected changes to rain-on-snow (ROS) characteristics (i.e., frequency, rainfall amount, and runoff) for the future 2041–2070 period with respect to the current 1976–2005 period over North America using six simulations, based on two Canadian RCMs, driven by two driving GCMs for RCP4.5 and 8.5 emission pathways. Prior to assessing projected changes, the two RCMs are evaluated by comparing ERA-Interim driven RCM simulations with available observations, and results indicate that both models reproduce reasonably well the observed spatial patterns of ROS event frequency and other related features. Analysis of current and future simulations suggest general increases in ROS characteristics during the November–March period for most regions of Canada and for northwestern US for the future period, due to an increase in the rainfall frequency with warmer air temperatures in future. Future ROS runoff is often projected to increase more than future ROS rainfall amounts, particularly for northeastern North America, during snowmelt months, as ROS events usually accelerate snowmelt. The simulations show that ROS event is a primary flood generating mechanism over most of Canada and north-western and -central US for the January–May period for the current period and this is projected to continue in the future period. More focused analysis over selected basins shows decreases in future spring runoff due to decreases in both snow cover and ROS runoff. The above results highlight the need to take into consideration ROS events in water resources management adaptation strategies for future climate.","container-title":"Climate Dynamics","DOI":"10.1007/s00382-017-3609-x","ISSN":"1432-0894","issue":"1","journalAbbreviation":"Clim Dyn","language":"en","page":"303-316","source":"Springer Link","title":"Rain-on-snow events over North America based on two Canadian regional climate models","volume":"50","author":[{"family":"Il Jeong","given":"Dae"},{"family":"Sushama","given":"Laxmi"}],"issued":{"date-parts":[["2018",1,1]]}}}],"schema":"https://github.com/citation-style-language/schema/raw/master/csl-citation.json"} </w:instrText>
      </w:r>
      <w:r>
        <w:fldChar w:fldCharType="separate"/>
      </w:r>
      <w:r w:rsidRPr="4C6249DF" w:rsidR="006949FA">
        <w:rPr>
          <w:rFonts w:ascii="Calibri" w:hAnsi="Calibri" w:cs="Calibri"/>
        </w:rPr>
        <w:t>(Il Jeong and Sushama 2018)</w:t>
      </w:r>
      <w:r>
        <w:fldChar w:fldCharType="end"/>
      </w:r>
      <w:r w:rsidR="006949FA">
        <w:t xml:space="preserve"> to 10 mm d</w:t>
      </w:r>
      <w:r w:rsidRPr="4C6249DF" w:rsidR="006949FA">
        <w:rPr>
          <w:vertAlign w:val="superscript"/>
        </w:rPr>
        <w:t xml:space="preserve">-1 </w:t>
      </w:r>
      <w:r w:rsidRPr="4C6249DF">
        <w:rPr>
          <w:vertAlign w:val="superscript"/>
        </w:rPr>
        <w:fldChar w:fldCharType="begin"/>
      </w:r>
      <w:r w:rsidRPr="4C6249DF">
        <w:rPr>
          <w:vertAlign w:val="superscript"/>
        </w:rPr>
        <w:instrText xml:space="preserve"> ADDIN ZOTERO_ITEM CSL_CITATION {"citationID":"QSpfi1Js","properties":{"formattedCitation":"(Seybold et al. 2022)","plainCitation":"(Seybold et al. 2022)","noteIndex":0},"citationItems":[{"id":1091,"uris":["http://zotero.org/users/2821348/items/USVXMJDV"],"itemData":{"id":1091,"type":"article-journal","abstract":"Winters in snow-covered regions have warmed, likely shifting the timing and magnitude of nutrient export, leading to unquantified changes in water quality. Intermittent, seasonal, and permanent snow covers more than half of the global land surface. Warming has reduced the cold conditions that limit winter runoff and nutrient transport, while cold season snowmelt, the amount of winter precipitation falling as rain, and rain-on-snow have increased. We used existing geospatial datasets (rain-on-snow frequency overlain on nitrogen and phosphorous inventories) to identify areas of the contiguous United States (US) where water quality could be threatened by this change. Next, to illustrate the potential export impacts of these events, we examined flow and turbidity data from a large regional rain-on-snow event in the United States’ largest river basin, the Mississippi River Basin. We show that rain-on-snow, a major flood-generating mechanism for large areas of the globe (Berghuijs et al 2019 Water Resour. Res. 55 4582–93; Berghuijs et al 2016 Geophys. Res. Lett. 43 4382–90), affects 53% of the contiguous US and puts 50% of US nitrogen and phosphorus pools (43% of the contiguous US) at risk of export to groundwater and surface water. Further, the 2019 rain-on-snow event in the Mississippi River Basin demonstrates that these events could have large, cascading impacts on winter nutrient transport. We suggest that the assumption of low wintertime discharge and nutrient transport in historically snow-covered regions no longer holds. Critically, however, we lack sufficient data to accurately measure and predict these episodic and potentially large wintertime nutrient export events at regional to continental scales.","container-title":"Environmental Research Letters","DOI":"10.1088/1748-9326/ac8be5","ISSN":"1748-9326","issue":"10","journalAbbreviation":"Environ. Res. Lett.","language":"en","note":"publisher: IOP Publishing","page":"104044","source":"Institute of Physics","title":"Winter runoff events pose an unquantified continental-scale risk of high wintertime nutrient export","volume":"17","author":[{"family":"Seybold","given":"Erin C."},{"family":"Dwivedi","given":"Ravindra"},{"family":"Musselman","given":"Keith N."},{"family":"Kincaid","given":"Dustin W."},{"family":"Schroth","given":"Andrew W."},{"family":"Classen","given":"Aimee T."},{"family":"Perdrial","given":"Julia N."},{"family":"Adair","given":"E. Carol"}],"issued":{"date-parts":[["2022",10]]}}}],"schema":"https://github.com/citation-style-language/schema/raw/master/csl-citation.json"} </w:instrText>
      </w:r>
      <w:r w:rsidRPr="4C6249DF">
        <w:rPr>
          <w:vertAlign w:val="superscript"/>
        </w:rPr>
        <w:fldChar w:fldCharType="separate"/>
      </w:r>
      <w:r w:rsidRPr="4C6249DF" w:rsidR="006949FA">
        <w:rPr>
          <w:rFonts w:ascii="Calibri" w:hAnsi="Calibri" w:cs="Calibri"/>
        </w:rPr>
        <w:t>(Seybold et al. 2022)</w:t>
      </w:r>
      <w:r w:rsidRPr="4C6249DF">
        <w:rPr>
          <w:vertAlign w:val="superscript"/>
        </w:rPr>
        <w:fldChar w:fldCharType="end"/>
      </w:r>
      <w:r>
        <w:t xml:space="preserve">. </w:t>
      </w:r>
      <w:r w:rsidR="006949FA">
        <w:t xml:space="preserve">We defined </w:t>
      </w:r>
      <w:r w:rsidR="00FA1FBA">
        <w:t xml:space="preserve">midwinter </w:t>
      </w:r>
      <w:r w:rsidR="006949FA">
        <w:t xml:space="preserve">thermal events as periods when discharge rose </w:t>
      </w:r>
      <w:r w:rsidR="000247BF">
        <w:t xml:space="preserve">above site-specific stormflow threshold when there was no rain-on-snow within a </w:t>
      </w:r>
      <w:r w:rsidR="00411F94">
        <w:t>three-day</w:t>
      </w:r>
      <w:r w:rsidR="000247BF">
        <w:t xml:space="preserve"> period. Finally, we defined the </w:t>
      </w:r>
      <w:r w:rsidR="2A2BF0E1">
        <w:t xml:space="preserve">final spring melt </w:t>
      </w:r>
      <w:r w:rsidR="000247BF">
        <w:t xml:space="preserve">as the </w:t>
      </w:r>
      <w:r w:rsidR="7C3836A5">
        <w:t>last melt</w:t>
      </w:r>
      <w:r w:rsidR="000247BF">
        <w:t xml:space="preserve"> event </w:t>
      </w:r>
      <w:r w:rsidR="21573DBF">
        <w:t xml:space="preserve">without </w:t>
      </w:r>
      <w:r w:rsidR="21573DBF">
        <w:lastRenderedPageBreak/>
        <w:t xml:space="preserve">snowfall </w:t>
      </w:r>
      <w:r w:rsidR="000247BF">
        <w:t>of the year at each site</w:t>
      </w:r>
      <w:r w:rsidR="00411F94">
        <w:t>, regardless of precipitation</w:t>
      </w:r>
      <w:r w:rsidR="000247BF">
        <w:t xml:space="preserve">. </w:t>
      </w:r>
      <w:r w:rsidR="1EF8E663">
        <w:t xml:space="preserve">Three events were sampled at each </w:t>
      </w:r>
      <w:r>
        <w:t>subcatchment</w:t>
      </w:r>
      <w:r w:rsidR="1EF8E663">
        <w:t xml:space="preserve"> for EMMA in the winter of 2023. These include a ROS event in February, a thermal event in March, and the </w:t>
      </w:r>
      <w:r w:rsidR="460562AE">
        <w:t>final spring melt</w:t>
      </w:r>
      <w:r w:rsidR="1EF8E663">
        <w:t xml:space="preserve"> in March-April. </w:t>
      </w:r>
    </w:p>
    <w:p w:rsidRPr="00850691" w:rsidR="002F3B11" w:rsidP="37D4672C" w:rsidRDefault="7262CF49" w14:paraId="6EB77176" w14:textId="02DDA1A9">
      <w:pPr>
        <w:pStyle w:val="Text"/>
        <w:rPr>
          <w:rFonts w:cstheme="minorBidi"/>
          <w:b/>
          <w:bCs/>
        </w:rPr>
      </w:pPr>
      <w:r w:rsidRPr="37D4672C">
        <w:rPr>
          <w:rFonts w:cstheme="minorBidi"/>
          <w:b/>
          <w:bCs/>
        </w:rPr>
        <w:t>3</w:t>
      </w:r>
      <w:r w:rsidRPr="37D4672C" w:rsidR="7C8A11EF">
        <w:rPr>
          <w:rFonts w:cstheme="minorBidi"/>
          <w:b/>
          <w:bCs/>
        </w:rPr>
        <w:t xml:space="preserve"> Results</w:t>
      </w:r>
    </w:p>
    <w:p w:rsidR="731D713C" w:rsidP="63BA0D80" w:rsidRDefault="738994F2" w14:paraId="2B89CB88" w14:textId="4296FFF4">
      <w:pPr>
        <w:pStyle w:val="Heading-Secondary"/>
        <w:spacing w:line="360" w:lineRule="auto"/>
        <w:rPr>
          <w:rFonts w:asciiTheme="minorHAnsi" w:hAnsiTheme="minorHAnsi" w:cstheme="minorBidi"/>
        </w:rPr>
      </w:pPr>
      <w:r w:rsidRPr="63BA0D80">
        <w:rPr>
          <w:rFonts w:asciiTheme="minorHAnsi" w:hAnsiTheme="minorHAnsi" w:cstheme="minorBidi"/>
        </w:rPr>
        <w:t>3</w:t>
      </w:r>
      <w:r w:rsidRPr="63BA0D80" w:rsidR="731D713C">
        <w:rPr>
          <w:rFonts w:asciiTheme="minorHAnsi" w:hAnsiTheme="minorHAnsi" w:cstheme="minorBidi"/>
        </w:rPr>
        <w:t xml:space="preserve">.1 </w:t>
      </w:r>
      <w:r w:rsidRPr="63BA0D80" w:rsidR="00085BB0">
        <w:rPr>
          <w:rFonts w:asciiTheme="minorHAnsi" w:hAnsiTheme="minorHAnsi" w:cstheme="minorBidi"/>
        </w:rPr>
        <w:t>W</w:t>
      </w:r>
      <w:r w:rsidRPr="63BA0D80" w:rsidR="731D713C">
        <w:rPr>
          <w:rFonts w:asciiTheme="minorHAnsi" w:hAnsiTheme="minorHAnsi" w:cstheme="minorBidi"/>
        </w:rPr>
        <w:t>inter characteristics</w:t>
      </w:r>
    </w:p>
    <w:p w:rsidR="32C0C1CD" w:rsidP="37D4672C" w:rsidRDefault="00406852" w14:paraId="36DDCB53" w14:textId="742EA99B">
      <w:pPr>
        <w:pStyle w:val="Text"/>
      </w:pPr>
      <w:r>
        <w:t>W</w:t>
      </w:r>
      <w:r w:rsidR="0F281254">
        <w:t>inter of 2023</w:t>
      </w:r>
      <w:r w:rsidR="4CFC4161">
        <w:t xml:space="preserve"> </w:t>
      </w:r>
      <w:r w:rsidR="746FD2E3">
        <w:t>was</w:t>
      </w:r>
      <w:r w:rsidR="4CFC4161">
        <w:t xml:space="preserve"> characterized by intermittent snowpack between January and April</w:t>
      </w:r>
      <w:r w:rsidR="2497831E">
        <w:t>. The</w:t>
      </w:r>
      <w:r w:rsidR="5026E387">
        <w:t xml:space="preserve"> </w:t>
      </w:r>
      <w:r w:rsidR="2497831E">
        <w:t xml:space="preserve">snowpack </w:t>
      </w:r>
      <w:r w:rsidR="00AB15D5">
        <w:t xml:space="preserve">first </w:t>
      </w:r>
      <w:r w:rsidR="2497831E">
        <w:t xml:space="preserve">developed at HB </w:t>
      </w:r>
      <w:r w:rsidR="767502D0">
        <w:t xml:space="preserve">beginning January 10, </w:t>
      </w:r>
      <w:r w:rsidR="78C1DC85">
        <w:t>2023, reached</w:t>
      </w:r>
      <w:r w:rsidR="66025ADC">
        <w:t xml:space="preserve"> </w:t>
      </w:r>
      <w:r>
        <w:t>a</w:t>
      </w:r>
      <w:r w:rsidR="66025ADC">
        <w:t xml:space="preserve"> </w:t>
      </w:r>
      <w:r w:rsidR="72044FD0">
        <w:t xml:space="preserve">seasonal </w:t>
      </w:r>
      <w:r w:rsidR="66025ADC">
        <w:t>peak of 25</w:t>
      </w:r>
      <w:r w:rsidR="1F9141C9">
        <w:t>-</w:t>
      </w:r>
      <w:r w:rsidR="66025ADC">
        <w:t>cm on February 3</w:t>
      </w:r>
      <w:r w:rsidR="512FACBC">
        <w:t>,</w:t>
      </w:r>
      <w:r w:rsidR="66025ADC">
        <w:t xml:space="preserve"> </w:t>
      </w:r>
      <w:r w:rsidR="00B50C51">
        <w:t xml:space="preserve">and final snowmelt occurred by April </w:t>
      </w:r>
      <w:r w:rsidR="243CBD0B">
        <w:t>1</w:t>
      </w:r>
      <w:r w:rsidR="2DF984D1">
        <w:t xml:space="preserve"> (</w:t>
      </w:r>
      <w:r w:rsidR="00714FFC">
        <w:t>Figure 3</w:t>
      </w:r>
      <w:r w:rsidR="08AB345C">
        <w:t>b</w:t>
      </w:r>
      <w:r w:rsidR="2DF984D1">
        <w:t>)</w:t>
      </w:r>
      <w:r w:rsidR="767502D0">
        <w:t xml:space="preserve">. </w:t>
      </w:r>
      <w:r w:rsidR="045EB04B">
        <w:t>The snowpack</w:t>
      </w:r>
      <w:r w:rsidR="005A58C8">
        <w:t xml:space="preserve"> at WB </w:t>
      </w:r>
      <w:r w:rsidR="2FF5C6B3">
        <w:t>b</w:t>
      </w:r>
      <w:r w:rsidR="37E1AEE3">
        <w:t>egan to develop on</w:t>
      </w:r>
      <w:r w:rsidR="2FF5C6B3">
        <w:t xml:space="preserve"> November 16, 2022</w:t>
      </w:r>
      <w:r w:rsidR="5CB9B144">
        <w:t xml:space="preserve"> and </w:t>
      </w:r>
      <w:r w:rsidR="0FF5B8C8">
        <w:t>peak</w:t>
      </w:r>
      <w:r w:rsidR="00437E7A">
        <w:t>ed</w:t>
      </w:r>
      <w:r w:rsidR="0FF5B8C8">
        <w:t xml:space="preserve"> at </w:t>
      </w:r>
      <w:r w:rsidR="63DAE1B8">
        <w:t>57</w:t>
      </w:r>
      <w:r w:rsidR="1324DECE">
        <w:t>-</w:t>
      </w:r>
      <w:r w:rsidR="63DAE1B8">
        <w:t xml:space="preserve">cm on March 15, </w:t>
      </w:r>
      <w:r w:rsidR="20FE2B9D">
        <w:t>2023</w:t>
      </w:r>
      <w:r w:rsidR="0F596171">
        <w:t>.</w:t>
      </w:r>
      <w:r w:rsidR="508B27DC">
        <w:t xml:space="preserve"> F</w:t>
      </w:r>
      <w:r w:rsidR="4CFC4161">
        <w:t xml:space="preserve">inal snowmelt </w:t>
      </w:r>
      <w:r w:rsidR="6315AB7F">
        <w:t>occurr</w:t>
      </w:r>
      <w:r w:rsidR="4317734A">
        <w:t>ed</w:t>
      </w:r>
      <w:r w:rsidR="4CFC4161">
        <w:t xml:space="preserve"> in </w:t>
      </w:r>
      <w:r w:rsidR="0DCE5D7E">
        <w:t xml:space="preserve">the </w:t>
      </w:r>
      <w:r w:rsidR="4CFC4161">
        <w:t>second week</w:t>
      </w:r>
      <w:r w:rsidR="117FA05B">
        <w:t xml:space="preserve"> of April</w:t>
      </w:r>
      <w:r w:rsidR="4CFC4161">
        <w:t xml:space="preserve"> </w:t>
      </w:r>
      <w:r w:rsidR="00970E24">
        <w:t xml:space="preserve">and snowpack </w:t>
      </w:r>
      <w:r w:rsidR="26929A4F">
        <w:t>was fully melted</w:t>
      </w:r>
      <w:r w:rsidR="33D4ECD3">
        <w:t xml:space="preserve"> by April 14 </w:t>
      </w:r>
      <w:r w:rsidR="4CFC4161">
        <w:t>(</w:t>
      </w:r>
      <w:r w:rsidR="00714FFC">
        <w:t>Figure 3</w:t>
      </w:r>
      <w:r w:rsidR="07F04B52">
        <w:t>i</w:t>
      </w:r>
      <w:r w:rsidR="7E50B810">
        <w:t xml:space="preserve">). </w:t>
      </w:r>
      <w:r w:rsidR="4840831F">
        <w:t>At HB, the March thermal event had the largest water and nitrate yield of the winter</w:t>
      </w:r>
      <w:r w:rsidR="1A1C8E23">
        <w:t>-t</w:t>
      </w:r>
      <w:r w:rsidR="4840831F">
        <w:t>o</w:t>
      </w:r>
      <w:r w:rsidR="5987F9A6">
        <w:t>-</w:t>
      </w:r>
      <w:r w:rsidR="4840831F">
        <w:t xml:space="preserve">spring melt period, though TP yield was highest during the </w:t>
      </w:r>
      <w:r w:rsidR="7409D9ED">
        <w:t>final spring melt</w:t>
      </w:r>
      <w:r w:rsidR="4840831F">
        <w:t xml:space="preserve"> (Table </w:t>
      </w:r>
      <w:r w:rsidR="00374D67">
        <w:t>2</w:t>
      </w:r>
      <w:r w:rsidR="4840831F">
        <w:t xml:space="preserve">). At WB, while the </w:t>
      </w:r>
      <w:r w:rsidR="0032D5B1">
        <w:t>final spring melt event</w:t>
      </w:r>
      <w:r w:rsidR="4840831F">
        <w:t xml:space="preserve"> had the greatest nitrate and TP yields, a ROS and winter rain event were also observed to have </w:t>
      </w:r>
      <w:r w:rsidR="00A50257">
        <w:t>yields nearly as great</w:t>
      </w:r>
      <w:r w:rsidR="4840831F">
        <w:t xml:space="preserve"> (Table </w:t>
      </w:r>
      <w:r w:rsidR="00374D67">
        <w:t>2</w:t>
      </w:r>
      <w:r w:rsidR="4840831F">
        <w:t>).</w:t>
      </w:r>
    </w:p>
    <w:p w:rsidR="00965BA7" w:rsidP="00965BA7" w:rsidRDefault="00965BA7" w14:paraId="6D8561B8" w14:textId="5FE95F86">
      <w:pPr>
        <w:pStyle w:val="Caption"/>
        <w:keepNext/>
      </w:pPr>
      <w:r>
        <w:t xml:space="preserve">Table </w:t>
      </w:r>
      <w:r>
        <w:fldChar w:fldCharType="begin"/>
      </w:r>
      <w:r>
        <w:instrText xml:space="preserve"> SEQ Table \* ARABIC </w:instrText>
      </w:r>
      <w:r>
        <w:fldChar w:fldCharType="separate"/>
      </w:r>
      <w:r w:rsidR="00241450">
        <w:rPr>
          <w:noProof/>
        </w:rPr>
        <w:t>2</w:t>
      </w:r>
      <w:r>
        <w:fldChar w:fldCharType="end"/>
      </w:r>
      <w:r w:rsidR="00CA5794">
        <w:t xml:space="preserve">. </w:t>
      </w:r>
      <w:r w:rsidRPr="00CA5794" w:rsidR="00CA5794">
        <w:t>Winter event nutrient water-normalized yields at Hungerford Brook (HB) and Wade Brook (WB) in the winter of 2023 with total source contributions from end-members groundwater, soil water, and meltwater.</w:t>
      </w:r>
    </w:p>
    <w:tbl>
      <w:tblPr>
        <w:tblStyle w:val="PlainTable5"/>
        <w:tblW w:w="0" w:type="auto"/>
        <w:tblLook w:val="04A0" w:firstRow="1" w:lastRow="0" w:firstColumn="1" w:lastColumn="0" w:noHBand="0" w:noVBand="1"/>
      </w:tblPr>
      <w:tblGrid>
        <w:gridCol w:w="976"/>
        <w:gridCol w:w="687"/>
        <w:gridCol w:w="807"/>
        <w:gridCol w:w="1277"/>
        <w:gridCol w:w="662"/>
        <w:gridCol w:w="540"/>
        <w:gridCol w:w="584"/>
        <w:gridCol w:w="821"/>
        <w:gridCol w:w="540"/>
        <w:gridCol w:w="677"/>
        <w:gridCol w:w="511"/>
        <w:gridCol w:w="1278"/>
      </w:tblGrid>
      <w:tr w:rsidRPr="00A05DE9" w:rsidR="007D5875" w:rsidTr="005F230B" w14:paraId="72F2A619" w14:textId="77777777">
        <w:trPr>
          <w:cnfStyle w:val="100000000000" w:firstRow="1" w:lastRow="0" w:firstColumn="0" w:lastColumn="0" w:oddVBand="0" w:evenVBand="0" w:oddHBand="0" w:evenHBand="0" w:firstRowFirstColumn="0" w:firstRowLastColumn="0" w:lastRowFirstColumn="0" w:lastRowLastColumn="0"/>
          <w:trHeight w:val="1134"/>
        </w:trPr>
        <w:tc>
          <w:tcPr>
            <w:cnfStyle w:val="001000000100" w:firstRow="0" w:lastRow="0" w:firstColumn="1" w:lastColumn="0" w:oddVBand="0" w:evenVBand="0" w:oddHBand="0" w:evenHBand="0" w:firstRowFirstColumn="1" w:firstRowLastColumn="0" w:lastRowFirstColumn="0" w:lastRowLastColumn="0"/>
            <w:tcW w:w="0" w:type="auto"/>
            <w:hideMark/>
          </w:tcPr>
          <w:p w:rsidRPr="00FE6CC8" w:rsidR="00FE6CC8" w:rsidP="009E7775" w:rsidRDefault="00FE6CC8" w14:paraId="61A1A35E" w14:textId="77777777">
            <w:pPr>
              <w:pStyle w:val="Text"/>
              <w:ind w:firstLine="0"/>
              <w:jc w:val="left"/>
              <w:rPr>
                <w:rFonts w:ascii="Times New Roman" w:hAnsi="Times New Roman"/>
                <w:b/>
                <w:bCs/>
              </w:rPr>
            </w:pPr>
            <w:proofErr w:type="spellStart"/>
            <w:r w:rsidRPr="00FE6CC8">
              <w:rPr>
                <w:rFonts w:ascii="Times New Roman" w:hAnsi="Times New Roman"/>
              </w:rPr>
              <w:t>Subwatershed</w:t>
            </w:r>
            <w:proofErr w:type="spellEnd"/>
            <w:r w:rsidRPr="00FE6CC8">
              <w:rPr>
                <w:rFonts w:ascii="Times New Roman" w:hAnsi="Times New Roman"/>
                <w:b/>
                <w:bCs/>
              </w:rPr>
              <w:t> </w:t>
            </w:r>
          </w:p>
        </w:tc>
        <w:tc>
          <w:tcPr>
            <w:tcW w:w="0" w:type="auto"/>
            <w:hideMark/>
          </w:tcPr>
          <w:p w:rsidRPr="00FE6CC8" w:rsidR="00FE6CC8" w:rsidP="00E02FBB" w:rsidRDefault="00FE6CC8" w14:paraId="110526B1" w14:textId="4DB47875">
            <w:pPr>
              <w:pStyle w:val="Text"/>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b/>
                <w:bCs/>
              </w:rPr>
            </w:pPr>
            <w:r w:rsidRPr="00FE6CC8">
              <w:rPr>
                <w:rFonts w:ascii="Times New Roman" w:hAnsi="Times New Roman"/>
              </w:rPr>
              <w:t>Event type</w:t>
            </w:r>
            <w:r w:rsidRPr="00FE6CC8">
              <w:rPr>
                <w:rFonts w:ascii="Times New Roman" w:hAnsi="Times New Roman"/>
                <w:b/>
                <w:bCs/>
              </w:rPr>
              <w:t> </w:t>
            </w:r>
          </w:p>
        </w:tc>
        <w:tc>
          <w:tcPr>
            <w:tcW w:w="0" w:type="auto"/>
            <w:hideMark/>
          </w:tcPr>
          <w:p w:rsidRPr="00FE6CC8" w:rsidR="00FE6CC8" w:rsidP="00B67AC9" w:rsidRDefault="00FE6CC8" w14:paraId="0DAA0A1A" w14:textId="77777777">
            <w:pPr>
              <w:pStyle w:val="Text"/>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b/>
                <w:bCs/>
              </w:rPr>
            </w:pPr>
            <w:r w:rsidRPr="00FE6CC8">
              <w:rPr>
                <w:rFonts w:ascii="Times New Roman" w:hAnsi="Times New Roman"/>
              </w:rPr>
              <w:t>Event start date/time</w:t>
            </w:r>
            <w:r w:rsidRPr="00FE6CC8">
              <w:rPr>
                <w:rFonts w:ascii="Times New Roman" w:hAnsi="Times New Roman"/>
                <w:b/>
                <w:bCs/>
              </w:rPr>
              <w:t> </w:t>
            </w:r>
          </w:p>
        </w:tc>
        <w:tc>
          <w:tcPr>
            <w:tcW w:w="0" w:type="auto"/>
            <w:hideMark/>
          </w:tcPr>
          <w:p w:rsidRPr="00FE6CC8" w:rsidR="00FE6CC8" w:rsidP="00B67AC9" w:rsidRDefault="00FE6CC8" w14:paraId="4F524AF5" w14:textId="07FAF54E">
            <w:pPr>
              <w:pStyle w:val="Text"/>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b/>
                <w:bCs/>
              </w:rPr>
            </w:pPr>
            <w:r w:rsidRPr="00FE6CC8">
              <w:rPr>
                <w:rFonts w:ascii="Times New Roman" w:hAnsi="Times New Roman"/>
              </w:rPr>
              <w:t>Event </w:t>
            </w:r>
            <w:r w:rsidRPr="00FE6CC8" w:rsidR="0031693E">
              <w:rPr>
                <w:rFonts w:ascii="Times New Roman" w:hAnsi="Times New Roman"/>
              </w:rPr>
              <w:t>end</w:t>
            </w:r>
            <w:r w:rsidRPr="00FE6CC8">
              <w:rPr>
                <w:rFonts w:ascii="Times New Roman" w:hAnsi="Times New Roman"/>
              </w:rPr>
              <w:t> date/time</w:t>
            </w:r>
            <w:r w:rsidRPr="00FE6CC8">
              <w:rPr>
                <w:rFonts w:ascii="Times New Roman" w:hAnsi="Times New Roman"/>
                <w:b/>
                <w:bCs/>
              </w:rPr>
              <w:t> </w:t>
            </w:r>
          </w:p>
        </w:tc>
        <w:tc>
          <w:tcPr>
            <w:tcW w:w="0" w:type="auto"/>
            <w:hideMark/>
          </w:tcPr>
          <w:p w:rsidRPr="00FE6CC8" w:rsidR="00FE6CC8" w:rsidP="00D45FCD" w:rsidRDefault="00BA3507" w14:paraId="231265BC" w14:textId="741A3D91">
            <w:pPr>
              <w:pStyle w:val="Text"/>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b/>
                <w:bCs/>
              </w:rPr>
            </w:pPr>
            <w:r>
              <w:rPr>
                <w:rFonts w:ascii="Times New Roman" w:hAnsi="Times New Roman"/>
              </w:rPr>
              <w:t>E</w:t>
            </w:r>
            <w:r w:rsidRPr="00FE6CC8" w:rsidR="00FE6CC8">
              <w:rPr>
                <w:rFonts w:ascii="Times New Roman" w:hAnsi="Times New Roman"/>
              </w:rPr>
              <w:t xml:space="preserve">vent duration </w:t>
            </w:r>
            <w:r w:rsidR="0031693E">
              <w:rPr>
                <w:rFonts w:ascii="Times New Roman" w:hAnsi="Times New Roman"/>
              </w:rPr>
              <w:t>[</w:t>
            </w:r>
            <w:proofErr w:type="spellStart"/>
            <w:r w:rsidRPr="00FE6CC8" w:rsidR="00FE6CC8">
              <w:rPr>
                <w:rFonts w:ascii="Times New Roman" w:hAnsi="Times New Roman"/>
              </w:rPr>
              <w:t>hrs</w:t>
            </w:r>
            <w:proofErr w:type="spellEnd"/>
            <w:r w:rsidR="0031693E">
              <w:rPr>
                <w:rFonts w:ascii="Times New Roman" w:hAnsi="Times New Roman"/>
              </w:rPr>
              <w:t>]</w:t>
            </w:r>
            <w:r w:rsidRPr="00FE6CC8" w:rsidR="00FE6CC8">
              <w:rPr>
                <w:rFonts w:ascii="Times New Roman" w:hAnsi="Times New Roman"/>
                <w:b/>
                <w:bCs/>
              </w:rPr>
              <w:t> </w:t>
            </w:r>
          </w:p>
        </w:tc>
        <w:tc>
          <w:tcPr>
            <w:tcW w:w="0" w:type="auto"/>
            <w:hideMark/>
          </w:tcPr>
          <w:p w:rsidRPr="00FE6CC8" w:rsidR="00FE6CC8" w:rsidP="00D45FCD" w:rsidRDefault="00FE6CC8" w14:paraId="13D590C7" w14:textId="7B116545">
            <w:pPr>
              <w:pStyle w:val="Text"/>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b/>
                <w:bCs/>
              </w:rPr>
            </w:pPr>
            <w:r w:rsidRPr="00FE6CC8">
              <w:rPr>
                <w:rFonts w:ascii="Times New Roman" w:hAnsi="Times New Roman"/>
              </w:rPr>
              <w:t xml:space="preserve">Water yield </w:t>
            </w:r>
            <w:r w:rsidR="0031693E">
              <w:rPr>
                <w:rFonts w:ascii="Times New Roman" w:hAnsi="Times New Roman"/>
              </w:rPr>
              <w:t>[</w:t>
            </w:r>
            <w:r w:rsidRPr="00FE6CC8">
              <w:rPr>
                <w:rFonts w:ascii="Times New Roman" w:hAnsi="Times New Roman"/>
              </w:rPr>
              <w:t>m</w:t>
            </w:r>
            <w:r w:rsidR="0031693E">
              <w:rPr>
                <w:rFonts w:ascii="Times New Roman" w:hAnsi="Times New Roman"/>
              </w:rPr>
              <w:t>m]</w:t>
            </w:r>
            <w:r w:rsidRPr="00FE6CC8">
              <w:rPr>
                <w:rFonts w:ascii="Times New Roman" w:hAnsi="Times New Roman"/>
                <w:b/>
                <w:bCs/>
              </w:rPr>
              <w:t> </w:t>
            </w:r>
          </w:p>
        </w:tc>
        <w:tc>
          <w:tcPr>
            <w:tcW w:w="0" w:type="auto"/>
            <w:hideMark/>
          </w:tcPr>
          <w:p w:rsidRPr="00FE6CC8" w:rsidR="00FE6CC8" w:rsidP="0031693E" w:rsidRDefault="0031693E" w14:paraId="031FCD9B" w14:textId="58AAC227">
            <w:pPr>
              <w:pStyle w:val="Text"/>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b/>
                <w:bCs/>
              </w:rPr>
            </w:pPr>
            <w:r>
              <w:rPr>
                <w:rFonts w:ascii="Times New Roman" w:hAnsi="Times New Roman"/>
              </w:rPr>
              <w:t>N</w:t>
            </w:r>
            <w:r w:rsidRPr="00FE6CC8" w:rsidR="00FE6CC8">
              <w:rPr>
                <w:rFonts w:ascii="Times New Roman" w:hAnsi="Times New Roman"/>
              </w:rPr>
              <w:t xml:space="preserve">itrate yield </w:t>
            </w:r>
            <w:r>
              <w:rPr>
                <w:rFonts w:ascii="Times New Roman" w:hAnsi="Times New Roman"/>
              </w:rPr>
              <w:t>[</w:t>
            </w:r>
            <w:r w:rsidRPr="00FE6CC8" w:rsidR="00FE6CC8">
              <w:rPr>
                <w:rFonts w:ascii="Times New Roman" w:hAnsi="Times New Roman"/>
              </w:rPr>
              <w:t>kg NO3-N km-2/ mm wat</w:t>
            </w:r>
            <w:r w:rsidRPr="00FE6CC8" w:rsidR="00FE6CC8">
              <w:rPr>
                <w:rFonts w:ascii="Times New Roman" w:hAnsi="Times New Roman"/>
              </w:rPr>
              <w:lastRenderedPageBreak/>
              <w:t>er yield</w:t>
            </w:r>
            <w:r>
              <w:rPr>
                <w:rFonts w:ascii="Times New Roman" w:hAnsi="Times New Roman"/>
              </w:rPr>
              <w:t>]</w:t>
            </w:r>
            <w:r w:rsidRPr="00FE6CC8" w:rsidR="00FE6CC8">
              <w:rPr>
                <w:rFonts w:ascii="Times New Roman" w:hAnsi="Times New Roman"/>
                <w:b/>
                <w:bCs/>
              </w:rPr>
              <w:t> </w:t>
            </w:r>
          </w:p>
        </w:tc>
        <w:tc>
          <w:tcPr>
            <w:tcW w:w="0" w:type="auto"/>
            <w:hideMark/>
          </w:tcPr>
          <w:p w:rsidRPr="00FE6CC8" w:rsidR="00FE6CC8" w:rsidP="00D45FCD" w:rsidRDefault="00D45FCD" w14:paraId="761F6655" w14:textId="3EE9A32B">
            <w:pPr>
              <w:pStyle w:val="Text"/>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b/>
                <w:bCs/>
              </w:rPr>
            </w:pPr>
            <w:r>
              <w:rPr>
                <w:rFonts w:ascii="Times New Roman" w:hAnsi="Times New Roman"/>
              </w:rPr>
              <w:lastRenderedPageBreak/>
              <w:t>T</w:t>
            </w:r>
            <w:r w:rsidRPr="00FE6CC8" w:rsidR="00FE6CC8">
              <w:rPr>
                <w:rFonts w:ascii="Times New Roman" w:hAnsi="Times New Roman"/>
              </w:rPr>
              <w:t xml:space="preserve">otal phosphorus yield </w:t>
            </w:r>
            <w:r w:rsidR="0031693E">
              <w:rPr>
                <w:rFonts w:ascii="Times New Roman" w:hAnsi="Times New Roman"/>
              </w:rPr>
              <w:t>[</w:t>
            </w:r>
            <w:r w:rsidRPr="00FE6CC8" w:rsidR="00FE6CC8">
              <w:rPr>
                <w:rFonts w:ascii="Times New Roman" w:hAnsi="Times New Roman"/>
              </w:rPr>
              <w:t>kg P km-2/ mm water yield</w:t>
            </w:r>
            <w:r w:rsidR="0031693E">
              <w:rPr>
                <w:rFonts w:ascii="Times New Roman" w:hAnsi="Times New Roman"/>
              </w:rPr>
              <w:t>]</w:t>
            </w:r>
          </w:p>
        </w:tc>
        <w:tc>
          <w:tcPr>
            <w:tcW w:w="0" w:type="auto"/>
            <w:hideMark/>
          </w:tcPr>
          <w:p w:rsidRPr="00FE6CC8" w:rsidR="00FE6CC8" w:rsidP="00D45FCD" w:rsidRDefault="00D45FCD" w14:paraId="2DA5BF79" w14:textId="26F108A4">
            <w:pPr>
              <w:pStyle w:val="Text"/>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b/>
                <w:bCs/>
              </w:rPr>
            </w:pPr>
            <w:r>
              <w:rPr>
                <w:rFonts w:ascii="Times New Roman" w:hAnsi="Times New Roman"/>
              </w:rPr>
              <w:t>D</w:t>
            </w:r>
            <w:r w:rsidRPr="00FE6CC8" w:rsidR="00FE6CC8">
              <w:rPr>
                <w:rFonts w:ascii="Times New Roman" w:hAnsi="Times New Roman"/>
              </w:rPr>
              <w:t xml:space="preserve">OC yield </w:t>
            </w:r>
            <w:r w:rsidR="0031693E">
              <w:rPr>
                <w:rFonts w:ascii="Times New Roman" w:hAnsi="Times New Roman"/>
              </w:rPr>
              <w:t>[</w:t>
            </w:r>
            <w:r w:rsidRPr="00FE6CC8" w:rsidR="00FE6CC8">
              <w:rPr>
                <w:rFonts w:ascii="Times New Roman" w:hAnsi="Times New Roman"/>
              </w:rPr>
              <w:t xml:space="preserve">kg DOC km-2/ mm </w:t>
            </w:r>
            <w:r w:rsidRPr="00FE6CC8" w:rsidR="00FE6CC8">
              <w:rPr>
                <w:rFonts w:ascii="Times New Roman" w:hAnsi="Times New Roman"/>
              </w:rPr>
              <w:lastRenderedPageBreak/>
              <w:t>water yield</w:t>
            </w:r>
            <w:r w:rsidR="00932F8B">
              <w:rPr>
                <w:rFonts w:ascii="Times New Roman" w:hAnsi="Times New Roman"/>
              </w:rPr>
              <w:t>]</w:t>
            </w:r>
          </w:p>
        </w:tc>
        <w:tc>
          <w:tcPr>
            <w:tcW w:w="0" w:type="auto"/>
            <w:hideMark/>
          </w:tcPr>
          <w:p w:rsidRPr="00FE6CC8" w:rsidR="00FE6CC8" w:rsidP="00932F8B" w:rsidRDefault="00932F8B" w14:paraId="4AAF416D" w14:textId="16059FF1">
            <w:pPr>
              <w:pStyle w:val="Text"/>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b/>
                <w:bCs/>
              </w:rPr>
            </w:pPr>
            <w:r>
              <w:rPr>
                <w:rFonts w:ascii="Times New Roman" w:hAnsi="Times New Roman"/>
              </w:rPr>
              <w:lastRenderedPageBreak/>
              <w:t>E</w:t>
            </w:r>
            <w:r w:rsidRPr="00FE6CC8" w:rsidR="00FE6CC8">
              <w:rPr>
                <w:rFonts w:ascii="Times New Roman" w:hAnsi="Times New Roman"/>
              </w:rPr>
              <w:t xml:space="preserve">vent total baseflow </w:t>
            </w:r>
            <w:r>
              <w:rPr>
                <w:rFonts w:ascii="Times New Roman" w:hAnsi="Times New Roman"/>
              </w:rPr>
              <w:t>[</w:t>
            </w:r>
            <w:r w:rsidRPr="00FE6CC8" w:rsidR="00FE6CC8">
              <w:rPr>
                <w:rFonts w:ascii="Times New Roman" w:hAnsi="Times New Roman"/>
              </w:rPr>
              <w:t>%</w:t>
            </w:r>
            <w:r>
              <w:rPr>
                <w:rFonts w:ascii="Times New Roman" w:hAnsi="Times New Roman"/>
              </w:rPr>
              <w:t>]</w:t>
            </w:r>
            <w:r w:rsidRPr="00FE6CC8" w:rsidR="00FE6CC8">
              <w:rPr>
                <w:rFonts w:ascii="Times New Roman" w:hAnsi="Times New Roman"/>
                <w:b/>
                <w:bCs/>
              </w:rPr>
              <w:t> </w:t>
            </w:r>
          </w:p>
        </w:tc>
        <w:tc>
          <w:tcPr>
            <w:tcW w:w="0" w:type="auto"/>
            <w:hideMark/>
          </w:tcPr>
          <w:p w:rsidRPr="00FE6CC8" w:rsidR="00FE6CC8" w:rsidP="00D45FCD" w:rsidRDefault="00D45FCD" w14:paraId="406DBC7A" w14:textId="608EA296">
            <w:pPr>
              <w:pStyle w:val="Text"/>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b/>
                <w:bCs/>
              </w:rPr>
            </w:pPr>
            <w:r>
              <w:rPr>
                <w:rFonts w:ascii="Times New Roman" w:hAnsi="Times New Roman"/>
              </w:rPr>
              <w:t>E</w:t>
            </w:r>
            <w:r w:rsidRPr="00FE6CC8" w:rsidR="00FE6CC8">
              <w:rPr>
                <w:rFonts w:ascii="Times New Roman" w:hAnsi="Times New Roman"/>
              </w:rPr>
              <w:t xml:space="preserve">vent total soil water </w:t>
            </w:r>
            <w:r w:rsidR="009E7775">
              <w:rPr>
                <w:rFonts w:ascii="Times New Roman" w:hAnsi="Times New Roman"/>
              </w:rPr>
              <w:t>[</w:t>
            </w:r>
            <w:r w:rsidRPr="00FE6CC8" w:rsidR="00FE6CC8">
              <w:rPr>
                <w:rFonts w:ascii="Times New Roman" w:hAnsi="Times New Roman"/>
              </w:rPr>
              <w:t>%</w:t>
            </w:r>
            <w:r w:rsidR="009E7775">
              <w:rPr>
                <w:rFonts w:ascii="Times New Roman" w:hAnsi="Times New Roman"/>
              </w:rPr>
              <w:t>]</w:t>
            </w:r>
            <w:r w:rsidRPr="00FE6CC8" w:rsidR="00FE6CC8">
              <w:rPr>
                <w:rFonts w:ascii="Times New Roman" w:hAnsi="Times New Roman"/>
                <w:b/>
                <w:bCs/>
              </w:rPr>
              <w:t> </w:t>
            </w:r>
          </w:p>
        </w:tc>
        <w:tc>
          <w:tcPr>
            <w:tcW w:w="0" w:type="auto"/>
            <w:hideMark/>
          </w:tcPr>
          <w:p w:rsidRPr="00FE6CC8" w:rsidR="00FE6CC8" w:rsidP="00B67AC9" w:rsidRDefault="00FE6CC8" w14:paraId="4CE471E8" w14:textId="392E7199">
            <w:pPr>
              <w:pStyle w:val="Text"/>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b/>
                <w:bCs/>
              </w:rPr>
            </w:pPr>
            <w:r w:rsidRPr="00FE6CC8">
              <w:rPr>
                <w:rFonts w:ascii="Times New Roman" w:hAnsi="Times New Roman"/>
              </w:rPr>
              <w:t>Event total meltwater </w:t>
            </w:r>
            <w:r w:rsidR="009E7775">
              <w:rPr>
                <w:rFonts w:ascii="Times New Roman" w:hAnsi="Times New Roman"/>
              </w:rPr>
              <w:t>[</w:t>
            </w:r>
            <w:r w:rsidRPr="00FE6CC8">
              <w:rPr>
                <w:rFonts w:ascii="Times New Roman" w:hAnsi="Times New Roman"/>
              </w:rPr>
              <w:t>%</w:t>
            </w:r>
            <w:r w:rsidR="009E7775">
              <w:rPr>
                <w:rFonts w:ascii="Times New Roman" w:hAnsi="Times New Roman"/>
              </w:rPr>
              <w:t>]</w:t>
            </w:r>
            <w:r w:rsidRPr="00FE6CC8">
              <w:rPr>
                <w:rFonts w:ascii="Times New Roman" w:hAnsi="Times New Roman"/>
                <w:b/>
                <w:bCs/>
              </w:rPr>
              <w:t> </w:t>
            </w:r>
          </w:p>
        </w:tc>
      </w:tr>
      <w:tr w:rsidRPr="005F230B" w:rsidR="009768B8" w14:paraId="6E5E0C3A" w14:textId="77777777">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0" w:type="auto"/>
            <w:hideMark/>
          </w:tcPr>
          <w:p w:rsidRPr="00FE6CC8" w:rsidR="009768B8" w:rsidP="009768B8" w:rsidRDefault="009768B8" w14:paraId="61DAFE99" w14:textId="77777777">
            <w:pPr>
              <w:pStyle w:val="Text"/>
              <w:ind w:firstLine="0"/>
              <w:jc w:val="left"/>
              <w:rPr>
                <w:rFonts w:ascii="Times New Roman" w:hAnsi="Times New Roman"/>
                <w:b/>
                <w:bCs/>
              </w:rPr>
            </w:pPr>
            <w:r w:rsidRPr="00FE6CC8">
              <w:rPr>
                <w:rFonts w:ascii="Times New Roman" w:hAnsi="Times New Roman"/>
              </w:rPr>
              <w:t>Hungerford</w:t>
            </w:r>
            <w:r w:rsidRPr="00FE6CC8">
              <w:rPr>
                <w:rFonts w:ascii="Times New Roman" w:hAnsi="Times New Roman"/>
                <w:b/>
                <w:bCs/>
              </w:rPr>
              <w:t> </w:t>
            </w:r>
          </w:p>
        </w:tc>
        <w:tc>
          <w:tcPr>
            <w:tcW w:w="0" w:type="auto"/>
            <w:hideMark/>
          </w:tcPr>
          <w:p w:rsidRPr="00FE6CC8" w:rsidR="009768B8" w:rsidP="009768B8" w:rsidRDefault="009768B8" w14:paraId="2966149E" w14:textId="77777777">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R</w:t>
            </w:r>
            <w:r w:rsidRPr="00FE6CC8">
              <w:rPr>
                <w:rFonts w:ascii="Times New Roman" w:hAnsi="Times New Roman"/>
              </w:rPr>
              <w:t>OS </w:t>
            </w:r>
          </w:p>
        </w:tc>
        <w:tc>
          <w:tcPr>
            <w:tcW w:w="0" w:type="auto"/>
            <w:hideMark/>
          </w:tcPr>
          <w:p w:rsidRPr="00FE6CC8" w:rsidR="009768B8" w:rsidP="009768B8" w:rsidRDefault="009768B8" w14:paraId="4C31AD7E" w14:textId="1CCD76C2">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0</w:t>
            </w:r>
            <w:r w:rsidRPr="00FE6CC8">
              <w:rPr>
                <w:rFonts w:ascii="Times New Roman" w:hAnsi="Times New Roman"/>
              </w:rPr>
              <w:t>2/9/2023 5:15 </w:t>
            </w:r>
          </w:p>
        </w:tc>
        <w:tc>
          <w:tcPr>
            <w:tcW w:w="0" w:type="auto"/>
            <w:hideMark/>
          </w:tcPr>
          <w:p w:rsidRPr="00FE6CC8" w:rsidR="009768B8" w:rsidP="009768B8" w:rsidRDefault="009768B8" w14:paraId="28D9882D" w14:textId="524D589B">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0</w:t>
            </w:r>
            <w:r w:rsidRPr="00FE6CC8">
              <w:rPr>
                <w:rFonts w:ascii="Times New Roman" w:hAnsi="Times New Roman"/>
              </w:rPr>
              <w:t>2/19/2023 4:00 </w:t>
            </w:r>
          </w:p>
        </w:tc>
        <w:tc>
          <w:tcPr>
            <w:tcW w:w="0" w:type="auto"/>
            <w:tcBorders>
              <w:top w:val="single" w:color="BFBFBF" w:sz="6" w:space="0"/>
              <w:left w:val="single" w:color="BFBFBF" w:sz="6" w:space="0"/>
              <w:bottom w:val="single" w:color="BFBFBF" w:sz="6" w:space="0"/>
              <w:right w:val="single" w:color="BFBFBF" w:sz="6" w:space="0"/>
            </w:tcBorders>
            <w:hideMark/>
          </w:tcPr>
          <w:p w:rsidRPr="00FE6CC8" w:rsidR="009768B8" w:rsidP="009768B8" w:rsidRDefault="009768B8" w14:paraId="3C49F22D" w14:textId="15064CA8">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9768B8">
              <w:rPr>
                <w:rStyle w:val="normaltextrun"/>
                <w:rFonts w:ascii="Times New Roman" w:hAnsi="Times New Roman"/>
                <w:color w:val="000000"/>
              </w:rPr>
              <w:t>236.75</w:t>
            </w:r>
            <w:r w:rsidRPr="009768B8">
              <w:rPr>
                <w:rStyle w:val="eop"/>
                <w:rFonts w:ascii="Times New Roman" w:hAnsi="Times New Roman"/>
                <w:color w:val="000000"/>
              </w:rPr>
              <w:t> </w:t>
            </w:r>
          </w:p>
        </w:tc>
        <w:tc>
          <w:tcPr>
            <w:tcW w:w="0" w:type="auto"/>
            <w:tcBorders>
              <w:top w:val="single" w:color="BFBFBF" w:sz="6" w:space="0"/>
              <w:left w:val="single" w:color="BFBFBF" w:sz="6" w:space="0"/>
              <w:bottom w:val="single" w:color="BFBFBF" w:sz="6" w:space="0"/>
              <w:right w:val="single" w:color="BFBFBF" w:sz="6" w:space="0"/>
            </w:tcBorders>
            <w:hideMark/>
          </w:tcPr>
          <w:p w:rsidRPr="00FE6CC8" w:rsidR="009768B8" w:rsidP="009768B8" w:rsidRDefault="009768B8" w14:paraId="7BDC7B4A" w14:textId="74F68476">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9768B8">
              <w:rPr>
                <w:rStyle w:val="normaltextrun"/>
                <w:rFonts w:ascii="Times New Roman" w:hAnsi="Times New Roman"/>
                <w:color w:val="000000"/>
              </w:rPr>
              <w:t>56.9</w:t>
            </w:r>
            <w:r w:rsidRPr="009768B8">
              <w:rPr>
                <w:rStyle w:val="eop"/>
                <w:rFonts w:ascii="Times New Roman" w:hAnsi="Times New Roman"/>
                <w:color w:val="000000"/>
              </w:rPr>
              <w:t> </w:t>
            </w:r>
          </w:p>
        </w:tc>
        <w:tc>
          <w:tcPr>
            <w:tcW w:w="0" w:type="auto"/>
            <w:tcBorders>
              <w:top w:val="single" w:color="BFBFBF" w:sz="6" w:space="0"/>
              <w:left w:val="single" w:color="BFBFBF" w:sz="6" w:space="0"/>
              <w:bottom w:val="single" w:color="BFBFBF" w:sz="6" w:space="0"/>
              <w:right w:val="single" w:color="BFBFBF" w:sz="6" w:space="0"/>
            </w:tcBorders>
            <w:hideMark/>
          </w:tcPr>
          <w:p w:rsidRPr="00FE6CC8" w:rsidR="009768B8" w:rsidP="009768B8" w:rsidRDefault="009768B8" w14:paraId="5472C902" w14:textId="5447BA40">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9768B8">
              <w:rPr>
                <w:rStyle w:val="normaltextrun"/>
                <w:rFonts w:ascii="Times New Roman" w:hAnsi="Times New Roman"/>
                <w:color w:val="000000"/>
              </w:rPr>
              <w:t>3.70</w:t>
            </w:r>
            <w:r w:rsidRPr="009768B8">
              <w:rPr>
                <w:rStyle w:val="eop"/>
                <w:rFonts w:ascii="Times New Roman" w:hAnsi="Times New Roman"/>
                <w:color w:val="000000"/>
              </w:rPr>
              <w:t> </w:t>
            </w:r>
          </w:p>
        </w:tc>
        <w:tc>
          <w:tcPr>
            <w:tcW w:w="0" w:type="auto"/>
            <w:tcBorders>
              <w:top w:val="single" w:color="BFBFBF" w:sz="6" w:space="0"/>
              <w:left w:val="single" w:color="BFBFBF" w:sz="6" w:space="0"/>
              <w:bottom w:val="single" w:color="BFBFBF" w:sz="6" w:space="0"/>
              <w:right w:val="single" w:color="BFBFBF" w:sz="6" w:space="0"/>
            </w:tcBorders>
            <w:hideMark/>
          </w:tcPr>
          <w:p w:rsidRPr="00FE6CC8" w:rsidR="009768B8" w:rsidP="009768B8" w:rsidRDefault="009768B8" w14:paraId="529626C5" w14:textId="2F696677">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9768B8">
              <w:rPr>
                <w:rStyle w:val="normaltextrun"/>
                <w:rFonts w:ascii="Times New Roman" w:hAnsi="Times New Roman"/>
                <w:color w:val="000000"/>
              </w:rPr>
              <w:t>0.11</w:t>
            </w:r>
            <w:r w:rsidRPr="009768B8">
              <w:rPr>
                <w:rStyle w:val="eop"/>
                <w:rFonts w:ascii="Times New Roman" w:hAnsi="Times New Roman"/>
                <w:color w:val="000000"/>
              </w:rPr>
              <w:t> </w:t>
            </w:r>
          </w:p>
        </w:tc>
        <w:tc>
          <w:tcPr>
            <w:tcW w:w="0" w:type="auto"/>
            <w:tcBorders>
              <w:top w:val="single" w:color="BFBFBF" w:sz="6" w:space="0"/>
              <w:left w:val="single" w:color="BFBFBF" w:sz="6" w:space="0"/>
              <w:bottom w:val="single" w:color="BFBFBF" w:sz="6" w:space="0"/>
              <w:right w:val="single" w:color="BFBFBF" w:sz="6" w:space="0"/>
            </w:tcBorders>
            <w:hideMark/>
          </w:tcPr>
          <w:p w:rsidRPr="00FE6CC8" w:rsidR="009768B8" w:rsidP="009768B8" w:rsidRDefault="009768B8" w14:paraId="655A339F" w14:textId="26B7134B">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9768B8">
              <w:rPr>
                <w:rStyle w:val="normaltextrun"/>
                <w:rFonts w:ascii="Times New Roman" w:hAnsi="Times New Roman"/>
                <w:color w:val="000000"/>
              </w:rPr>
              <w:t>7.00</w:t>
            </w:r>
            <w:r w:rsidRPr="009768B8">
              <w:rPr>
                <w:rStyle w:val="eop"/>
                <w:rFonts w:ascii="Times New Roman" w:hAnsi="Times New Roman"/>
                <w:color w:val="000000"/>
              </w:rPr>
              <w:t> </w:t>
            </w:r>
          </w:p>
        </w:tc>
        <w:tc>
          <w:tcPr>
            <w:tcW w:w="0" w:type="auto"/>
            <w:tcBorders>
              <w:top w:val="single" w:color="BFBFBF" w:sz="6" w:space="0"/>
              <w:left w:val="single" w:color="BFBFBF" w:sz="6" w:space="0"/>
              <w:bottom w:val="single" w:color="BFBFBF" w:sz="6" w:space="0"/>
              <w:right w:val="single" w:color="BFBFBF" w:sz="6" w:space="0"/>
            </w:tcBorders>
            <w:hideMark/>
          </w:tcPr>
          <w:p w:rsidRPr="00FE6CC8" w:rsidR="009768B8" w:rsidP="009768B8" w:rsidRDefault="009768B8" w14:paraId="507B55B8" w14:textId="3C79234B">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9768B8">
              <w:rPr>
                <w:rStyle w:val="normaltextrun"/>
                <w:rFonts w:ascii="Times New Roman" w:hAnsi="Times New Roman"/>
                <w:color w:val="000000"/>
              </w:rPr>
              <w:t>35.4</w:t>
            </w:r>
            <w:r w:rsidRPr="009768B8">
              <w:rPr>
                <w:rStyle w:val="eop"/>
                <w:rFonts w:ascii="Times New Roman" w:hAnsi="Times New Roman"/>
                <w:color w:val="000000"/>
              </w:rPr>
              <w:t> </w:t>
            </w:r>
          </w:p>
        </w:tc>
        <w:tc>
          <w:tcPr>
            <w:tcW w:w="0" w:type="auto"/>
            <w:tcBorders>
              <w:top w:val="single" w:color="BFBFBF" w:sz="6" w:space="0"/>
              <w:left w:val="single" w:color="BFBFBF" w:sz="6" w:space="0"/>
              <w:bottom w:val="single" w:color="BFBFBF" w:sz="6" w:space="0"/>
              <w:right w:val="single" w:color="BFBFBF" w:sz="6" w:space="0"/>
            </w:tcBorders>
            <w:hideMark/>
          </w:tcPr>
          <w:p w:rsidRPr="00FE6CC8" w:rsidR="009768B8" w:rsidP="009768B8" w:rsidRDefault="009768B8" w14:paraId="26945075" w14:textId="0C423E46">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9768B8">
              <w:rPr>
                <w:rStyle w:val="normaltextrun"/>
                <w:rFonts w:ascii="Times New Roman" w:hAnsi="Times New Roman"/>
                <w:color w:val="000000"/>
              </w:rPr>
              <w:t>31.5</w:t>
            </w:r>
            <w:r w:rsidRPr="009768B8">
              <w:rPr>
                <w:rStyle w:val="eop"/>
                <w:rFonts w:ascii="Times New Roman" w:hAnsi="Times New Roman"/>
                <w:color w:val="000000"/>
              </w:rPr>
              <w:t> </w:t>
            </w:r>
          </w:p>
        </w:tc>
        <w:tc>
          <w:tcPr>
            <w:tcW w:w="0" w:type="auto"/>
            <w:tcBorders>
              <w:top w:val="single" w:color="BFBFBF" w:sz="6" w:space="0"/>
              <w:left w:val="single" w:color="BFBFBF" w:sz="6" w:space="0"/>
              <w:bottom w:val="single" w:color="BFBFBF" w:sz="6" w:space="0"/>
              <w:right w:val="single" w:color="BFBFBF" w:sz="6" w:space="0"/>
            </w:tcBorders>
            <w:hideMark/>
          </w:tcPr>
          <w:p w:rsidRPr="00FE6CC8" w:rsidR="009768B8" w:rsidP="009768B8" w:rsidRDefault="009768B8" w14:paraId="22DF5F77" w14:textId="2C59C168">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9768B8">
              <w:rPr>
                <w:rStyle w:val="normaltextrun"/>
                <w:rFonts w:ascii="Times New Roman" w:hAnsi="Times New Roman"/>
                <w:color w:val="000000"/>
              </w:rPr>
              <w:t>33.1</w:t>
            </w:r>
            <w:r w:rsidRPr="009768B8">
              <w:rPr>
                <w:rStyle w:val="eop"/>
                <w:rFonts w:ascii="Times New Roman" w:hAnsi="Times New Roman"/>
                <w:color w:val="000000"/>
              </w:rPr>
              <w:t> </w:t>
            </w:r>
          </w:p>
        </w:tc>
      </w:tr>
      <w:tr w:rsidRPr="00A05DE9" w:rsidR="009768B8" w14:paraId="47C5AEF7" w14:textId="77777777">
        <w:trPr>
          <w:trHeight w:val="1134"/>
        </w:trPr>
        <w:tc>
          <w:tcPr>
            <w:cnfStyle w:val="001000000000" w:firstRow="0" w:lastRow="0" w:firstColumn="1" w:lastColumn="0" w:oddVBand="0" w:evenVBand="0" w:oddHBand="0" w:evenHBand="0" w:firstRowFirstColumn="0" w:firstRowLastColumn="0" w:lastRowFirstColumn="0" w:lastRowLastColumn="0"/>
            <w:tcW w:w="0" w:type="auto"/>
            <w:hideMark/>
          </w:tcPr>
          <w:p w:rsidRPr="00FE6CC8" w:rsidR="009768B8" w:rsidP="009768B8" w:rsidRDefault="009768B8" w14:paraId="29080F86" w14:textId="77777777">
            <w:pPr>
              <w:pStyle w:val="Text"/>
              <w:ind w:firstLine="0"/>
              <w:jc w:val="left"/>
              <w:rPr>
                <w:rFonts w:ascii="Times New Roman" w:hAnsi="Times New Roman"/>
                <w:b/>
                <w:bCs/>
              </w:rPr>
            </w:pPr>
            <w:r w:rsidRPr="00FE6CC8">
              <w:rPr>
                <w:rFonts w:ascii="Times New Roman" w:hAnsi="Times New Roman"/>
              </w:rPr>
              <w:t>Hungerford</w:t>
            </w:r>
            <w:r w:rsidRPr="00FE6CC8">
              <w:rPr>
                <w:rFonts w:ascii="Times New Roman" w:hAnsi="Times New Roman"/>
                <w:b/>
                <w:bCs/>
              </w:rPr>
              <w:t> </w:t>
            </w:r>
          </w:p>
        </w:tc>
        <w:tc>
          <w:tcPr>
            <w:tcW w:w="0" w:type="auto"/>
            <w:hideMark/>
          </w:tcPr>
          <w:p w:rsidRPr="00FE6CC8" w:rsidR="009768B8" w:rsidP="009768B8" w:rsidRDefault="009768B8" w14:paraId="3548444C" w14:textId="164925A4">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T</w:t>
            </w:r>
            <w:r w:rsidRPr="00FE6CC8">
              <w:rPr>
                <w:rFonts w:ascii="Times New Roman" w:hAnsi="Times New Roman"/>
              </w:rPr>
              <w:t>hermal </w:t>
            </w:r>
          </w:p>
        </w:tc>
        <w:tc>
          <w:tcPr>
            <w:tcW w:w="0" w:type="auto"/>
            <w:hideMark/>
          </w:tcPr>
          <w:p w:rsidRPr="00FE6CC8" w:rsidR="009768B8" w:rsidP="009768B8" w:rsidRDefault="009768B8" w14:paraId="3070EF6D" w14:textId="363B10D3">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0</w:t>
            </w:r>
            <w:r w:rsidRPr="00FE6CC8">
              <w:rPr>
                <w:rFonts w:ascii="Times New Roman" w:hAnsi="Times New Roman"/>
              </w:rPr>
              <w:t>3/21/2023 6:00 </w:t>
            </w:r>
          </w:p>
        </w:tc>
        <w:tc>
          <w:tcPr>
            <w:tcW w:w="0" w:type="auto"/>
            <w:hideMark/>
          </w:tcPr>
          <w:p w:rsidRPr="00FE6CC8" w:rsidR="009768B8" w:rsidP="009768B8" w:rsidRDefault="009768B8" w14:paraId="779DFDF0" w14:textId="6479AB9C">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0</w:t>
            </w:r>
            <w:r w:rsidRPr="00FE6CC8">
              <w:rPr>
                <w:rFonts w:ascii="Times New Roman" w:hAnsi="Times New Roman"/>
              </w:rPr>
              <w:t>3/23/2023 23:30 </w:t>
            </w:r>
          </w:p>
        </w:tc>
        <w:tc>
          <w:tcPr>
            <w:tcW w:w="0" w:type="auto"/>
            <w:tcBorders>
              <w:top w:val="single" w:color="BFBFBF" w:sz="6" w:space="0"/>
              <w:left w:val="single" w:color="BFBFBF" w:sz="6" w:space="0"/>
              <w:bottom w:val="single" w:color="BFBFBF" w:sz="6" w:space="0"/>
              <w:right w:val="single" w:color="BFBFBF" w:sz="6" w:space="0"/>
            </w:tcBorders>
            <w:hideMark/>
          </w:tcPr>
          <w:p w:rsidRPr="00FE6CC8" w:rsidR="009768B8" w:rsidP="009768B8" w:rsidRDefault="009768B8" w14:paraId="0323DC1F" w14:textId="3D14790B">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768B8">
              <w:rPr>
                <w:rStyle w:val="normaltextrun"/>
                <w:rFonts w:ascii="Times New Roman" w:hAnsi="Times New Roman"/>
                <w:color w:val="000000"/>
              </w:rPr>
              <w:t>64</w:t>
            </w:r>
            <w:r w:rsidRPr="009768B8">
              <w:rPr>
                <w:rStyle w:val="eop"/>
                <w:rFonts w:ascii="Times New Roman" w:hAnsi="Times New Roman"/>
                <w:color w:val="000000"/>
              </w:rPr>
              <w:t> </w:t>
            </w:r>
          </w:p>
        </w:tc>
        <w:tc>
          <w:tcPr>
            <w:tcW w:w="0" w:type="auto"/>
            <w:tcBorders>
              <w:top w:val="single" w:color="BFBFBF" w:sz="6" w:space="0"/>
              <w:left w:val="single" w:color="BFBFBF" w:sz="6" w:space="0"/>
              <w:bottom w:val="single" w:color="BFBFBF" w:sz="6" w:space="0"/>
              <w:right w:val="single" w:color="BFBFBF" w:sz="6" w:space="0"/>
            </w:tcBorders>
            <w:hideMark/>
          </w:tcPr>
          <w:p w:rsidRPr="00FE6CC8" w:rsidR="009768B8" w:rsidP="009768B8" w:rsidRDefault="009768B8" w14:paraId="11C05586" w14:textId="70BB7B83">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768B8">
              <w:rPr>
                <w:rStyle w:val="normaltextrun"/>
                <w:rFonts w:ascii="Times New Roman" w:hAnsi="Times New Roman"/>
                <w:color w:val="000000"/>
              </w:rPr>
              <w:t>14.0</w:t>
            </w:r>
            <w:r w:rsidRPr="009768B8">
              <w:rPr>
                <w:rStyle w:val="eop"/>
                <w:rFonts w:ascii="Times New Roman" w:hAnsi="Times New Roman"/>
                <w:color w:val="000000"/>
              </w:rPr>
              <w:t> </w:t>
            </w:r>
          </w:p>
        </w:tc>
        <w:tc>
          <w:tcPr>
            <w:tcW w:w="0" w:type="auto"/>
            <w:tcBorders>
              <w:top w:val="single" w:color="BFBFBF" w:sz="6" w:space="0"/>
              <w:left w:val="single" w:color="BFBFBF" w:sz="6" w:space="0"/>
              <w:bottom w:val="single" w:color="BFBFBF" w:sz="6" w:space="0"/>
              <w:right w:val="single" w:color="BFBFBF" w:sz="6" w:space="0"/>
            </w:tcBorders>
            <w:hideMark/>
          </w:tcPr>
          <w:p w:rsidRPr="00FE6CC8" w:rsidR="009768B8" w:rsidP="009768B8" w:rsidRDefault="009768B8" w14:paraId="1A9DBB5E" w14:textId="00898683">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768B8">
              <w:rPr>
                <w:rStyle w:val="normaltextrun"/>
                <w:rFonts w:ascii="Times New Roman" w:hAnsi="Times New Roman"/>
                <w:color w:val="000000"/>
              </w:rPr>
              <w:t>3.95</w:t>
            </w:r>
            <w:r w:rsidRPr="009768B8">
              <w:rPr>
                <w:rStyle w:val="eop"/>
                <w:rFonts w:ascii="Times New Roman" w:hAnsi="Times New Roman"/>
                <w:color w:val="000000"/>
              </w:rPr>
              <w:t> </w:t>
            </w:r>
          </w:p>
        </w:tc>
        <w:tc>
          <w:tcPr>
            <w:tcW w:w="0" w:type="auto"/>
            <w:tcBorders>
              <w:top w:val="single" w:color="BFBFBF" w:sz="6" w:space="0"/>
              <w:left w:val="single" w:color="BFBFBF" w:sz="6" w:space="0"/>
              <w:bottom w:val="single" w:color="BFBFBF" w:sz="6" w:space="0"/>
              <w:right w:val="single" w:color="BFBFBF" w:sz="6" w:space="0"/>
            </w:tcBorders>
            <w:hideMark/>
          </w:tcPr>
          <w:p w:rsidRPr="00FE6CC8" w:rsidR="009768B8" w:rsidP="009768B8" w:rsidRDefault="009768B8" w14:paraId="3029CCC8" w14:textId="3273BC68">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768B8">
              <w:rPr>
                <w:rStyle w:val="normaltextrun"/>
                <w:rFonts w:ascii="Times New Roman" w:hAnsi="Times New Roman"/>
                <w:color w:val="000000"/>
              </w:rPr>
              <w:t>0.18</w:t>
            </w:r>
            <w:r w:rsidRPr="009768B8">
              <w:rPr>
                <w:rStyle w:val="eop"/>
                <w:rFonts w:ascii="Times New Roman" w:hAnsi="Times New Roman"/>
                <w:color w:val="000000"/>
              </w:rPr>
              <w:t> </w:t>
            </w:r>
          </w:p>
        </w:tc>
        <w:tc>
          <w:tcPr>
            <w:tcW w:w="0" w:type="auto"/>
            <w:tcBorders>
              <w:top w:val="single" w:color="BFBFBF" w:sz="6" w:space="0"/>
              <w:left w:val="single" w:color="BFBFBF" w:sz="6" w:space="0"/>
              <w:bottom w:val="single" w:color="BFBFBF" w:sz="6" w:space="0"/>
              <w:right w:val="single" w:color="BFBFBF" w:sz="6" w:space="0"/>
            </w:tcBorders>
            <w:hideMark/>
          </w:tcPr>
          <w:p w:rsidRPr="00FE6CC8" w:rsidR="009768B8" w:rsidP="009768B8" w:rsidRDefault="009768B8" w14:paraId="4EA1E102" w14:textId="7F869577">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768B8">
              <w:rPr>
                <w:rStyle w:val="normaltextrun"/>
                <w:rFonts w:ascii="Times New Roman" w:hAnsi="Times New Roman"/>
                <w:color w:val="000000"/>
              </w:rPr>
              <w:t>11.01</w:t>
            </w:r>
            <w:r w:rsidRPr="009768B8">
              <w:rPr>
                <w:rStyle w:val="eop"/>
                <w:rFonts w:ascii="Times New Roman" w:hAnsi="Times New Roman"/>
                <w:color w:val="000000"/>
              </w:rPr>
              <w:t> </w:t>
            </w:r>
          </w:p>
        </w:tc>
        <w:tc>
          <w:tcPr>
            <w:tcW w:w="0" w:type="auto"/>
            <w:tcBorders>
              <w:top w:val="single" w:color="BFBFBF" w:sz="6" w:space="0"/>
              <w:left w:val="single" w:color="BFBFBF" w:sz="6" w:space="0"/>
              <w:bottom w:val="single" w:color="BFBFBF" w:sz="6" w:space="0"/>
              <w:right w:val="single" w:color="BFBFBF" w:sz="6" w:space="0"/>
            </w:tcBorders>
            <w:hideMark/>
          </w:tcPr>
          <w:p w:rsidRPr="00FE6CC8" w:rsidR="009768B8" w:rsidP="009768B8" w:rsidRDefault="009768B8" w14:paraId="3341E717" w14:textId="2FBA9C29">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768B8">
              <w:rPr>
                <w:rStyle w:val="normaltextrun"/>
                <w:rFonts w:ascii="Times New Roman" w:hAnsi="Times New Roman"/>
                <w:color w:val="000000"/>
              </w:rPr>
              <w:t>36.9</w:t>
            </w:r>
            <w:r w:rsidRPr="009768B8">
              <w:rPr>
                <w:rStyle w:val="eop"/>
                <w:rFonts w:ascii="Times New Roman" w:hAnsi="Times New Roman"/>
                <w:color w:val="000000"/>
              </w:rPr>
              <w:t> </w:t>
            </w:r>
          </w:p>
        </w:tc>
        <w:tc>
          <w:tcPr>
            <w:tcW w:w="0" w:type="auto"/>
            <w:tcBorders>
              <w:top w:val="single" w:color="BFBFBF" w:sz="6" w:space="0"/>
              <w:left w:val="single" w:color="BFBFBF" w:sz="6" w:space="0"/>
              <w:bottom w:val="single" w:color="BFBFBF" w:sz="6" w:space="0"/>
              <w:right w:val="single" w:color="BFBFBF" w:sz="6" w:space="0"/>
            </w:tcBorders>
            <w:hideMark/>
          </w:tcPr>
          <w:p w:rsidRPr="00FE6CC8" w:rsidR="009768B8" w:rsidP="009768B8" w:rsidRDefault="009768B8" w14:paraId="024B1D46" w14:textId="62DBBDD7">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768B8">
              <w:rPr>
                <w:rStyle w:val="normaltextrun"/>
                <w:rFonts w:ascii="Times New Roman" w:hAnsi="Times New Roman"/>
                <w:color w:val="000000"/>
              </w:rPr>
              <w:t>25.5</w:t>
            </w:r>
            <w:r w:rsidRPr="009768B8">
              <w:rPr>
                <w:rStyle w:val="eop"/>
                <w:rFonts w:ascii="Times New Roman" w:hAnsi="Times New Roman"/>
                <w:color w:val="000000"/>
              </w:rPr>
              <w:t> </w:t>
            </w:r>
          </w:p>
        </w:tc>
        <w:tc>
          <w:tcPr>
            <w:tcW w:w="0" w:type="auto"/>
            <w:tcBorders>
              <w:top w:val="single" w:color="BFBFBF" w:sz="6" w:space="0"/>
              <w:left w:val="single" w:color="BFBFBF" w:sz="6" w:space="0"/>
              <w:bottom w:val="single" w:color="BFBFBF" w:sz="6" w:space="0"/>
              <w:right w:val="single" w:color="BFBFBF" w:sz="6" w:space="0"/>
            </w:tcBorders>
            <w:hideMark/>
          </w:tcPr>
          <w:p w:rsidRPr="00FE6CC8" w:rsidR="009768B8" w:rsidP="009768B8" w:rsidRDefault="009768B8" w14:paraId="16AEB796" w14:textId="0BC41270">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768B8">
              <w:rPr>
                <w:rStyle w:val="normaltextrun"/>
                <w:rFonts w:ascii="Times New Roman" w:hAnsi="Times New Roman"/>
                <w:color w:val="000000"/>
              </w:rPr>
              <w:t>37.6</w:t>
            </w:r>
            <w:r w:rsidRPr="009768B8">
              <w:rPr>
                <w:rStyle w:val="eop"/>
                <w:rFonts w:ascii="Times New Roman" w:hAnsi="Times New Roman"/>
                <w:color w:val="000000"/>
              </w:rPr>
              <w:t> </w:t>
            </w:r>
          </w:p>
        </w:tc>
      </w:tr>
      <w:tr w:rsidRPr="00A05DE9" w:rsidR="009768B8" w14:paraId="3CC919E3" w14:textId="77777777">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0" w:type="auto"/>
            <w:hideMark/>
          </w:tcPr>
          <w:p w:rsidRPr="00FE6CC8" w:rsidR="009768B8" w:rsidP="009768B8" w:rsidRDefault="009768B8" w14:paraId="05D6106D" w14:textId="77777777">
            <w:pPr>
              <w:pStyle w:val="Text"/>
              <w:ind w:firstLine="0"/>
              <w:jc w:val="left"/>
              <w:rPr>
                <w:rFonts w:ascii="Times New Roman" w:hAnsi="Times New Roman"/>
                <w:b/>
                <w:bCs/>
              </w:rPr>
            </w:pPr>
            <w:r w:rsidRPr="00FE6CC8">
              <w:rPr>
                <w:rFonts w:ascii="Times New Roman" w:hAnsi="Times New Roman"/>
              </w:rPr>
              <w:t>Hungerford</w:t>
            </w:r>
            <w:r w:rsidRPr="00FE6CC8">
              <w:rPr>
                <w:rFonts w:ascii="Times New Roman" w:hAnsi="Times New Roman"/>
                <w:b/>
                <w:bCs/>
              </w:rPr>
              <w:t> </w:t>
            </w:r>
          </w:p>
        </w:tc>
        <w:tc>
          <w:tcPr>
            <w:tcW w:w="0" w:type="auto"/>
            <w:hideMark/>
          </w:tcPr>
          <w:p w:rsidRPr="00FE6CC8" w:rsidR="009768B8" w:rsidP="009768B8" w:rsidRDefault="009768B8" w14:paraId="0040DF26" w14:textId="77777777">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S</w:t>
            </w:r>
            <w:r w:rsidRPr="00FE6CC8">
              <w:rPr>
                <w:rFonts w:ascii="Times New Roman" w:hAnsi="Times New Roman"/>
              </w:rPr>
              <w:t>pring melt </w:t>
            </w:r>
          </w:p>
        </w:tc>
        <w:tc>
          <w:tcPr>
            <w:tcW w:w="0" w:type="auto"/>
            <w:hideMark/>
          </w:tcPr>
          <w:p w:rsidRPr="00FE6CC8" w:rsidR="009768B8" w:rsidP="009768B8" w:rsidRDefault="009768B8" w14:paraId="53BD5519" w14:textId="12FF5003">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0</w:t>
            </w:r>
            <w:r w:rsidRPr="00FE6CC8">
              <w:rPr>
                <w:rFonts w:ascii="Times New Roman" w:hAnsi="Times New Roman"/>
              </w:rPr>
              <w:t>3/31/2023 6:00 </w:t>
            </w:r>
          </w:p>
        </w:tc>
        <w:tc>
          <w:tcPr>
            <w:tcW w:w="0" w:type="auto"/>
            <w:hideMark/>
          </w:tcPr>
          <w:p w:rsidRPr="00FE6CC8" w:rsidR="009768B8" w:rsidP="009768B8" w:rsidRDefault="009768B8" w14:paraId="217684F0" w14:textId="002F6942">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0</w:t>
            </w:r>
            <w:r w:rsidRPr="00FE6CC8">
              <w:rPr>
                <w:rFonts w:ascii="Times New Roman" w:hAnsi="Times New Roman"/>
              </w:rPr>
              <w:t>4/11/2023 17:15 </w:t>
            </w:r>
          </w:p>
        </w:tc>
        <w:tc>
          <w:tcPr>
            <w:tcW w:w="0" w:type="auto"/>
            <w:tcBorders>
              <w:top w:val="single" w:color="BFBFBF" w:sz="6" w:space="0"/>
              <w:left w:val="single" w:color="BFBFBF" w:sz="6" w:space="0"/>
              <w:bottom w:val="single" w:color="BFBFBF" w:sz="6" w:space="0"/>
              <w:right w:val="single" w:color="BFBFBF" w:sz="6" w:space="0"/>
            </w:tcBorders>
            <w:hideMark/>
          </w:tcPr>
          <w:p w:rsidRPr="00FE6CC8" w:rsidR="009768B8" w:rsidP="009768B8" w:rsidRDefault="009768B8" w14:paraId="5AD6BFC8" w14:textId="407EB5AA">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9768B8">
              <w:rPr>
                <w:rStyle w:val="normaltextrun"/>
                <w:rFonts w:ascii="Times New Roman" w:hAnsi="Times New Roman"/>
                <w:color w:val="000000"/>
              </w:rPr>
              <w:t>272.75</w:t>
            </w:r>
            <w:r w:rsidRPr="009768B8">
              <w:rPr>
                <w:rStyle w:val="eop"/>
                <w:rFonts w:ascii="Times New Roman" w:hAnsi="Times New Roman"/>
                <w:color w:val="000000"/>
              </w:rPr>
              <w:t> </w:t>
            </w:r>
          </w:p>
        </w:tc>
        <w:tc>
          <w:tcPr>
            <w:tcW w:w="0" w:type="auto"/>
            <w:tcBorders>
              <w:top w:val="single" w:color="BFBFBF" w:sz="6" w:space="0"/>
              <w:left w:val="single" w:color="BFBFBF" w:sz="6" w:space="0"/>
              <w:bottom w:val="single" w:color="BFBFBF" w:sz="6" w:space="0"/>
              <w:right w:val="single" w:color="BFBFBF" w:sz="6" w:space="0"/>
            </w:tcBorders>
            <w:hideMark/>
          </w:tcPr>
          <w:p w:rsidRPr="00FE6CC8" w:rsidR="009768B8" w:rsidP="009768B8" w:rsidRDefault="009768B8" w14:paraId="7B883844" w14:textId="61F50976">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9768B8">
              <w:rPr>
                <w:rStyle w:val="normaltextrun"/>
                <w:rFonts w:ascii="Times New Roman" w:hAnsi="Times New Roman"/>
                <w:color w:val="000000"/>
              </w:rPr>
              <w:t>49.7</w:t>
            </w:r>
            <w:r w:rsidRPr="009768B8">
              <w:rPr>
                <w:rStyle w:val="eop"/>
                <w:rFonts w:ascii="Times New Roman" w:hAnsi="Times New Roman"/>
                <w:color w:val="000000"/>
              </w:rPr>
              <w:t> </w:t>
            </w:r>
          </w:p>
        </w:tc>
        <w:tc>
          <w:tcPr>
            <w:tcW w:w="0" w:type="auto"/>
            <w:tcBorders>
              <w:top w:val="single" w:color="BFBFBF" w:sz="6" w:space="0"/>
              <w:left w:val="single" w:color="BFBFBF" w:sz="6" w:space="0"/>
              <w:bottom w:val="single" w:color="BFBFBF" w:sz="6" w:space="0"/>
              <w:right w:val="single" w:color="BFBFBF" w:sz="6" w:space="0"/>
            </w:tcBorders>
            <w:hideMark/>
          </w:tcPr>
          <w:p w:rsidRPr="00FE6CC8" w:rsidR="009768B8" w:rsidP="009768B8" w:rsidRDefault="009768B8" w14:paraId="33E37606" w14:textId="064D20DC">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9768B8">
              <w:rPr>
                <w:rStyle w:val="normaltextrun"/>
                <w:rFonts w:ascii="Times New Roman" w:hAnsi="Times New Roman"/>
                <w:color w:val="000000"/>
              </w:rPr>
              <w:t>2.28</w:t>
            </w:r>
            <w:r w:rsidRPr="009768B8">
              <w:rPr>
                <w:rStyle w:val="eop"/>
                <w:rFonts w:ascii="Times New Roman" w:hAnsi="Times New Roman"/>
                <w:color w:val="000000"/>
              </w:rPr>
              <w:t> </w:t>
            </w:r>
          </w:p>
        </w:tc>
        <w:tc>
          <w:tcPr>
            <w:tcW w:w="0" w:type="auto"/>
            <w:tcBorders>
              <w:top w:val="single" w:color="BFBFBF" w:sz="6" w:space="0"/>
              <w:left w:val="single" w:color="BFBFBF" w:sz="6" w:space="0"/>
              <w:bottom w:val="single" w:color="BFBFBF" w:sz="6" w:space="0"/>
              <w:right w:val="single" w:color="BFBFBF" w:sz="6" w:space="0"/>
            </w:tcBorders>
            <w:hideMark/>
          </w:tcPr>
          <w:p w:rsidRPr="00FE6CC8" w:rsidR="009768B8" w:rsidP="009768B8" w:rsidRDefault="009768B8" w14:paraId="38339E9E" w14:textId="057CD725">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9768B8">
              <w:rPr>
                <w:rStyle w:val="normaltextrun"/>
                <w:rFonts w:ascii="Times New Roman" w:hAnsi="Times New Roman"/>
                <w:color w:val="000000"/>
              </w:rPr>
              <w:t>0.29</w:t>
            </w:r>
            <w:r w:rsidRPr="009768B8">
              <w:rPr>
                <w:rStyle w:val="eop"/>
                <w:rFonts w:ascii="Times New Roman" w:hAnsi="Times New Roman"/>
                <w:color w:val="000000"/>
              </w:rPr>
              <w:t> </w:t>
            </w:r>
          </w:p>
        </w:tc>
        <w:tc>
          <w:tcPr>
            <w:tcW w:w="0" w:type="auto"/>
            <w:tcBorders>
              <w:top w:val="single" w:color="BFBFBF" w:sz="6" w:space="0"/>
              <w:left w:val="single" w:color="BFBFBF" w:sz="6" w:space="0"/>
              <w:bottom w:val="single" w:color="BFBFBF" w:sz="6" w:space="0"/>
              <w:right w:val="single" w:color="BFBFBF" w:sz="6" w:space="0"/>
            </w:tcBorders>
            <w:hideMark/>
          </w:tcPr>
          <w:p w:rsidRPr="00FE6CC8" w:rsidR="009768B8" w:rsidP="009768B8" w:rsidRDefault="009768B8" w14:paraId="2F58F674" w14:textId="07D8A8A7">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9768B8">
              <w:rPr>
                <w:rStyle w:val="normaltextrun"/>
                <w:rFonts w:ascii="Times New Roman" w:hAnsi="Times New Roman"/>
                <w:color w:val="000000"/>
              </w:rPr>
              <w:t>6.62</w:t>
            </w:r>
            <w:r w:rsidRPr="009768B8">
              <w:rPr>
                <w:rStyle w:val="eop"/>
                <w:rFonts w:ascii="Times New Roman" w:hAnsi="Times New Roman"/>
                <w:color w:val="000000"/>
              </w:rPr>
              <w:t> </w:t>
            </w:r>
          </w:p>
        </w:tc>
        <w:tc>
          <w:tcPr>
            <w:tcW w:w="0" w:type="auto"/>
            <w:tcBorders>
              <w:top w:val="single" w:color="BFBFBF" w:sz="6" w:space="0"/>
              <w:left w:val="single" w:color="BFBFBF" w:sz="6" w:space="0"/>
              <w:bottom w:val="single" w:color="BFBFBF" w:sz="6" w:space="0"/>
              <w:right w:val="single" w:color="BFBFBF" w:sz="6" w:space="0"/>
            </w:tcBorders>
            <w:hideMark/>
          </w:tcPr>
          <w:p w:rsidRPr="00FE6CC8" w:rsidR="009768B8" w:rsidP="009768B8" w:rsidRDefault="009768B8" w14:paraId="02F39EEE" w14:textId="055BE491">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9768B8">
              <w:rPr>
                <w:rStyle w:val="normaltextrun"/>
                <w:rFonts w:ascii="Times New Roman" w:hAnsi="Times New Roman"/>
                <w:color w:val="000000"/>
              </w:rPr>
              <w:t>35.2</w:t>
            </w:r>
            <w:r w:rsidRPr="009768B8">
              <w:rPr>
                <w:rStyle w:val="eop"/>
                <w:rFonts w:ascii="Times New Roman" w:hAnsi="Times New Roman"/>
                <w:color w:val="000000"/>
              </w:rPr>
              <w:t> </w:t>
            </w:r>
          </w:p>
        </w:tc>
        <w:tc>
          <w:tcPr>
            <w:tcW w:w="0" w:type="auto"/>
            <w:tcBorders>
              <w:top w:val="single" w:color="BFBFBF" w:sz="6" w:space="0"/>
              <w:left w:val="single" w:color="BFBFBF" w:sz="6" w:space="0"/>
              <w:bottom w:val="single" w:color="BFBFBF" w:sz="6" w:space="0"/>
              <w:right w:val="single" w:color="BFBFBF" w:sz="6" w:space="0"/>
            </w:tcBorders>
            <w:hideMark/>
          </w:tcPr>
          <w:p w:rsidRPr="00FE6CC8" w:rsidR="009768B8" w:rsidP="009768B8" w:rsidRDefault="009768B8" w14:paraId="5724BB52" w14:textId="3C4E593C">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9768B8">
              <w:rPr>
                <w:rStyle w:val="normaltextrun"/>
                <w:rFonts w:ascii="Times New Roman" w:hAnsi="Times New Roman"/>
                <w:color w:val="000000"/>
              </w:rPr>
              <w:t>32.6</w:t>
            </w:r>
            <w:r w:rsidRPr="009768B8">
              <w:rPr>
                <w:rStyle w:val="eop"/>
                <w:rFonts w:ascii="Times New Roman" w:hAnsi="Times New Roman"/>
                <w:color w:val="000000"/>
              </w:rPr>
              <w:t> </w:t>
            </w:r>
          </w:p>
        </w:tc>
        <w:tc>
          <w:tcPr>
            <w:tcW w:w="0" w:type="auto"/>
            <w:tcBorders>
              <w:top w:val="single" w:color="BFBFBF" w:sz="6" w:space="0"/>
              <w:left w:val="single" w:color="BFBFBF" w:sz="6" w:space="0"/>
              <w:bottom w:val="single" w:color="BFBFBF" w:sz="6" w:space="0"/>
              <w:right w:val="single" w:color="BFBFBF" w:sz="6" w:space="0"/>
            </w:tcBorders>
            <w:hideMark/>
          </w:tcPr>
          <w:p w:rsidRPr="00FE6CC8" w:rsidR="009768B8" w:rsidP="009768B8" w:rsidRDefault="009768B8" w14:paraId="37330EBC" w14:textId="493FAEFD">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9768B8">
              <w:rPr>
                <w:rStyle w:val="normaltextrun"/>
                <w:rFonts w:ascii="Times New Roman" w:hAnsi="Times New Roman"/>
                <w:color w:val="000000"/>
              </w:rPr>
              <w:t>32.2</w:t>
            </w:r>
            <w:r w:rsidRPr="009768B8">
              <w:rPr>
                <w:rStyle w:val="eop"/>
                <w:rFonts w:ascii="Times New Roman" w:hAnsi="Times New Roman"/>
                <w:color w:val="000000"/>
              </w:rPr>
              <w:t> </w:t>
            </w:r>
          </w:p>
        </w:tc>
      </w:tr>
      <w:tr w:rsidRPr="00A05DE9" w:rsidR="009768B8" w14:paraId="7BC24523" w14:textId="77777777">
        <w:trPr>
          <w:trHeight w:val="1134"/>
        </w:trPr>
        <w:tc>
          <w:tcPr>
            <w:cnfStyle w:val="001000000000" w:firstRow="0" w:lastRow="0" w:firstColumn="1" w:lastColumn="0" w:oddVBand="0" w:evenVBand="0" w:oddHBand="0" w:evenHBand="0" w:firstRowFirstColumn="0" w:firstRowLastColumn="0" w:lastRowFirstColumn="0" w:lastRowLastColumn="0"/>
            <w:tcW w:w="0" w:type="auto"/>
            <w:hideMark/>
          </w:tcPr>
          <w:p w:rsidRPr="00FE6CC8" w:rsidR="009768B8" w:rsidP="009768B8" w:rsidRDefault="009768B8" w14:paraId="09F30045" w14:textId="77777777">
            <w:pPr>
              <w:pStyle w:val="Text"/>
              <w:ind w:firstLine="0"/>
              <w:jc w:val="left"/>
              <w:rPr>
                <w:rFonts w:ascii="Times New Roman" w:hAnsi="Times New Roman"/>
                <w:b/>
                <w:bCs/>
              </w:rPr>
            </w:pPr>
            <w:r>
              <w:rPr>
                <w:rFonts w:ascii="Times New Roman" w:hAnsi="Times New Roman"/>
              </w:rPr>
              <w:t>W</w:t>
            </w:r>
            <w:r w:rsidRPr="00FE6CC8">
              <w:rPr>
                <w:rFonts w:ascii="Times New Roman" w:hAnsi="Times New Roman"/>
              </w:rPr>
              <w:t>ade</w:t>
            </w:r>
            <w:r w:rsidRPr="00FE6CC8">
              <w:rPr>
                <w:rFonts w:ascii="Times New Roman" w:hAnsi="Times New Roman"/>
                <w:b/>
                <w:bCs/>
              </w:rPr>
              <w:t> </w:t>
            </w:r>
          </w:p>
        </w:tc>
        <w:tc>
          <w:tcPr>
            <w:tcW w:w="0" w:type="auto"/>
            <w:hideMark/>
          </w:tcPr>
          <w:p w:rsidRPr="00FE6CC8" w:rsidR="009768B8" w:rsidP="009768B8" w:rsidRDefault="009768B8" w14:paraId="4A5E12A2" w14:textId="77777777">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R</w:t>
            </w:r>
            <w:r w:rsidRPr="00FE6CC8">
              <w:rPr>
                <w:rFonts w:ascii="Times New Roman" w:hAnsi="Times New Roman"/>
              </w:rPr>
              <w:t>OS </w:t>
            </w:r>
          </w:p>
        </w:tc>
        <w:tc>
          <w:tcPr>
            <w:tcW w:w="0" w:type="auto"/>
            <w:hideMark/>
          </w:tcPr>
          <w:p w:rsidRPr="00FE6CC8" w:rsidR="009768B8" w:rsidP="009768B8" w:rsidRDefault="009768B8" w14:paraId="15FDBA34" w14:textId="197005FC">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0</w:t>
            </w:r>
            <w:r w:rsidRPr="00FE6CC8">
              <w:rPr>
                <w:rFonts w:ascii="Times New Roman" w:hAnsi="Times New Roman"/>
              </w:rPr>
              <w:t>2/9/2023 5:15 </w:t>
            </w:r>
          </w:p>
        </w:tc>
        <w:tc>
          <w:tcPr>
            <w:tcW w:w="0" w:type="auto"/>
            <w:hideMark/>
          </w:tcPr>
          <w:p w:rsidRPr="00FE6CC8" w:rsidR="009768B8" w:rsidP="009768B8" w:rsidRDefault="009768B8" w14:paraId="41DD1F34" w14:textId="47257E56">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0</w:t>
            </w:r>
            <w:r w:rsidRPr="00FE6CC8">
              <w:rPr>
                <w:rFonts w:ascii="Times New Roman" w:hAnsi="Times New Roman"/>
              </w:rPr>
              <w:t>2/19/2023 4:00 </w:t>
            </w:r>
          </w:p>
        </w:tc>
        <w:tc>
          <w:tcPr>
            <w:tcW w:w="0" w:type="auto"/>
            <w:tcBorders>
              <w:top w:val="single" w:color="BFBFBF" w:sz="6" w:space="0"/>
              <w:left w:val="single" w:color="BFBFBF" w:sz="6" w:space="0"/>
              <w:bottom w:val="single" w:color="BFBFBF" w:sz="6" w:space="0"/>
              <w:right w:val="single" w:color="BFBFBF" w:sz="6" w:space="0"/>
            </w:tcBorders>
            <w:hideMark/>
          </w:tcPr>
          <w:p w:rsidRPr="00FE6CC8" w:rsidR="009768B8" w:rsidP="009768B8" w:rsidRDefault="009768B8" w14:paraId="5B02DE36" w14:textId="5E9D4570">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768B8">
              <w:rPr>
                <w:rStyle w:val="normaltextrun"/>
                <w:rFonts w:ascii="Times New Roman" w:hAnsi="Times New Roman"/>
                <w:color w:val="000000"/>
              </w:rPr>
              <w:t>236.75</w:t>
            </w:r>
            <w:r w:rsidRPr="009768B8">
              <w:rPr>
                <w:rStyle w:val="eop"/>
                <w:rFonts w:ascii="Times New Roman" w:hAnsi="Times New Roman"/>
                <w:color w:val="000000"/>
              </w:rPr>
              <w:t> </w:t>
            </w:r>
          </w:p>
        </w:tc>
        <w:tc>
          <w:tcPr>
            <w:tcW w:w="0" w:type="auto"/>
            <w:tcBorders>
              <w:top w:val="single" w:color="BFBFBF" w:sz="6" w:space="0"/>
              <w:left w:val="single" w:color="BFBFBF" w:sz="6" w:space="0"/>
              <w:bottom w:val="single" w:color="BFBFBF" w:sz="6" w:space="0"/>
              <w:right w:val="single" w:color="BFBFBF" w:sz="6" w:space="0"/>
            </w:tcBorders>
            <w:hideMark/>
          </w:tcPr>
          <w:p w:rsidRPr="00FE6CC8" w:rsidR="009768B8" w:rsidP="009768B8" w:rsidRDefault="009768B8" w14:paraId="1813B308" w14:textId="3C71074D">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768B8">
              <w:rPr>
                <w:rStyle w:val="normaltextrun"/>
                <w:rFonts w:ascii="Times New Roman" w:hAnsi="Times New Roman"/>
                <w:color w:val="000000"/>
              </w:rPr>
              <w:t>59.1</w:t>
            </w:r>
            <w:r w:rsidRPr="009768B8">
              <w:rPr>
                <w:rStyle w:val="eop"/>
                <w:rFonts w:ascii="Times New Roman" w:hAnsi="Times New Roman"/>
                <w:color w:val="000000"/>
              </w:rPr>
              <w:t> </w:t>
            </w:r>
          </w:p>
        </w:tc>
        <w:tc>
          <w:tcPr>
            <w:tcW w:w="0" w:type="auto"/>
            <w:tcBorders>
              <w:top w:val="single" w:color="BFBFBF" w:sz="6" w:space="0"/>
              <w:left w:val="single" w:color="BFBFBF" w:sz="6" w:space="0"/>
              <w:bottom w:val="single" w:color="BFBFBF" w:sz="6" w:space="0"/>
              <w:right w:val="single" w:color="BFBFBF" w:sz="6" w:space="0"/>
            </w:tcBorders>
            <w:hideMark/>
          </w:tcPr>
          <w:p w:rsidRPr="00FE6CC8" w:rsidR="009768B8" w:rsidP="009768B8" w:rsidRDefault="009768B8" w14:paraId="46C80595" w14:textId="2FC648B4">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768B8">
              <w:rPr>
                <w:rStyle w:val="normaltextrun"/>
                <w:rFonts w:ascii="Times New Roman" w:hAnsi="Times New Roman"/>
                <w:color w:val="000000"/>
              </w:rPr>
              <w:t>0.28</w:t>
            </w:r>
            <w:r w:rsidRPr="009768B8">
              <w:rPr>
                <w:rStyle w:val="eop"/>
                <w:rFonts w:ascii="Times New Roman" w:hAnsi="Times New Roman"/>
                <w:color w:val="000000"/>
              </w:rPr>
              <w:t> </w:t>
            </w:r>
          </w:p>
        </w:tc>
        <w:tc>
          <w:tcPr>
            <w:tcW w:w="0" w:type="auto"/>
            <w:tcBorders>
              <w:top w:val="single" w:color="BFBFBF" w:sz="6" w:space="0"/>
              <w:left w:val="single" w:color="BFBFBF" w:sz="6" w:space="0"/>
              <w:bottom w:val="single" w:color="BFBFBF" w:sz="6" w:space="0"/>
              <w:right w:val="single" w:color="BFBFBF" w:sz="6" w:space="0"/>
            </w:tcBorders>
            <w:hideMark/>
          </w:tcPr>
          <w:p w:rsidRPr="00FE6CC8" w:rsidR="009768B8" w:rsidP="009768B8" w:rsidRDefault="009768B8" w14:paraId="028B1081" w14:textId="7EAD6400">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768B8">
              <w:rPr>
                <w:rStyle w:val="normaltextrun"/>
                <w:rFonts w:ascii="Times New Roman" w:hAnsi="Times New Roman"/>
                <w:color w:val="000000"/>
              </w:rPr>
              <w:t>0.01</w:t>
            </w:r>
            <w:r w:rsidRPr="009768B8">
              <w:rPr>
                <w:rStyle w:val="eop"/>
                <w:rFonts w:ascii="Times New Roman" w:hAnsi="Times New Roman"/>
                <w:color w:val="000000"/>
              </w:rPr>
              <w:t> </w:t>
            </w:r>
          </w:p>
        </w:tc>
        <w:tc>
          <w:tcPr>
            <w:tcW w:w="0" w:type="auto"/>
            <w:tcBorders>
              <w:top w:val="single" w:color="BFBFBF" w:sz="6" w:space="0"/>
              <w:left w:val="single" w:color="BFBFBF" w:sz="6" w:space="0"/>
              <w:bottom w:val="single" w:color="BFBFBF" w:sz="6" w:space="0"/>
              <w:right w:val="single" w:color="BFBFBF" w:sz="6" w:space="0"/>
            </w:tcBorders>
            <w:hideMark/>
          </w:tcPr>
          <w:p w:rsidRPr="00FE6CC8" w:rsidR="009768B8" w:rsidP="009768B8" w:rsidRDefault="009768B8" w14:paraId="2C04E381" w14:textId="7107692C">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768B8">
              <w:rPr>
                <w:rStyle w:val="normaltextrun"/>
                <w:rFonts w:ascii="Times New Roman" w:hAnsi="Times New Roman"/>
                <w:color w:val="000000"/>
              </w:rPr>
              <w:t>2.14</w:t>
            </w:r>
            <w:r w:rsidRPr="009768B8">
              <w:rPr>
                <w:rStyle w:val="eop"/>
                <w:rFonts w:ascii="Times New Roman" w:hAnsi="Times New Roman"/>
                <w:color w:val="000000"/>
              </w:rPr>
              <w:t> </w:t>
            </w:r>
          </w:p>
        </w:tc>
        <w:tc>
          <w:tcPr>
            <w:tcW w:w="0" w:type="auto"/>
            <w:tcBorders>
              <w:top w:val="single" w:color="BFBFBF" w:sz="6" w:space="0"/>
              <w:left w:val="single" w:color="BFBFBF" w:sz="6" w:space="0"/>
              <w:bottom w:val="single" w:color="BFBFBF" w:sz="6" w:space="0"/>
              <w:right w:val="single" w:color="BFBFBF" w:sz="6" w:space="0"/>
            </w:tcBorders>
            <w:hideMark/>
          </w:tcPr>
          <w:p w:rsidRPr="00FE6CC8" w:rsidR="009768B8" w:rsidP="009768B8" w:rsidRDefault="009768B8" w14:paraId="5298A002" w14:textId="63D73D1F">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768B8">
              <w:rPr>
                <w:rStyle w:val="normaltextrun"/>
                <w:rFonts w:ascii="Times New Roman" w:hAnsi="Times New Roman"/>
                <w:color w:val="000000"/>
              </w:rPr>
              <w:t>64.0</w:t>
            </w:r>
            <w:r w:rsidRPr="009768B8">
              <w:rPr>
                <w:rStyle w:val="eop"/>
                <w:rFonts w:ascii="Times New Roman" w:hAnsi="Times New Roman"/>
                <w:color w:val="000000"/>
              </w:rPr>
              <w:t> </w:t>
            </w:r>
          </w:p>
        </w:tc>
        <w:tc>
          <w:tcPr>
            <w:tcW w:w="0" w:type="auto"/>
            <w:tcBorders>
              <w:top w:val="single" w:color="BFBFBF" w:sz="6" w:space="0"/>
              <w:left w:val="single" w:color="BFBFBF" w:sz="6" w:space="0"/>
              <w:bottom w:val="single" w:color="BFBFBF" w:sz="6" w:space="0"/>
              <w:right w:val="single" w:color="BFBFBF" w:sz="6" w:space="0"/>
            </w:tcBorders>
            <w:hideMark/>
          </w:tcPr>
          <w:p w:rsidRPr="00FE6CC8" w:rsidR="009768B8" w:rsidP="009768B8" w:rsidRDefault="009768B8" w14:paraId="443F5CE5" w14:textId="5C55B0B0">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768B8">
              <w:rPr>
                <w:rStyle w:val="normaltextrun"/>
                <w:rFonts w:ascii="Times New Roman" w:hAnsi="Times New Roman"/>
                <w:color w:val="000000"/>
              </w:rPr>
              <w:t>0.0</w:t>
            </w:r>
            <w:r w:rsidRPr="009768B8">
              <w:rPr>
                <w:rStyle w:val="eop"/>
                <w:rFonts w:ascii="Times New Roman" w:hAnsi="Times New Roman"/>
                <w:color w:val="000000"/>
              </w:rPr>
              <w:t> </w:t>
            </w:r>
          </w:p>
        </w:tc>
        <w:tc>
          <w:tcPr>
            <w:tcW w:w="0" w:type="auto"/>
            <w:tcBorders>
              <w:top w:val="single" w:color="BFBFBF" w:sz="6" w:space="0"/>
              <w:left w:val="single" w:color="BFBFBF" w:sz="6" w:space="0"/>
              <w:bottom w:val="single" w:color="BFBFBF" w:sz="6" w:space="0"/>
              <w:right w:val="single" w:color="BFBFBF" w:sz="6" w:space="0"/>
            </w:tcBorders>
            <w:hideMark/>
          </w:tcPr>
          <w:p w:rsidRPr="00FE6CC8" w:rsidR="009768B8" w:rsidP="009768B8" w:rsidRDefault="009768B8" w14:paraId="4DDB93CF" w14:textId="5F874CE6">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768B8">
              <w:rPr>
                <w:rStyle w:val="normaltextrun"/>
                <w:rFonts w:ascii="Times New Roman" w:hAnsi="Times New Roman"/>
                <w:color w:val="000000"/>
              </w:rPr>
              <w:t>35.9</w:t>
            </w:r>
            <w:r w:rsidRPr="009768B8">
              <w:rPr>
                <w:rStyle w:val="eop"/>
                <w:rFonts w:ascii="Times New Roman" w:hAnsi="Times New Roman"/>
                <w:color w:val="000000"/>
              </w:rPr>
              <w:t> </w:t>
            </w:r>
          </w:p>
        </w:tc>
      </w:tr>
      <w:tr w:rsidRPr="00A05DE9" w:rsidR="009768B8" w14:paraId="3C73C8C8" w14:textId="77777777">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0" w:type="auto"/>
            <w:hideMark/>
          </w:tcPr>
          <w:p w:rsidRPr="00FE6CC8" w:rsidR="009768B8" w:rsidP="009768B8" w:rsidRDefault="009768B8" w14:paraId="66E340DB" w14:textId="77777777">
            <w:pPr>
              <w:pStyle w:val="Text"/>
              <w:ind w:firstLine="0"/>
              <w:jc w:val="left"/>
              <w:rPr>
                <w:rFonts w:ascii="Times New Roman" w:hAnsi="Times New Roman"/>
                <w:b/>
                <w:bCs/>
              </w:rPr>
            </w:pPr>
            <w:r>
              <w:rPr>
                <w:rFonts w:ascii="Times New Roman" w:hAnsi="Times New Roman"/>
              </w:rPr>
              <w:t>W</w:t>
            </w:r>
            <w:r w:rsidRPr="00FE6CC8">
              <w:rPr>
                <w:rFonts w:ascii="Times New Roman" w:hAnsi="Times New Roman"/>
              </w:rPr>
              <w:t>ade</w:t>
            </w:r>
            <w:r w:rsidRPr="00FE6CC8">
              <w:rPr>
                <w:rFonts w:ascii="Times New Roman" w:hAnsi="Times New Roman"/>
                <w:b/>
                <w:bCs/>
              </w:rPr>
              <w:t> </w:t>
            </w:r>
          </w:p>
        </w:tc>
        <w:tc>
          <w:tcPr>
            <w:tcW w:w="0" w:type="auto"/>
            <w:hideMark/>
          </w:tcPr>
          <w:p w:rsidRPr="00FE6CC8" w:rsidR="009768B8" w:rsidP="009768B8" w:rsidRDefault="009768B8" w14:paraId="373BF630" w14:textId="03E20D7A">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T</w:t>
            </w:r>
            <w:r w:rsidRPr="00FE6CC8">
              <w:rPr>
                <w:rFonts w:ascii="Times New Roman" w:hAnsi="Times New Roman"/>
              </w:rPr>
              <w:t>hermal </w:t>
            </w:r>
          </w:p>
        </w:tc>
        <w:tc>
          <w:tcPr>
            <w:tcW w:w="0" w:type="auto"/>
            <w:hideMark/>
          </w:tcPr>
          <w:p w:rsidRPr="00FE6CC8" w:rsidR="009768B8" w:rsidP="009768B8" w:rsidRDefault="009768B8" w14:paraId="1260671B" w14:textId="407BA25F">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0</w:t>
            </w:r>
            <w:r w:rsidRPr="00FE6CC8">
              <w:rPr>
                <w:rFonts w:ascii="Times New Roman" w:hAnsi="Times New Roman"/>
              </w:rPr>
              <w:t>3/21/2023 6:00 </w:t>
            </w:r>
          </w:p>
        </w:tc>
        <w:tc>
          <w:tcPr>
            <w:tcW w:w="0" w:type="auto"/>
            <w:hideMark/>
          </w:tcPr>
          <w:p w:rsidRPr="00FE6CC8" w:rsidR="009768B8" w:rsidP="009768B8" w:rsidRDefault="009768B8" w14:paraId="17603E38" w14:textId="1F451020">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0</w:t>
            </w:r>
            <w:r w:rsidRPr="00FE6CC8">
              <w:rPr>
                <w:rFonts w:ascii="Times New Roman" w:hAnsi="Times New Roman"/>
              </w:rPr>
              <w:t>3/27/2023 3:45 </w:t>
            </w:r>
          </w:p>
        </w:tc>
        <w:tc>
          <w:tcPr>
            <w:tcW w:w="0" w:type="auto"/>
            <w:tcBorders>
              <w:top w:val="single" w:color="BFBFBF" w:sz="6" w:space="0"/>
              <w:left w:val="single" w:color="BFBFBF" w:sz="6" w:space="0"/>
              <w:bottom w:val="single" w:color="BFBFBF" w:sz="6" w:space="0"/>
              <w:right w:val="single" w:color="BFBFBF" w:sz="6" w:space="0"/>
            </w:tcBorders>
            <w:hideMark/>
          </w:tcPr>
          <w:p w:rsidRPr="00FE6CC8" w:rsidR="009768B8" w:rsidP="009768B8" w:rsidRDefault="009768B8" w14:paraId="623FA1CA" w14:textId="1D8E807D">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9768B8">
              <w:rPr>
                <w:rStyle w:val="normaltextrun"/>
                <w:rFonts w:ascii="Times New Roman" w:hAnsi="Times New Roman"/>
                <w:color w:val="000000"/>
              </w:rPr>
              <w:t>139.75</w:t>
            </w:r>
            <w:r w:rsidRPr="009768B8">
              <w:rPr>
                <w:rStyle w:val="eop"/>
                <w:rFonts w:ascii="Times New Roman" w:hAnsi="Times New Roman"/>
                <w:color w:val="000000"/>
              </w:rPr>
              <w:t> </w:t>
            </w:r>
          </w:p>
        </w:tc>
        <w:tc>
          <w:tcPr>
            <w:tcW w:w="0" w:type="auto"/>
            <w:tcBorders>
              <w:top w:val="single" w:color="BFBFBF" w:sz="6" w:space="0"/>
              <w:left w:val="single" w:color="BFBFBF" w:sz="6" w:space="0"/>
              <w:bottom w:val="single" w:color="BFBFBF" w:sz="6" w:space="0"/>
              <w:right w:val="single" w:color="BFBFBF" w:sz="6" w:space="0"/>
            </w:tcBorders>
            <w:hideMark/>
          </w:tcPr>
          <w:p w:rsidRPr="00FE6CC8" w:rsidR="009768B8" w:rsidP="009768B8" w:rsidRDefault="009768B8" w14:paraId="3E2EAC1B" w14:textId="0D697CF0">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9768B8">
              <w:rPr>
                <w:rStyle w:val="normaltextrun"/>
                <w:rFonts w:ascii="Times New Roman" w:hAnsi="Times New Roman"/>
                <w:color w:val="000000"/>
              </w:rPr>
              <w:t>30.5</w:t>
            </w:r>
            <w:r w:rsidRPr="009768B8">
              <w:rPr>
                <w:rStyle w:val="eop"/>
                <w:rFonts w:ascii="Times New Roman" w:hAnsi="Times New Roman"/>
                <w:color w:val="000000"/>
              </w:rPr>
              <w:t> </w:t>
            </w:r>
          </w:p>
        </w:tc>
        <w:tc>
          <w:tcPr>
            <w:tcW w:w="0" w:type="auto"/>
            <w:tcBorders>
              <w:top w:val="single" w:color="BFBFBF" w:sz="6" w:space="0"/>
              <w:left w:val="single" w:color="BFBFBF" w:sz="6" w:space="0"/>
              <w:bottom w:val="single" w:color="BFBFBF" w:sz="6" w:space="0"/>
              <w:right w:val="single" w:color="BFBFBF" w:sz="6" w:space="0"/>
            </w:tcBorders>
            <w:hideMark/>
          </w:tcPr>
          <w:p w:rsidRPr="00FE6CC8" w:rsidR="009768B8" w:rsidP="009768B8" w:rsidRDefault="009768B8" w14:paraId="1F8D6CF7" w14:textId="202C77EB">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9768B8">
              <w:rPr>
                <w:rStyle w:val="normaltextrun"/>
                <w:rFonts w:ascii="Times New Roman" w:hAnsi="Times New Roman"/>
                <w:color w:val="000000"/>
              </w:rPr>
              <w:t>0.30</w:t>
            </w:r>
            <w:r w:rsidRPr="009768B8">
              <w:rPr>
                <w:rStyle w:val="eop"/>
                <w:rFonts w:ascii="Times New Roman" w:hAnsi="Times New Roman"/>
                <w:color w:val="000000"/>
              </w:rPr>
              <w:t> </w:t>
            </w:r>
          </w:p>
        </w:tc>
        <w:tc>
          <w:tcPr>
            <w:tcW w:w="0" w:type="auto"/>
            <w:tcBorders>
              <w:top w:val="single" w:color="BFBFBF" w:sz="6" w:space="0"/>
              <w:left w:val="single" w:color="BFBFBF" w:sz="6" w:space="0"/>
              <w:bottom w:val="single" w:color="BFBFBF" w:sz="6" w:space="0"/>
              <w:right w:val="single" w:color="BFBFBF" w:sz="6" w:space="0"/>
            </w:tcBorders>
            <w:hideMark/>
          </w:tcPr>
          <w:p w:rsidRPr="00FE6CC8" w:rsidR="009768B8" w:rsidP="009768B8" w:rsidRDefault="009768B8" w14:paraId="0F99FB74" w14:textId="78328635">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9768B8">
              <w:rPr>
                <w:rStyle w:val="normaltextrun"/>
                <w:rFonts w:ascii="Times New Roman" w:hAnsi="Times New Roman"/>
                <w:color w:val="000000"/>
              </w:rPr>
              <w:t>0.01</w:t>
            </w:r>
            <w:r w:rsidRPr="009768B8">
              <w:rPr>
                <w:rStyle w:val="eop"/>
                <w:rFonts w:ascii="Times New Roman" w:hAnsi="Times New Roman"/>
                <w:color w:val="000000"/>
              </w:rPr>
              <w:t> </w:t>
            </w:r>
          </w:p>
        </w:tc>
        <w:tc>
          <w:tcPr>
            <w:tcW w:w="0" w:type="auto"/>
            <w:tcBorders>
              <w:top w:val="single" w:color="BFBFBF" w:sz="6" w:space="0"/>
              <w:left w:val="single" w:color="BFBFBF" w:sz="6" w:space="0"/>
              <w:bottom w:val="single" w:color="BFBFBF" w:sz="6" w:space="0"/>
              <w:right w:val="single" w:color="BFBFBF" w:sz="6" w:space="0"/>
            </w:tcBorders>
            <w:hideMark/>
          </w:tcPr>
          <w:p w:rsidRPr="00FE6CC8" w:rsidR="009768B8" w:rsidP="009768B8" w:rsidRDefault="009768B8" w14:paraId="21503BB4" w14:textId="339AA2F1">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9768B8">
              <w:rPr>
                <w:rStyle w:val="normaltextrun"/>
                <w:rFonts w:ascii="Times New Roman" w:hAnsi="Times New Roman"/>
                <w:color w:val="000000"/>
              </w:rPr>
              <w:t>2.29</w:t>
            </w:r>
            <w:r w:rsidRPr="009768B8">
              <w:rPr>
                <w:rStyle w:val="eop"/>
                <w:rFonts w:ascii="Times New Roman" w:hAnsi="Times New Roman"/>
                <w:color w:val="000000"/>
              </w:rPr>
              <w:t> </w:t>
            </w:r>
          </w:p>
        </w:tc>
        <w:tc>
          <w:tcPr>
            <w:tcW w:w="0" w:type="auto"/>
            <w:tcBorders>
              <w:top w:val="single" w:color="BFBFBF" w:sz="6" w:space="0"/>
              <w:left w:val="single" w:color="BFBFBF" w:sz="6" w:space="0"/>
              <w:bottom w:val="single" w:color="BFBFBF" w:sz="6" w:space="0"/>
              <w:right w:val="single" w:color="BFBFBF" w:sz="6" w:space="0"/>
            </w:tcBorders>
            <w:hideMark/>
          </w:tcPr>
          <w:p w:rsidRPr="00FE6CC8" w:rsidR="009768B8" w:rsidP="009768B8" w:rsidRDefault="009768B8" w14:paraId="1E0F2276" w14:textId="4BFA61DB">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9768B8">
              <w:rPr>
                <w:rStyle w:val="normaltextrun"/>
                <w:rFonts w:ascii="Times New Roman" w:hAnsi="Times New Roman"/>
                <w:color w:val="000000"/>
              </w:rPr>
              <w:t>58.8</w:t>
            </w:r>
            <w:r w:rsidRPr="009768B8">
              <w:rPr>
                <w:rStyle w:val="eop"/>
                <w:rFonts w:ascii="Times New Roman" w:hAnsi="Times New Roman"/>
                <w:color w:val="000000"/>
              </w:rPr>
              <w:t> </w:t>
            </w:r>
          </w:p>
        </w:tc>
        <w:tc>
          <w:tcPr>
            <w:tcW w:w="0" w:type="auto"/>
            <w:tcBorders>
              <w:top w:val="single" w:color="BFBFBF" w:sz="6" w:space="0"/>
              <w:left w:val="single" w:color="BFBFBF" w:sz="6" w:space="0"/>
              <w:bottom w:val="single" w:color="BFBFBF" w:sz="6" w:space="0"/>
              <w:right w:val="single" w:color="BFBFBF" w:sz="6" w:space="0"/>
            </w:tcBorders>
            <w:hideMark/>
          </w:tcPr>
          <w:p w:rsidRPr="00FE6CC8" w:rsidR="009768B8" w:rsidP="009768B8" w:rsidRDefault="009768B8" w14:paraId="45A9D9F1" w14:textId="2073D7CF">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9768B8">
              <w:rPr>
                <w:rStyle w:val="normaltextrun"/>
                <w:rFonts w:ascii="Times New Roman" w:hAnsi="Times New Roman"/>
                <w:color w:val="000000"/>
              </w:rPr>
              <w:t>34.1</w:t>
            </w:r>
            <w:r w:rsidRPr="009768B8">
              <w:rPr>
                <w:rStyle w:val="eop"/>
                <w:rFonts w:ascii="Times New Roman" w:hAnsi="Times New Roman"/>
                <w:color w:val="000000"/>
              </w:rPr>
              <w:t> </w:t>
            </w:r>
          </w:p>
        </w:tc>
        <w:tc>
          <w:tcPr>
            <w:tcW w:w="0" w:type="auto"/>
            <w:tcBorders>
              <w:top w:val="single" w:color="BFBFBF" w:sz="6" w:space="0"/>
              <w:left w:val="single" w:color="BFBFBF" w:sz="6" w:space="0"/>
              <w:bottom w:val="single" w:color="BFBFBF" w:sz="6" w:space="0"/>
              <w:right w:val="single" w:color="BFBFBF" w:sz="6" w:space="0"/>
            </w:tcBorders>
            <w:hideMark/>
          </w:tcPr>
          <w:p w:rsidRPr="00FE6CC8" w:rsidR="009768B8" w:rsidP="009768B8" w:rsidRDefault="009768B8" w14:paraId="201ABA8F" w14:textId="63E4648A">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9768B8">
              <w:rPr>
                <w:rStyle w:val="normaltextrun"/>
                <w:rFonts w:ascii="Times New Roman" w:hAnsi="Times New Roman"/>
                <w:color w:val="000000"/>
              </w:rPr>
              <w:t>7.1</w:t>
            </w:r>
            <w:r w:rsidRPr="009768B8">
              <w:rPr>
                <w:rStyle w:val="eop"/>
                <w:rFonts w:ascii="Times New Roman" w:hAnsi="Times New Roman"/>
                <w:color w:val="000000"/>
              </w:rPr>
              <w:t> </w:t>
            </w:r>
          </w:p>
        </w:tc>
      </w:tr>
      <w:tr w:rsidRPr="00A05DE9" w:rsidR="009768B8" w14:paraId="4EAC05EC" w14:textId="77777777">
        <w:trPr>
          <w:trHeight w:val="1134"/>
        </w:trPr>
        <w:tc>
          <w:tcPr>
            <w:cnfStyle w:val="001000000000" w:firstRow="0" w:lastRow="0" w:firstColumn="1" w:lastColumn="0" w:oddVBand="0" w:evenVBand="0" w:oddHBand="0" w:evenHBand="0" w:firstRowFirstColumn="0" w:firstRowLastColumn="0" w:lastRowFirstColumn="0" w:lastRowLastColumn="0"/>
            <w:tcW w:w="0" w:type="auto"/>
            <w:hideMark/>
          </w:tcPr>
          <w:p w:rsidRPr="00FE6CC8" w:rsidR="009768B8" w:rsidP="009768B8" w:rsidRDefault="009768B8" w14:paraId="40EA6969" w14:textId="77777777">
            <w:pPr>
              <w:pStyle w:val="Text"/>
              <w:ind w:firstLine="0"/>
              <w:jc w:val="left"/>
              <w:rPr>
                <w:rFonts w:ascii="Times New Roman" w:hAnsi="Times New Roman"/>
                <w:b/>
                <w:bCs/>
              </w:rPr>
            </w:pPr>
            <w:r>
              <w:rPr>
                <w:rFonts w:ascii="Times New Roman" w:hAnsi="Times New Roman"/>
              </w:rPr>
              <w:t>W</w:t>
            </w:r>
            <w:r w:rsidRPr="00FE6CC8">
              <w:rPr>
                <w:rFonts w:ascii="Times New Roman" w:hAnsi="Times New Roman"/>
              </w:rPr>
              <w:t>ade</w:t>
            </w:r>
            <w:r w:rsidRPr="00FE6CC8">
              <w:rPr>
                <w:rFonts w:ascii="Times New Roman" w:hAnsi="Times New Roman"/>
                <w:b/>
                <w:bCs/>
              </w:rPr>
              <w:t> </w:t>
            </w:r>
          </w:p>
        </w:tc>
        <w:tc>
          <w:tcPr>
            <w:tcW w:w="0" w:type="auto"/>
            <w:hideMark/>
          </w:tcPr>
          <w:p w:rsidRPr="00FE6CC8" w:rsidR="009768B8" w:rsidP="009768B8" w:rsidRDefault="009768B8" w14:paraId="7BDAC94B" w14:textId="77777777">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S</w:t>
            </w:r>
            <w:r w:rsidRPr="00FE6CC8">
              <w:rPr>
                <w:rFonts w:ascii="Times New Roman" w:hAnsi="Times New Roman"/>
              </w:rPr>
              <w:t>pring melt </w:t>
            </w:r>
          </w:p>
        </w:tc>
        <w:tc>
          <w:tcPr>
            <w:tcW w:w="0" w:type="auto"/>
            <w:hideMark/>
          </w:tcPr>
          <w:p w:rsidRPr="00FE6CC8" w:rsidR="009768B8" w:rsidP="009768B8" w:rsidRDefault="009768B8" w14:paraId="13692E85" w14:textId="72B69A33">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0</w:t>
            </w:r>
            <w:r w:rsidRPr="00FE6CC8">
              <w:rPr>
                <w:rFonts w:ascii="Times New Roman" w:hAnsi="Times New Roman"/>
              </w:rPr>
              <w:t>3/31/2023 6:00 </w:t>
            </w:r>
          </w:p>
        </w:tc>
        <w:tc>
          <w:tcPr>
            <w:tcW w:w="0" w:type="auto"/>
            <w:hideMark/>
          </w:tcPr>
          <w:p w:rsidRPr="00FE6CC8" w:rsidR="009768B8" w:rsidP="009768B8" w:rsidRDefault="009768B8" w14:paraId="452A69ED" w14:textId="19B0F8AE">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0</w:t>
            </w:r>
            <w:r w:rsidRPr="00FE6CC8">
              <w:rPr>
                <w:rFonts w:ascii="Times New Roman" w:hAnsi="Times New Roman"/>
              </w:rPr>
              <w:t>4/12/2023 6:00 </w:t>
            </w:r>
          </w:p>
        </w:tc>
        <w:tc>
          <w:tcPr>
            <w:tcW w:w="0" w:type="auto"/>
            <w:tcBorders>
              <w:top w:val="single" w:color="BFBFBF" w:sz="6" w:space="0"/>
              <w:left w:val="single" w:color="BFBFBF" w:sz="6" w:space="0"/>
              <w:bottom w:val="single" w:color="BFBFBF" w:sz="6" w:space="0"/>
              <w:right w:val="single" w:color="BFBFBF" w:sz="6" w:space="0"/>
            </w:tcBorders>
            <w:hideMark/>
          </w:tcPr>
          <w:p w:rsidRPr="00FE6CC8" w:rsidR="009768B8" w:rsidP="009768B8" w:rsidRDefault="009768B8" w14:paraId="072E7920" w14:textId="1BFD69B0">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768B8">
              <w:rPr>
                <w:rStyle w:val="normaltextrun"/>
                <w:rFonts w:ascii="Times New Roman" w:hAnsi="Times New Roman"/>
                <w:color w:val="000000"/>
              </w:rPr>
              <w:t>285.25</w:t>
            </w:r>
            <w:r w:rsidRPr="009768B8">
              <w:rPr>
                <w:rStyle w:val="eop"/>
                <w:rFonts w:ascii="Times New Roman" w:hAnsi="Times New Roman"/>
                <w:color w:val="000000"/>
              </w:rPr>
              <w:t> </w:t>
            </w:r>
          </w:p>
        </w:tc>
        <w:tc>
          <w:tcPr>
            <w:tcW w:w="0" w:type="auto"/>
            <w:tcBorders>
              <w:top w:val="single" w:color="BFBFBF" w:sz="6" w:space="0"/>
              <w:left w:val="single" w:color="BFBFBF" w:sz="6" w:space="0"/>
              <w:bottom w:val="single" w:color="BFBFBF" w:sz="6" w:space="0"/>
              <w:right w:val="single" w:color="BFBFBF" w:sz="6" w:space="0"/>
            </w:tcBorders>
            <w:hideMark/>
          </w:tcPr>
          <w:p w:rsidRPr="00FE6CC8" w:rsidR="009768B8" w:rsidP="009768B8" w:rsidRDefault="009768B8" w14:paraId="1CE973CE" w14:textId="2DE79D4F">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768B8">
              <w:rPr>
                <w:rStyle w:val="normaltextrun"/>
                <w:rFonts w:ascii="Times New Roman" w:hAnsi="Times New Roman"/>
                <w:color w:val="000000"/>
              </w:rPr>
              <w:t>120.9</w:t>
            </w:r>
            <w:r w:rsidRPr="009768B8">
              <w:rPr>
                <w:rStyle w:val="eop"/>
                <w:rFonts w:ascii="Times New Roman" w:hAnsi="Times New Roman"/>
                <w:color w:val="000000"/>
              </w:rPr>
              <w:t> </w:t>
            </w:r>
          </w:p>
        </w:tc>
        <w:tc>
          <w:tcPr>
            <w:tcW w:w="0" w:type="auto"/>
            <w:tcBorders>
              <w:top w:val="single" w:color="BFBFBF" w:sz="6" w:space="0"/>
              <w:left w:val="single" w:color="BFBFBF" w:sz="6" w:space="0"/>
              <w:bottom w:val="single" w:color="BFBFBF" w:sz="6" w:space="0"/>
              <w:right w:val="single" w:color="BFBFBF" w:sz="6" w:space="0"/>
            </w:tcBorders>
            <w:hideMark/>
          </w:tcPr>
          <w:p w:rsidRPr="00FE6CC8" w:rsidR="009768B8" w:rsidP="009768B8" w:rsidRDefault="009768B8" w14:paraId="430C5BA2" w14:textId="47E32CFD">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768B8">
              <w:rPr>
                <w:rStyle w:val="normaltextrun"/>
                <w:rFonts w:ascii="Times New Roman" w:hAnsi="Times New Roman"/>
                <w:color w:val="000000"/>
              </w:rPr>
              <w:t>0.32</w:t>
            </w:r>
            <w:r w:rsidRPr="009768B8">
              <w:rPr>
                <w:rStyle w:val="eop"/>
                <w:rFonts w:ascii="Times New Roman" w:hAnsi="Times New Roman"/>
                <w:color w:val="000000"/>
              </w:rPr>
              <w:t> </w:t>
            </w:r>
          </w:p>
        </w:tc>
        <w:tc>
          <w:tcPr>
            <w:tcW w:w="0" w:type="auto"/>
            <w:tcBorders>
              <w:top w:val="single" w:color="BFBFBF" w:sz="6" w:space="0"/>
              <w:left w:val="single" w:color="BFBFBF" w:sz="6" w:space="0"/>
              <w:bottom w:val="single" w:color="BFBFBF" w:sz="6" w:space="0"/>
              <w:right w:val="single" w:color="BFBFBF" w:sz="6" w:space="0"/>
            </w:tcBorders>
            <w:hideMark/>
          </w:tcPr>
          <w:p w:rsidRPr="00FE6CC8" w:rsidR="009768B8" w:rsidP="009768B8" w:rsidRDefault="009768B8" w14:paraId="4C243FBA" w14:textId="02D61562">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768B8">
              <w:rPr>
                <w:rStyle w:val="normaltextrun"/>
                <w:rFonts w:ascii="Times New Roman" w:hAnsi="Times New Roman"/>
                <w:color w:val="000000"/>
              </w:rPr>
              <w:t>0.01</w:t>
            </w:r>
            <w:r w:rsidRPr="009768B8">
              <w:rPr>
                <w:rStyle w:val="eop"/>
                <w:rFonts w:ascii="Times New Roman" w:hAnsi="Times New Roman"/>
                <w:color w:val="000000"/>
              </w:rPr>
              <w:t> </w:t>
            </w:r>
          </w:p>
        </w:tc>
        <w:tc>
          <w:tcPr>
            <w:tcW w:w="0" w:type="auto"/>
            <w:tcBorders>
              <w:top w:val="single" w:color="BFBFBF" w:sz="6" w:space="0"/>
              <w:left w:val="single" w:color="BFBFBF" w:sz="6" w:space="0"/>
              <w:bottom w:val="single" w:color="BFBFBF" w:sz="6" w:space="0"/>
              <w:right w:val="single" w:color="BFBFBF" w:sz="6" w:space="0"/>
            </w:tcBorders>
            <w:hideMark/>
          </w:tcPr>
          <w:p w:rsidRPr="00FE6CC8" w:rsidR="009768B8" w:rsidP="009768B8" w:rsidRDefault="009768B8" w14:paraId="25AD8F4C" w14:textId="76271221">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768B8">
              <w:rPr>
                <w:rStyle w:val="normaltextrun"/>
                <w:rFonts w:ascii="Times New Roman" w:hAnsi="Times New Roman"/>
                <w:color w:val="000000"/>
              </w:rPr>
              <w:t>2.91</w:t>
            </w:r>
            <w:r w:rsidRPr="009768B8">
              <w:rPr>
                <w:rStyle w:val="eop"/>
                <w:rFonts w:ascii="Times New Roman" w:hAnsi="Times New Roman"/>
                <w:color w:val="000000"/>
              </w:rPr>
              <w:t> </w:t>
            </w:r>
          </w:p>
        </w:tc>
        <w:tc>
          <w:tcPr>
            <w:tcW w:w="0" w:type="auto"/>
            <w:tcBorders>
              <w:top w:val="single" w:color="BFBFBF" w:sz="6" w:space="0"/>
              <w:left w:val="single" w:color="BFBFBF" w:sz="6" w:space="0"/>
              <w:bottom w:val="single" w:color="BFBFBF" w:sz="6" w:space="0"/>
              <w:right w:val="single" w:color="BFBFBF" w:sz="6" w:space="0"/>
            </w:tcBorders>
            <w:hideMark/>
          </w:tcPr>
          <w:p w:rsidRPr="00FE6CC8" w:rsidR="009768B8" w:rsidP="009768B8" w:rsidRDefault="009768B8" w14:paraId="0E5F3074" w14:textId="22DE73C2">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768B8">
              <w:rPr>
                <w:rStyle w:val="normaltextrun"/>
                <w:rFonts w:ascii="Times New Roman" w:hAnsi="Times New Roman"/>
                <w:color w:val="000000"/>
              </w:rPr>
              <w:t>21.3</w:t>
            </w:r>
            <w:r w:rsidRPr="009768B8">
              <w:rPr>
                <w:rStyle w:val="eop"/>
                <w:rFonts w:ascii="Times New Roman" w:hAnsi="Times New Roman"/>
                <w:color w:val="000000"/>
              </w:rPr>
              <w:t> </w:t>
            </w:r>
          </w:p>
        </w:tc>
        <w:tc>
          <w:tcPr>
            <w:tcW w:w="0" w:type="auto"/>
            <w:tcBorders>
              <w:top w:val="single" w:color="BFBFBF" w:sz="6" w:space="0"/>
              <w:left w:val="single" w:color="BFBFBF" w:sz="6" w:space="0"/>
              <w:bottom w:val="single" w:color="BFBFBF" w:sz="6" w:space="0"/>
              <w:right w:val="single" w:color="BFBFBF" w:sz="6" w:space="0"/>
            </w:tcBorders>
            <w:hideMark/>
          </w:tcPr>
          <w:p w:rsidRPr="00FE6CC8" w:rsidR="009768B8" w:rsidP="009768B8" w:rsidRDefault="009768B8" w14:paraId="74D27D72" w14:textId="175BC519">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768B8">
              <w:rPr>
                <w:rStyle w:val="normaltextrun"/>
                <w:rFonts w:ascii="Times New Roman" w:hAnsi="Times New Roman"/>
                <w:color w:val="000000"/>
              </w:rPr>
              <w:t>36.8</w:t>
            </w:r>
            <w:r w:rsidRPr="009768B8">
              <w:rPr>
                <w:rStyle w:val="eop"/>
                <w:rFonts w:ascii="Times New Roman" w:hAnsi="Times New Roman"/>
                <w:color w:val="000000"/>
              </w:rPr>
              <w:t> </w:t>
            </w:r>
          </w:p>
        </w:tc>
        <w:tc>
          <w:tcPr>
            <w:tcW w:w="0" w:type="auto"/>
            <w:tcBorders>
              <w:top w:val="single" w:color="BFBFBF" w:sz="6" w:space="0"/>
              <w:left w:val="single" w:color="BFBFBF" w:sz="6" w:space="0"/>
              <w:bottom w:val="single" w:color="BFBFBF" w:sz="6" w:space="0"/>
              <w:right w:val="single" w:color="BFBFBF" w:sz="6" w:space="0"/>
            </w:tcBorders>
            <w:hideMark/>
          </w:tcPr>
          <w:p w:rsidRPr="00FE6CC8" w:rsidR="009768B8" w:rsidP="009768B8" w:rsidRDefault="009768B8" w14:paraId="4A237E2B" w14:textId="73C2B3E7">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768B8">
              <w:rPr>
                <w:rStyle w:val="normaltextrun"/>
                <w:rFonts w:ascii="Times New Roman" w:hAnsi="Times New Roman"/>
                <w:color w:val="000000"/>
              </w:rPr>
              <w:t>41.9</w:t>
            </w:r>
            <w:r w:rsidRPr="009768B8">
              <w:rPr>
                <w:rStyle w:val="normaltextrun"/>
                <w:rFonts w:ascii="Times New Roman" w:hAnsi="Times New Roman"/>
              </w:rPr>
              <w:t> </w:t>
            </w:r>
            <w:r w:rsidRPr="009768B8">
              <w:rPr>
                <w:rStyle w:val="eop"/>
                <w:rFonts w:ascii="Times New Roman" w:hAnsi="Times New Roman"/>
              </w:rPr>
              <w:t> </w:t>
            </w:r>
          </w:p>
        </w:tc>
      </w:tr>
    </w:tbl>
    <w:p w:rsidR="00FE6CC8" w:rsidP="37D4672C" w:rsidRDefault="00FE6CC8" w14:paraId="25172915" w14:textId="77777777">
      <w:pPr>
        <w:pStyle w:val="Text"/>
        <w:rPr>
          <w:highlight w:val="yellow"/>
        </w:rPr>
      </w:pPr>
    </w:p>
    <w:p w:rsidR="563DDA95" w:rsidP="2A950401" w:rsidRDefault="6AFD0BB1" w14:paraId="14785586" w14:textId="43FE6D52">
      <w:pPr>
        <w:pStyle w:val="Heading-Secondary"/>
        <w:spacing w:line="360" w:lineRule="auto"/>
      </w:pPr>
      <w:r w:rsidRPr="2A950401" w:rsidR="6AFD0BB1">
        <w:rPr>
          <w:rFonts w:ascii="Calibri" w:hAnsi="Calibri" w:cs="Arial" w:asciiTheme="minorAscii" w:hAnsiTheme="minorAscii" w:cstheme="minorBidi"/>
        </w:rPr>
        <w:t>3</w:t>
      </w:r>
      <w:r w:rsidRPr="2A950401" w:rsidR="563DDA95">
        <w:rPr>
          <w:rFonts w:ascii="Calibri" w:hAnsi="Calibri" w:cs="Arial" w:asciiTheme="minorAscii" w:hAnsiTheme="minorAscii" w:cstheme="minorBidi"/>
        </w:rPr>
        <w:t>.2 Soil characteristics and nutrient availability</w:t>
      </w:r>
      <w:r>
        <w:rPr>
          <w:noProof/>
        </w:rPr>
        <mc:AlternateContent xmlns:mc="http://schemas.openxmlformats.org/markup-compatibility/2006">
          <mc:Choice xmlns:mc="http://schemas.openxmlformats.org/markup-compatibility/2006" Requires="wpg">
            <w:drawing xmlns:w="http://schemas.openxmlformats.org/wordprocessingml/2006/main">
              <wp:inline xmlns:wp14="http://schemas.microsoft.com/office/word/2010/wordprocessingDrawing" xmlns:wp="http://schemas.openxmlformats.org/drawingml/2006/wordprocessingDrawing" distT="0" distB="0" distL="114300" distR="114300" wp14:anchorId="06643DAD" wp14:editId="48FD3F4E">
                <wp:extent xmlns:wp="http://schemas.openxmlformats.org/drawingml/2006/wordprocessingDrawing" cx="5943600" cy="5290820"/>
                <wp:effectExtent xmlns:wp="http://schemas.openxmlformats.org/drawingml/2006/wordprocessingDrawing" l="0" t="0" r="0" b="5080"/>
                <wp:docPr xmlns:wp="http://schemas.openxmlformats.org/drawingml/2006/wordprocessingDrawing" id="365251494" name="Group 16"/>
                <wp:cNvGraphicFramePr xmlns:wp="http://schemas.openxmlformats.org/drawingml/2006/wordprocessingDrawing"/>
                <a:graphic xmlns:a="http://schemas.openxmlformats.org/drawingml/2006/main">
                  <a:graphicData uri="http://schemas.microsoft.com/office/word/2010/wordprocessingGroup">
                    <wpg:wgp xmlns:wpg="http://schemas.microsoft.com/office/word/2010/wordprocessingGroup">
                      <wpg:cNvGrpSpPr/>
                      <wpg:grpSpPr>
                        <a:xfrm>
                          <a:off x="0" y="0"/>
                          <a:ext cx="5943600" cy="5290820"/>
                          <a:chOff x="0" y="0"/>
                          <a:chExt cx="5943600" cy="5290820"/>
                        </a:xfrm>
                      </wpg:grpSpPr>
                      <pic:pic xmlns:pic="http://schemas.openxmlformats.org/drawingml/2006/picture">
                        <pic:nvPicPr>
                          <pic:cNvPr id="1253085848" name="Picture 15" descr="A graph of different colored lines&#10;&#10;AI-generated content may be incorrect."/>
                          <pic:cNvPicPr>
                            <a:picLocks noChangeAspect="1"/>
                          </pic:cNvPicPr>
                        </pic:nvPicPr>
                        <pic:blipFill>
                          <a:blip xmlns:r="http://schemas.openxmlformats.org/officeDocument/2006/relationships" r:embed="rId18"/>
                          <a:stretch>
                            <a:fillRect/>
                          </a:stretch>
                        </pic:blipFill>
                        <pic:spPr>
                          <a:xfrm>
                            <a:off x="0" y="0"/>
                            <a:ext cx="5943600" cy="4452620"/>
                          </a:xfrm>
                          <a:prstGeom prst="rect">
                            <a:avLst/>
                          </a:prstGeom>
                        </pic:spPr>
                      </pic:pic>
                      <wps:wsp xmlns:wps="http://schemas.microsoft.com/office/word/2010/wordprocessingShape">
                        <wps:cNvPr id="1040139255" name="Text Box 1"/>
                        <wps:cNvSpPr txBox="1"/>
                        <wps:spPr>
                          <a:xfrm>
                            <a:off x="0" y="4506595"/>
                            <a:ext cx="5943600" cy="784225"/>
                          </a:xfrm>
                          <a:prstGeom prst="rect">
                            <a:avLst/>
                          </a:prstGeom>
                          <a:solidFill>
                            <a:prstClr val="white"/>
                          </a:solidFill>
                          <a:ln>
                            <a:noFill/>
                          </a:ln>
                        </wps:spPr>
                        <wps:txbx>
                          <w:txbxContent xmlns:w="http://schemas.openxmlformats.org/wordprocessingml/2006/main">
                            <w:p xmlns:w14="http://schemas.microsoft.com/office/word/2010/wordml" w:rsidRPr="009D5F82" w:rsidR="00804845" w:rsidP="00804845" w:rsidRDefault="00804845" w14:paraId="49E1550E" w14:textId="12174586">
                              <w:pPr>
                                <w:pStyle w:val="Caption"/>
                                <w:rPr>
                                  <w:rFonts w:eastAsia="Times New Roman"/>
                                  <w:bCs/>
                                  <w:noProof/>
                                  <w:kern w:val="28"/>
                                </w:rPr>
                              </w:pPr>
                              <w:r w:rsidRPr="00804845">
                                <w:t>Figure 3. Site conditions and soil available nutrients at Hungerford and Wade Brook sites between June 2022 and April 2023. Precipitation (A, H) and snowpack depth (B, I) are continuous through the study period while 6-cm soil temperature (C, J) and 6-cm volumetric water content (D, K) began in September and October 2022 for HB and WB, respectively. Ammonium, nitrate, and phosphate at HB (E, F, G) and WB (L, M, N) sites are combined from upland-to-riparian transects of multiple ion-exchange resin (HB n = 6; WB n = 10).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xmlns:mc="http://schemas.openxmlformats.org/markup-compatibility/2006"/>
        </mc:AlternateContent>
      </w:r>
    </w:p>
    <w:p w:rsidRPr="00C5007B" w:rsidR="0E621E89" w:rsidP="5041D537" w:rsidRDefault="6F533742" w14:paraId="5A11EC86" w14:textId="7F2363F4">
      <w:pPr>
        <w:pStyle w:val="Text"/>
      </w:pPr>
      <w:r w:rsidR="6F533742">
        <w:rPr/>
        <w:t xml:space="preserve">Soil temperatures </w:t>
      </w:r>
      <w:r w:rsidR="00F006A8">
        <w:rPr/>
        <w:t>at</w:t>
      </w:r>
      <w:r w:rsidR="00F006A8">
        <w:rPr/>
        <w:t xml:space="preserve"> 6</w:t>
      </w:r>
      <w:r w:rsidR="00FC3521">
        <w:rPr/>
        <w:t>-</w:t>
      </w:r>
      <w:r w:rsidR="00F006A8">
        <w:rPr/>
        <w:t xml:space="preserve">cm depth </w:t>
      </w:r>
      <w:r w:rsidR="6F533742">
        <w:rPr/>
        <w:t xml:space="preserve">were </w:t>
      </w:r>
      <w:r w:rsidR="03737B8C">
        <w:rPr/>
        <w:t xml:space="preserve">~2 °C </w:t>
      </w:r>
      <w:r w:rsidR="6F533742">
        <w:rPr/>
        <w:t>lower at HB than at WB</w:t>
      </w:r>
      <w:r w:rsidR="00613AAC">
        <w:rPr/>
        <w:t>.</w:t>
      </w:r>
      <w:r w:rsidR="6F533742">
        <w:rPr/>
        <w:t xml:space="preserve"> </w:t>
      </w:r>
      <w:r w:rsidR="00613AAC">
        <w:rPr/>
        <w:t xml:space="preserve">Soils at HB </w:t>
      </w:r>
      <w:r w:rsidR="6F533742">
        <w:rPr/>
        <w:t>were less insulated by snowpack</w:t>
      </w:r>
      <w:r w:rsidR="5790EBC9">
        <w:rPr/>
        <w:t xml:space="preserve"> (</w:t>
      </w:r>
      <w:r w:rsidR="00714FFC">
        <w:rPr/>
        <w:t>Figure 3</w:t>
      </w:r>
      <w:r w:rsidR="6B165CE2">
        <w:rPr/>
        <w:t>c,j</w:t>
      </w:r>
      <w:r w:rsidR="18339AD7">
        <w:rPr/>
        <w:t>;</w:t>
      </w:r>
      <w:r w:rsidR="11BB26B2">
        <w:rPr/>
        <w:t>)</w:t>
      </w:r>
      <w:r w:rsidR="3DF7594F">
        <w:rPr/>
        <w:t>.</w:t>
      </w:r>
      <w:r w:rsidR="1717C363">
        <w:rPr/>
        <w:t xml:space="preserve"> </w:t>
      </w:r>
      <w:r w:rsidR="4CDF251B">
        <w:rPr/>
        <w:t>Soil volumetric water content</w:t>
      </w:r>
      <w:r w:rsidR="00E916F6">
        <w:rPr/>
        <w:t xml:space="preserve"> at </w:t>
      </w:r>
      <w:r w:rsidR="0002446F">
        <w:rPr/>
        <w:t>6</w:t>
      </w:r>
      <w:r w:rsidR="7A2F5B14">
        <w:rPr/>
        <w:t>-</w:t>
      </w:r>
      <w:r w:rsidR="0002446F">
        <w:rPr/>
        <w:t>cm depth</w:t>
      </w:r>
      <w:r w:rsidR="4CDF251B">
        <w:rPr/>
        <w:t xml:space="preserve"> </w:t>
      </w:r>
      <w:r w:rsidR="753C2762">
        <w:rPr/>
        <w:t xml:space="preserve">(VWC) </w:t>
      </w:r>
      <w:r w:rsidR="4CDF251B">
        <w:rPr/>
        <w:lastRenderedPageBreak/>
        <w:t xml:space="preserve">was also lower at HB (~37-41%) than at WB </w:t>
      </w:r>
      <w:r w:rsidR="60BE281C">
        <w:rPr/>
        <w:t>(~45-</w:t>
      </w:r>
      <w:r w:rsidR="01934356">
        <w:rPr/>
        <w:t>7</w:t>
      </w:r>
      <w:r w:rsidR="60BE281C">
        <w:rPr/>
        <w:t xml:space="preserve">0%) </w:t>
      </w:r>
      <w:r w:rsidR="4CDF251B">
        <w:rPr/>
        <w:t xml:space="preserve">throughout the </w:t>
      </w:r>
      <w:r w:rsidR="6F20CF5F">
        <w:rPr/>
        <w:t>winter</w:t>
      </w:r>
      <w:r w:rsidR="2B1E23ED">
        <w:rPr/>
        <w:t>-</w:t>
      </w:r>
      <w:r w:rsidR="00E560C1">
        <w:rPr/>
        <w:t>to</w:t>
      </w:r>
      <w:r w:rsidR="7346B59A">
        <w:rPr/>
        <w:t>-</w:t>
      </w:r>
      <w:r w:rsidR="00E560C1">
        <w:rPr/>
        <w:t>spring</w:t>
      </w:r>
      <w:r w:rsidR="6F20CF5F">
        <w:rPr/>
        <w:t xml:space="preserve"> </w:t>
      </w:r>
      <w:r w:rsidR="4CDF251B">
        <w:rPr/>
        <w:t>sampling period</w:t>
      </w:r>
      <w:r w:rsidR="00393121">
        <w:rPr/>
        <w:t xml:space="preserve">, with greater </w:t>
      </w:r>
      <w:r w:rsidR="5EF99AA5">
        <w:rPr/>
        <w:t>seasonal variation in soil VWC</w:t>
      </w:r>
      <w:r w:rsidR="00A8172F">
        <w:rPr/>
        <w:t xml:space="preserve"> at WB</w:t>
      </w:r>
      <w:r w:rsidR="5EF99AA5">
        <w:rPr/>
        <w:t xml:space="preserve">. </w:t>
      </w:r>
      <w:r w:rsidR="00EB1F1E">
        <w:rPr/>
        <w:t xml:space="preserve">At HB during the February ROS event, </w:t>
      </w:r>
      <w:r w:rsidR="008B1574">
        <w:rPr/>
        <w:t>soil VWC</w:t>
      </w:r>
      <w:r w:rsidR="00FC3521">
        <w:rPr/>
        <w:t xml:space="preserve"> at 6-cm depth</w:t>
      </w:r>
      <w:r w:rsidR="008B1574">
        <w:rPr/>
        <w:t xml:space="preserve"> rose rapidly </w:t>
      </w:r>
      <w:r w:rsidR="006950B5">
        <w:rPr/>
        <w:t xml:space="preserve">from 36 to </w:t>
      </w:r>
      <w:r w:rsidR="00296C82">
        <w:rPr/>
        <w:t xml:space="preserve">42% </w:t>
      </w:r>
      <w:r w:rsidR="002453A6">
        <w:rPr/>
        <w:t>after rainfall</w:t>
      </w:r>
      <w:r w:rsidR="006711F4">
        <w:rPr/>
        <w:t xml:space="preserve"> (</w:t>
      </w:r>
      <w:r w:rsidR="00714FFC">
        <w:rPr/>
        <w:t xml:space="preserve">Figure </w:t>
      </w:r>
      <w:r w:rsidR="00196D87">
        <w:rPr/>
        <w:t>5</w:t>
      </w:r>
      <w:r w:rsidR="00EC501C">
        <w:rPr/>
        <w:t xml:space="preserve">d). For the March thermal event and the </w:t>
      </w:r>
      <w:r w:rsidR="136DF714">
        <w:rPr/>
        <w:t>final spring melt</w:t>
      </w:r>
      <w:r w:rsidR="00EC501C">
        <w:rPr/>
        <w:t xml:space="preserve">, soil VWC </w:t>
      </w:r>
      <w:r w:rsidR="00DB609B">
        <w:rPr/>
        <w:t xml:space="preserve">at 6-cm depth </w:t>
      </w:r>
      <w:r w:rsidR="00F83C6D">
        <w:rPr/>
        <w:t>fluctuated less</w:t>
      </w:r>
      <w:r w:rsidR="008170E0">
        <w:rPr/>
        <w:t xml:space="preserve">, </w:t>
      </w:r>
      <w:r w:rsidR="00534C3B">
        <w:rPr/>
        <w:t>though it</w:t>
      </w:r>
      <w:r w:rsidR="008170E0">
        <w:rPr/>
        <w:t xml:space="preserve"> still increased </w:t>
      </w:r>
      <w:r w:rsidR="00F16990">
        <w:rPr/>
        <w:t xml:space="preserve">concurrently </w:t>
      </w:r>
      <w:r w:rsidR="008170E0">
        <w:rPr/>
        <w:t>with the hydrograph without lag (</w:t>
      </w:r>
      <w:r w:rsidR="00714FFC">
        <w:rPr/>
        <w:t xml:space="preserve">Figure </w:t>
      </w:r>
      <w:r w:rsidR="00401CC4">
        <w:rPr/>
        <w:t>5</w:t>
      </w:r>
      <w:r w:rsidR="003D1DE2">
        <w:rPr/>
        <w:t>h,</w:t>
      </w:r>
      <w:r w:rsidR="004F7387">
        <w:rPr/>
        <w:t>l</w:t>
      </w:r>
      <w:r w:rsidR="004F7387">
        <w:rPr/>
        <w:t>).</w:t>
      </w:r>
      <w:r w:rsidR="00095EB5">
        <w:rPr/>
        <w:t xml:space="preserve"> At WB, </w:t>
      </w:r>
      <w:r w:rsidR="000B31EE">
        <w:rPr/>
        <w:t>soil VWC was stable during the February ROS event</w:t>
      </w:r>
      <w:r w:rsidR="008820CA">
        <w:rPr/>
        <w:t xml:space="preserve"> and more dynamic during the March thermal event</w:t>
      </w:r>
      <w:r w:rsidR="00EB4018">
        <w:rPr/>
        <w:t xml:space="preserve">, </w:t>
      </w:r>
      <w:r w:rsidRPr="00C5007B" w:rsidR="00EB4018">
        <w:rPr/>
        <w:t>increasing ~5% during the hydrograph peak (</w:t>
      </w:r>
      <w:r w:rsidRPr="00C5007B" w:rsidR="00714FFC">
        <w:rPr/>
        <w:t xml:space="preserve">Figure </w:t>
      </w:r>
      <w:r w:rsidRPr="00C5007B" w:rsidR="00027012">
        <w:rPr/>
        <w:t>6</w:t>
      </w:r>
      <w:r w:rsidRPr="00C5007B" w:rsidR="000F78FA">
        <w:rPr/>
        <w:t>d,</w:t>
      </w:r>
      <w:r w:rsidRPr="00C5007B" w:rsidR="00D52F30">
        <w:rPr/>
        <w:t>h</w:t>
      </w:r>
      <w:r w:rsidRPr="00C5007B" w:rsidR="00D52F30">
        <w:rPr/>
        <w:t>).</w:t>
      </w:r>
    </w:p>
    <w:p w:rsidR="007835BA" w:rsidP="007835BA" w:rsidRDefault="2091EC71" w14:paraId="3BD622A8" w14:textId="510EC562">
      <w:pPr>
        <w:pStyle w:val="Text"/>
        <w:rPr>
          <w:rFonts w:ascii="Calibri" w:hAnsi="Calibri"/>
          <w:color w:val="000000" w:themeColor="text1"/>
        </w:rPr>
      </w:pPr>
      <w:r>
        <w:t xml:space="preserve">In </w:t>
      </w:r>
      <w:r w:rsidR="3884E013">
        <w:t>general,</w:t>
      </w:r>
      <w:r w:rsidR="29BDBC41">
        <w:t xml:space="preserve"> </w:t>
      </w:r>
      <w:r w:rsidR="081F54F7">
        <w:t xml:space="preserve">soil </w:t>
      </w:r>
      <w:r>
        <w:t>m</w:t>
      </w:r>
      <w:r w:rsidR="78F2BA85">
        <w:t xml:space="preserve">ineral nitrogen and phosphate </w:t>
      </w:r>
      <w:r w:rsidR="588003A2">
        <w:t>availabilit</w:t>
      </w:r>
      <w:r w:rsidR="398C2636">
        <w:t>y</w:t>
      </w:r>
      <w:r w:rsidR="61BA87FA">
        <w:t xml:space="preserve"> were highly variable </w:t>
      </w:r>
      <w:r w:rsidR="2FCAC7AC">
        <w:t xml:space="preserve">in </w:t>
      </w:r>
      <w:r w:rsidR="0A2CE9F6">
        <w:t xml:space="preserve">both </w:t>
      </w:r>
      <w:r>
        <w:t>subcatchment</w:t>
      </w:r>
      <w:r w:rsidR="0AC703F6">
        <w:t xml:space="preserve">s </w:t>
      </w:r>
      <w:r w:rsidR="0A2CE9F6">
        <w:t>(</w:t>
      </w:r>
      <w:r w:rsidR="00714FFC">
        <w:t>Figure 3</w:t>
      </w:r>
      <w:r w:rsidR="142FADD8">
        <w:t>)</w:t>
      </w:r>
      <w:r w:rsidR="712ABDF9">
        <w:t>, but overall soil nutrient availability was higher for</w:t>
      </w:r>
      <w:r w:rsidR="6233CA98">
        <w:t xml:space="preserve"> </w:t>
      </w:r>
      <w:r w:rsidR="712ABDF9">
        <w:t>HB than WB</w:t>
      </w:r>
      <w:r w:rsidR="3742BCAB">
        <w:t>.</w:t>
      </w:r>
      <w:r w:rsidR="6CF2C93F">
        <w:t xml:space="preserve"> At HB, </w:t>
      </w:r>
      <w:r w:rsidR="5457EBD0">
        <w:t xml:space="preserve">where chemical fertilizers were applied in the spring and manure was applied in the fall, </w:t>
      </w:r>
      <w:r w:rsidR="6CF2C93F">
        <w:t xml:space="preserve">the </w:t>
      </w:r>
      <w:r w:rsidR="52C5DAA5">
        <w:lastRenderedPageBreak/>
        <w:t>site</w:t>
      </w:r>
      <w:r w:rsidR="500334CC">
        <w:t xml:space="preserve"> had the highest </w:t>
      </w:r>
      <w:r w:rsidR="1CB73C80">
        <w:t xml:space="preserve">levels of soil available </w:t>
      </w:r>
      <w:r w:rsidR="3A3BBFF2">
        <w:t>ammonium during November and December</w:t>
      </w:r>
      <w:r w:rsidR="100ECAF9">
        <w:t xml:space="preserve"> 2022</w:t>
      </w:r>
      <w:r w:rsidR="0F09C9F1">
        <w:t xml:space="preserve"> (</w:t>
      </w:r>
      <w:r w:rsidR="00714FFC">
        <w:t>Figure 3</w:t>
      </w:r>
      <w:r w:rsidR="0F09C9F1">
        <w:t>e</w:t>
      </w:r>
      <w:r w:rsidR="00C04561">
        <w:t>).</w:t>
      </w:r>
      <w:r w:rsidR="100ECAF9">
        <w:t xml:space="preserve"> </w:t>
      </w:r>
      <w:r w:rsidR="42704A19">
        <w:t xml:space="preserve">Soil available </w:t>
      </w:r>
      <w:r w:rsidR="6CB1FF61">
        <w:t>nitrate</w:t>
      </w:r>
      <w:r w:rsidR="42704A19">
        <w:t xml:space="preserve"> at HB was highly variable in the winter, with overall greatest </w:t>
      </w:r>
      <w:r w:rsidR="0BE48616">
        <w:t xml:space="preserve">mean </w:t>
      </w:r>
      <w:r w:rsidR="42704A19">
        <w:t xml:space="preserve">site </w:t>
      </w:r>
      <w:r w:rsidR="2DA18BFB">
        <w:t>availability</w:t>
      </w:r>
      <w:r w:rsidR="42704A19">
        <w:t xml:space="preserve"> during</w:t>
      </w:r>
      <w:r w:rsidR="004D1E48">
        <w:t xml:space="preserve"> October (post-manure spreading),</w:t>
      </w:r>
      <w:r w:rsidR="42704A19">
        <w:t xml:space="preserve"> </w:t>
      </w:r>
      <w:r w:rsidR="1ADFB900">
        <w:t>January, February, and March</w:t>
      </w:r>
      <w:r w:rsidR="382E31A1">
        <w:t xml:space="preserve"> (</w:t>
      </w:r>
      <w:r w:rsidR="00714FFC">
        <w:t>Figure 3</w:t>
      </w:r>
      <w:r w:rsidR="382E31A1">
        <w:t>f)</w:t>
      </w:r>
      <w:r w:rsidR="1ADFB900">
        <w:t xml:space="preserve">. </w:t>
      </w:r>
      <w:r w:rsidR="725C53FF">
        <w:t xml:space="preserve">At HB, soil available phosphate was relatively stable </w:t>
      </w:r>
      <w:r w:rsidR="33EFBAF4">
        <w:t>throughout</w:t>
      </w:r>
      <w:r w:rsidR="00597A06">
        <w:t xml:space="preserve"> </w:t>
      </w:r>
      <w:r w:rsidR="009F6ACE">
        <w:t>October</w:t>
      </w:r>
      <w:r w:rsidR="00597A06">
        <w:t xml:space="preserve"> 2022 </w:t>
      </w:r>
      <w:r w:rsidR="00E05EAB">
        <w:t>to April 2023</w:t>
      </w:r>
      <w:r w:rsidR="725C53FF">
        <w:t xml:space="preserve">, with </w:t>
      </w:r>
      <w:r w:rsidR="27B488E9">
        <w:t>slightly more available phosphate in October</w:t>
      </w:r>
      <w:r w:rsidR="2C87627F">
        <w:t xml:space="preserve"> </w:t>
      </w:r>
      <w:r w:rsidR="5EE5D470">
        <w:t>followed by</w:t>
      </w:r>
      <w:r w:rsidR="27B488E9">
        <w:t xml:space="preserve"> low levels with </w:t>
      </w:r>
      <w:r w:rsidR="725C53FF">
        <w:t>no significant changes between November and April (</w:t>
      </w:r>
      <w:r w:rsidR="00714FFC">
        <w:t>Figure 3</w:t>
      </w:r>
      <w:r w:rsidR="725C53FF">
        <w:t xml:space="preserve">g). </w:t>
      </w:r>
      <w:r w:rsidR="58CD20D5">
        <w:t xml:space="preserve">At </w:t>
      </w:r>
      <w:r w:rsidR="5B5BEB79">
        <w:t xml:space="preserve">the </w:t>
      </w:r>
      <w:r w:rsidR="0283DF71">
        <w:t xml:space="preserve">forested </w:t>
      </w:r>
      <w:r w:rsidR="58CD20D5">
        <w:t>WB</w:t>
      </w:r>
      <w:r w:rsidR="27CEDDC6">
        <w:t xml:space="preserve"> </w:t>
      </w:r>
      <w:r w:rsidR="752F2F55">
        <w:t>site</w:t>
      </w:r>
      <w:r w:rsidR="58CD20D5">
        <w:t xml:space="preserve">, </w:t>
      </w:r>
      <w:r w:rsidR="0630AA7F">
        <w:t>where</w:t>
      </w:r>
      <w:r w:rsidR="58CD20D5">
        <w:t xml:space="preserve"> there is no agricultural activity, soil available </w:t>
      </w:r>
      <w:r w:rsidR="5ED88D6C">
        <w:t xml:space="preserve">mineral N and P were generally stable from October to April. </w:t>
      </w:r>
      <w:r w:rsidRPr="4F2B872C" w:rsidR="419F1AFD">
        <w:rPr>
          <w:rFonts w:ascii="Calibri" w:hAnsi="Calibri"/>
          <w:color w:val="000000" w:themeColor="text1"/>
        </w:rPr>
        <w:t>Soil available nutrients were more dynamic throughout the study period and had more variability both across the transects and over the course of the year at HB (</w:t>
      </w:r>
      <w:r w:rsidRPr="4F2B872C" w:rsidR="419F1AFD">
        <w:rPr>
          <w:rFonts w:ascii="Calibri" w:hAnsi="Calibri"/>
          <w:i/>
          <w:iCs/>
          <w:color w:val="000000" w:themeColor="text1"/>
        </w:rPr>
        <w:t>n</w:t>
      </w:r>
      <w:r w:rsidRPr="4F2B872C" w:rsidR="419F1AFD">
        <w:rPr>
          <w:rFonts w:ascii="Calibri" w:hAnsi="Calibri"/>
          <w:color w:val="000000" w:themeColor="text1"/>
        </w:rPr>
        <w:t xml:space="preserve"> = 6) compared with WB (</w:t>
      </w:r>
      <w:r w:rsidRPr="4F2B872C" w:rsidR="419F1AFD">
        <w:rPr>
          <w:rFonts w:ascii="Calibri" w:hAnsi="Calibri"/>
          <w:i/>
          <w:iCs/>
          <w:color w:val="000000" w:themeColor="text1"/>
        </w:rPr>
        <w:t>n</w:t>
      </w:r>
      <w:r w:rsidRPr="4F2B872C" w:rsidR="419F1AFD">
        <w:rPr>
          <w:rFonts w:ascii="Calibri" w:hAnsi="Calibri"/>
          <w:color w:val="000000" w:themeColor="text1"/>
        </w:rPr>
        <w:t xml:space="preserve"> = 10).</w:t>
      </w:r>
      <w:r w:rsidRPr="00DB41DB" w:rsidR="00DB41DB">
        <w:rPr>
          <w:noProof/>
        </w:rPr>
        <w:t xml:space="preserve"> </w:t>
      </w:r>
    </w:p>
    <w:p w:rsidR="4CDF2E2D" w:rsidP="37D4672C" w:rsidRDefault="73746300" w14:paraId="14041FF5" w14:textId="4E60CAC9">
      <w:pPr>
        <w:pStyle w:val="Heading-Secondary"/>
        <w:spacing w:line="360" w:lineRule="auto"/>
        <w:rPr>
          <w:rFonts w:asciiTheme="minorHAnsi" w:hAnsiTheme="minorHAnsi" w:cstheme="minorBidi"/>
        </w:rPr>
      </w:pPr>
      <w:r w:rsidRPr="37D4672C">
        <w:rPr>
          <w:rFonts w:asciiTheme="minorHAnsi" w:hAnsiTheme="minorHAnsi" w:cstheme="minorBidi"/>
        </w:rPr>
        <w:t>3</w:t>
      </w:r>
      <w:r w:rsidRPr="37D4672C" w:rsidR="79019FF2">
        <w:rPr>
          <w:rFonts w:asciiTheme="minorHAnsi" w:hAnsiTheme="minorHAnsi" w:cstheme="minorBidi"/>
        </w:rPr>
        <w:t xml:space="preserve">.3 </w:t>
      </w:r>
      <w:r w:rsidRPr="37D4672C" w:rsidR="3C9BFFE1">
        <w:rPr>
          <w:rFonts w:asciiTheme="minorHAnsi" w:hAnsiTheme="minorHAnsi" w:cstheme="minorBidi"/>
        </w:rPr>
        <w:t>Event h</w:t>
      </w:r>
      <w:r w:rsidRPr="37D4672C" w:rsidR="79019FF2">
        <w:rPr>
          <w:rFonts w:asciiTheme="minorHAnsi" w:hAnsiTheme="minorHAnsi" w:cstheme="minorBidi"/>
        </w:rPr>
        <w:t>ydrograph separation by end-member mixing analysis</w:t>
      </w:r>
    </w:p>
    <w:p w:rsidR="26633FA7" w:rsidP="00BA7D63" w:rsidRDefault="008A489F" w14:paraId="2BF13CE2" w14:textId="38C4A7DE">
      <w:pPr>
        <w:pStyle w:val="Text"/>
      </w:pPr>
      <w:r>
        <w:rPr>
          <w:noProof/>
        </w:rPr>
        <mc:AlternateContent>
          <mc:Choice Requires="wpg">
            <w:drawing>
              <wp:anchor distT="0" distB="0" distL="114300" distR="114300" simplePos="0" relativeHeight="251658242" behindDoc="0" locked="0" layoutInCell="1" allowOverlap="1" wp14:anchorId="6B02BB42" wp14:editId="2D0E42F5">
                <wp:simplePos x="0" y="0"/>
                <wp:positionH relativeFrom="column">
                  <wp:posOffset>0</wp:posOffset>
                </wp:positionH>
                <wp:positionV relativeFrom="paragraph">
                  <wp:posOffset>3352905</wp:posOffset>
                </wp:positionV>
                <wp:extent cx="5943600" cy="2971180"/>
                <wp:effectExtent l="0" t="0" r="0" b="635"/>
                <wp:wrapTopAndBottom/>
                <wp:docPr id="1267389244" name="Group 20"/>
                <wp:cNvGraphicFramePr/>
                <a:graphic xmlns:a="http://schemas.openxmlformats.org/drawingml/2006/main">
                  <a:graphicData uri="http://schemas.microsoft.com/office/word/2010/wordprocessingGroup">
                    <wpg:wgp>
                      <wpg:cNvGrpSpPr/>
                      <wpg:grpSpPr>
                        <a:xfrm>
                          <a:off x="0" y="0"/>
                          <a:ext cx="5943600" cy="2971180"/>
                          <a:chOff x="0" y="0"/>
                          <a:chExt cx="5943600" cy="2971180"/>
                        </a:xfrm>
                      </wpg:grpSpPr>
                      <pic:pic xmlns:pic="http://schemas.openxmlformats.org/drawingml/2006/picture">
                        <pic:nvPicPr>
                          <pic:cNvPr id="350759198" name="Picture 19" descr="A group of graphs and diagrams&#10;&#10;AI-generated content may be incorrect."/>
                          <pic:cNvPicPr>
                            <a:picLocks noChangeAspect="1"/>
                          </pic:cNvPicPr>
                        </pic:nvPicPr>
                        <pic:blipFill>
                          <a:blip r:embed="rId20"/>
                          <a:stretch>
                            <a:fillRect/>
                          </a:stretch>
                        </pic:blipFill>
                        <pic:spPr>
                          <a:xfrm>
                            <a:off x="0" y="0"/>
                            <a:ext cx="5943600" cy="2706370"/>
                          </a:xfrm>
                          <a:prstGeom prst="rect">
                            <a:avLst/>
                          </a:prstGeom>
                        </pic:spPr>
                      </pic:pic>
                      <wps:wsp>
                        <wps:cNvPr id="391982286" name="Text Box 1"/>
                        <wps:cNvSpPr txBox="1"/>
                        <wps:spPr>
                          <a:xfrm>
                            <a:off x="0" y="2318400"/>
                            <a:ext cx="5943600" cy="652780"/>
                          </a:xfrm>
                          <a:prstGeom prst="rect">
                            <a:avLst/>
                          </a:prstGeom>
                          <a:solidFill>
                            <a:prstClr val="white"/>
                          </a:solidFill>
                          <a:ln>
                            <a:noFill/>
                          </a:ln>
                        </wps:spPr>
                        <wps:txbx>
                          <w:txbxContent>
                            <w:p w:rsidRPr="000A33F5" w:rsidR="008A489F" w:rsidP="008A489F" w:rsidRDefault="008A489F" w14:paraId="235E16A0" w14:textId="701F6FBC">
                              <w:pPr>
                                <w:pStyle w:val="Caption"/>
                                <w:rPr>
                                  <w:rFonts w:eastAsia="Times New Roman"/>
                                  <w:noProof/>
                                </w:rPr>
                              </w:pPr>
                              <w:r w:rsidRPr="008A489F">
                                <w:t>Figure 4. Two-dimensional mixing space (U-space) plots for event-level end-member mixing analysis (EMMA) comprised of the first two principal components of geochemical tracer datasets for winter runoff events in the winter of 2023 at Hungerford Brook (A, B, C) and Wade Brook (D, E, F). End-member error bars represent one standard deviation of mean end-member samples when replicate measurements were available for the even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0" style="position:absolute;left:0;text-align:left;margin-left:0;margin-top:264pt;width:468pt;height:233.95pt;z-index:251658242" coordsize="59436,29711" o:spid="_x0000_s1035" w14:anchorId="6B02BB4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0JCLjJdEraVjmEm3IqVcjeQZt3qJFikOmVYqTlNVMqpSKqE&#10;KpguD4IocuM4wc2Mh8f5iaZ/yRrH7gRX/wBaAOzg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">
                <v:shape id="Picture 19" style="position:absolute;width:59436;height:27063;visibility:visible;mso-wrap-style:square" alt="A group of graphs and diagrams&#10;&#10;AI-generated content may be incorrect." o:spid="_x0000_s1036"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">
                  <v:imagedata o:title="A group of graphs and diagrams&#10;&#10;AI-generated content may be incorrect" r:id="rId21"/>
                </v:shape>
                <v:shape id="Text Box 1" style="position:absolute;top:23184;width:59436;height:6527;visibility:visible;mso-wrap-style:square;v-text-anchor:top" o:spid="_x0000_s1037"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">
                  <v:textbox style="mso-fit-shape-to-text:t" inset="0,0,0,0">
                    <w:txbxContent>
                      <w:p w:rsidRPr="000A33F5" w:rsidR="008A489F" w:rsidP="008A489F" w:rsidRDefault="008A489F" w14:paraId="235E16A0" w14:textId="701F6FBC">
                        <w:pPr>
                          <w:pStyle w:val="Caption"/>
                          <w:rPr>
                            <w:rFonts w:eastAsia="Times New Roman"/>
                            <w:noProof/>
                          </w:rPr>
                        </w:pPr>
                        <w:r w:rsidRPr="008A489F">
                          <w:t>Figure 4. Two-dimensional mixing space (U-space) plots for event-level end-member mixing analysis (EMMA) comprised of the first two principal components of geochemical tracer datasets for winter runoff events in the winter of 2023 at Hungerford Brook (A, B, C) and Wade Brook (D, E, F). End-member error bars represent one standard deviation of mean end-member samples when replicate measurements were available for the event. </w:t>
                        </w:r>
                      </w:p>
                    </w:txbxContent>
                  </v:textbox>
                </v:shape>
                <w10:wrap type="topAndBottom"/>
              </v:group>
            </w:pict>
          </mc:Fallback>
        </mc:AlternateContent>
      </w:r>
      <w:r w:rsidR="5E95CC72">
        <w:t>F</w:t>
      </w:r>
      <w:r w:rsidR="19C4EE95">
        <w:t xml:space="preserve">or HB, </w:t>
      </w:r>
      <w:r w:rsidR="00FD5E22">
        <w:t xml:space="preserve">we selected tracers </w:t>
      </w:r>
      <w:r w:rsidR="19C4EE95">
        <w:t>Mg, Na, Ca, Cl, Si</w:t>
      </w:r>
      <w:r w:rsidR="5155F32C">
        <w:t>, δ</w:t>
      </w:r>
      <w:r w:rsidRPr="4C6249DF" w:rsidR="5155F32C">
        <w:rPr>
          <w:vertAlign w:val="superscript"/>
        </w:rPr>
        <w:t>2</w:t>
      </w:r>
      <w:r w:rsidR="5155F32C">
        <w:t>H, and δ</w:t>
      </w:r>
      <w:r w:rsidRPr="4C6249DF" w:rsidR="5155F32C">
        <w:rPr>
          <w:vertAlign w:val="superscript"/>
        </w:rPr>
        <w:t>18</w:t>
      </w:r>
      <w:r w:rsidR="5155F32C">
        <w:t>O</w:t>
      </w:r>
      <w:r w:rsidR="19C4EE95">
        <w:t xml:space="preserve">; </w:t>
      </w:r>
      <w:r w:rsidR="205A1CB1">
        <w:t>for WB, Mg, Na, Ca, δ</w:t>
      </w:r>
      <w:r w:rsidRPr="4C6249DF" w:rsidR="205A1CB1">
        <w:rPr>
          <w:vertAlign w:val="superscript"/>
        </w:rPr>
        <w:t>2</w:t>
      </w:r>
      <w:r w:rsidR="205A1CB1">
        <w:t>H, and δ</w:t>
      </w:r>
      <w:r w:rsidRPr="4C6249DF" w:rsidR="205A1CB1">
        <w:rPr>
          <w:vertAlign w:val="superscript"/>
        </w:rPr>
        <w:t>18</w:t>
      </w:r>
      <w:r w:rsidR="205A1CB1">
        <w:t xml:space="preserve">O. </w:t>
      </w:r>
      <w:r w:rsidR="44B4274D">
        <w:t xml:space="preserve">The first two </w:t>
      </w:r>
      <w:r w:rsidR="468D37C7">
        <w:t>principal</w:t>
      </w:r>
      <w:r w:rsidR="44B4274D">
        <w:t xml:space="preserve"> components described </w:t>
      </w:r>
      <w:r w:rsidR="60B93F91">
        <w:t>8</w:t>
      </w:r>
      <w:r w:rsidR="3F750C18">
        <w:t>0.2</w:t>
      </w:r>
      <w:r w:rsidR="60B93F91">
        <w:t>-9</w:t>
      </w:r>
      <w:r w:rsidR="58FC2A05">
        <w:t>8.9</w:t>
      </w:r>
      <w:r w:rsidR="44B4274D">
        <w:t xml:space="preserve">% of the variance in streamwater geochemistry for each </w:t>
      </w:r>
      <w:r w:rsidR="00D4510D">
        <w:t>event</w:t>
      </w:r>
      <w:r w:rsidR="44B4274D">
        <w:t xml:space="preserve"> duri</w:t>
      </w:r>
      <w:r w:rsidR="1B2421CC">
        <w:t>ng the study period</w:t>
      </w:r>
      <w:r w:rsidR="00E85DD3">
        <w:t xml:space="preserve"> (</w:t>
      </w:r>
      <w:r w:rsidR="0C5684D2">
        <w:t>Figure 4)</w:t>
      </w:r>
      <w:r w:rsidR="459F76C4">
        <w:t xml:space="preserve">. </w:t>
      </w:r>
      <w:r w:rsidR="0B252B1B">
        <w:t>For all sampled events</w:t>
      </w:r>
      <w:r w:rsidR="5920CD1C">
        <w:t xml:space="preserve">, we </w:t>
      </w:r>
      <w:r w:rsidR="2DDA5160">
        <w:t>b</w:t>
      </w:r>
      <w:r w:rsidR="1EFCC034">
        <w:t>est explaine</w:t>
      </w:r>
      <w:r w:rsidR="2DDA5160">
        <w:t>d</w:t>
      </w:r>
      <w:r w:rsidR="5920CD1C">
        <w:t xml:space="preserve"> streamwater </w:t>
      </w:r>
      <w:r w:rsidR="005647B1">
        <w:t xml:space="preserve">composition </w:t>
      </w:r>
      <w:r w:rsidR="5920CD1C">
        <w:t xml:space="preserve">using </w:t>
      </w:r>
      <w:r w:rsidR="77AB7BA4">
        <w:t xml:space="preserve">groundwater/baseflow, </w:t>
      </w:r>
      <w:r w:rsidR="1EFE8C1B">
        <w:t>meltwater</w:t>
      </w:r>
      <w:r w:rsidR="77AB7BA4">
        <w:t xml:space="preserve"> and soil water chemistries </w:t>
      </w:r>
      <w:r w:rsidR="0BAF0030">
        <w:t xml:space="preserve">sampled closest </w:t>
      </w:r>
      <w:r w:rsidR="0278938D">
        <w:t>in time to the event</w:t>
      </w:r>
      <w:r w:rsidR="77AB7BA4">
        <w:t xml:space="preserve"> (</w:t>
      </w:r>
      <w:r w:rsidR="00714FFC">
        <w:t>Figure 4</w:t>
      </w:r>
      <w:r w:rsidR="77AB7BA4">
        <w:t xml:space="preserve">). </w:t>
      </w:r>
      <w:r w:rsidR="09846675">
        <w:t>End-member geochemical variability was high during the winter</w:t>
      </w:r>
      <w:r w:rsidR="1117F737">
        <w:t>-</w:t>
      </w:r>
      <w:r w:rsidR="09846675">
        <w:t>to</w:t>
      </w:r>
      <w:r w:rsidR="33F5F79C">
        <w:t>-</w:t>
      </w:r>
      <w:r w:rsidR="09846675">
        <w:t xml:space="preserve">spring snowmelt period, particularly for groundwater/baseflow and meltwater samples (Table </w:t>
      </w:r>
      <w:r w:rsidR="00B5361D">
        <w:t>3</w:t>
      </w:r>
      <w:r w:rsidR="09846675">
        <w:t xml:space="preserve"> and Supplementary Figures S3, S4).</w:t>
      </w:r>
      <w:r w:rsidR="77AB7BA4">
        <w:t xml:space="preserve"> </w:t>
      </w:r>
      <w:r w:rsidR="7CC6011B">
        <w:lastRenderedPageBreak/>
        <w:t xml:space="preserve">Several </w:t>
      </w:r>
      <w:r w:rsidR="00AD5BA7">
        <w:t xml:space="preserve">outlier </w:t>
      </w:r>
      <w:r w:rsidR="7CC6011B">
        <w:t xml:space="preserve">streamwater data points, especially for the </w:t>
      </w:r>
      <w:r w:rsidR="0C6C6121">
        <w:t>ROS</w:t>
      </w:r>
      <w:r w:rsidR="7CC6011B">
        <w:t xml:space="preserve"> event</w:t>
      </w:r>
      <w:r w:rsidR="26A650DA">
        <w:t>s</w:t>
      </w:r>
      <w:r w:rsidR="7CC6011B">
        <w:t xml:space="preserve"> at </w:t>
      </w:r>
      <w:r w:rsidR="762D8AC6">
        <w:t xml:space="preserve">both WB and </w:t>
      </w:r>
      <w:r w:rsidR="7CC6011B">
        <w:t xml:space="preserve">HB, fell outside the mixing space bound by the three selected </w:t>
      </w:r>
      <w:r w:rsidR="00202B09">
        <w:t>end-members</w:t>
      </w:r>
      <w:r w:rsidR="7CC6011B">
        <w:t xml:space="preserve"> (</w:t>
      </w:r>
      <w:r w:rsidR="00714FFC">
        <w:t xml:space="preserve">Figure </w:t>
      </w:r>
      <w:r w:rsidR="4E2C78D9">
        <w:t>4</w:t>
      </w:r>
      <w:r w:rsidR="7CC6011B">
        <w:t xml:space="preserve">). </w:t>
      </w:r>
      <w:r w:rsidR="00183DFA">
        <w:t>Especially in these cases</w:t>
      </w:r>
      <w:r w:rsidR="005E5E95">
        <w:t xml:space="preserve"> and for events with few streamwater samples</w:t>
      </w:r>
      <w:r w:rsidR="00183DFA">
        <w:t>, the error for our</w:t>
      </w:r>
      <w:r w:rsidR="10FAE13C">
        <w:t xml:space="preserve"> </w:t>
      </w:r>
      <w:r w:rsidR="55AE5D2D">
        <w:t>EMMA models</w:t>
      </w:r>
      <w:r w:rsidR="00624A85">
        <w:t xml:space="preserve">, obtained by comparison of model-predicted and observed solute values, </w:t>
      </w:r>
      <w:r w:rsidR="00BC6E6E">
        <w:t>could be high</w:t>
      </w:r>
      <w:r w:rsidR="763ED577">
        <w:t xml:space="preserve"> (</w:t>
      </w:r>
      <w:r w:rsidR="6843BABF">
        <w:t xml:space="preserve">Supplementary </w:t>
      </w:r>
      <w:r w:rsidR="763ED577">
        <w:t xml:space="preserve">Figure </w:t>
      </w:r>
      <w:r w:rsidR="066AF1FE">
        <w:t>S</w:t>
      </w:r>
      <w:r w:rsidR="60570364">
        <w:t>5</w:t>
      </w:r>
      <w:r w:rsidR="763ED577">
        <w:t>)</w:t>
      </w:r>
      <w:r w:rsidR="138B8FE5">
        <w:t xml:space="preserve">. </w:t>
      </w:r>
    </w:p>
    <w:p w:rsidR="00241450" w:rsidP="00241450" w:rsidRDefault="00241450" w14:paraId="61D5084D" w14:textId="555DB79F">
      <w:pPr>
        <w:pStyle w:val="Caption"/>
        <w:keepNext/>
      </w:pPr>
      <w:r>
        <w:t xml:space="preserve">Table </w:t>
      </w:r>
      <w:r>
        <w:fldChar w:fldCharType="begin"/>
      </w:r>
      <w:r>
        <w:instrText xml:space="preserve"> SEQ Table \* ARABIC </w:instrText>
      </w:r>
      <w:r>
        <w:fldChar w:fldCharType="separate"/>
      </w:r>
      <w:r>
        <w:rPr>
          <w:noProof/>
        </w:rPr>
        <w:t>3</w:t>
      </w:r>
      <w:r>
        <w:fldChar w:fldCharType="end"/>
      </w:r>
      <w:r>
        <w:t xml:space="preserve">. </w:t>
      </w:r>
      <w:r w:rsidRPr="00BF4C44">
        <w:t xml:space="preserve">Mean concentration values of potential hydrologic </w:t>
      </w:r>
      <w:proofErr w:type="spellStart"/>
      <w:r w:rsidRPr="00BF4C44">
        <w:t>ﬂowpath</w:t>
      </w:r>
      <w:proofErr w:type="spellEnd"/>
      <w:r w:rsidRPr="00BF4C44">
        <w:t xml:space="preserve"> tracers in each end-member type for Hungerford and Wade Brook </w:t>
      </w:r>
      <w:proofErr w:type="spellStart"/>
      <w:r w:rsidRPr="00BF4C44">
        <w:t>subcatchments</w:t>
      </w:r>
      <w:proofErr w:type="spellEnd"/>
      <w:r w:rsidRPr="00BF4C44">
        <w:t>.</w:t>
      </w:r>
    </w:p>
    <w:tbl>
      <w:tblPr>
        <w:tblStyle w:val="PlainTable5"/>
        <w:tblW w:w="9330" w:type="dxa"/>
        <w:tblLayout w:type="fixed"/>
        <w:tblLook w:val="04A0" w:firstRow="1" w:lastRow="0" w:firstColumn="1" w:lastColumn="0" w:noHBand="0" w:noVBand="1"/>
      </w:tblPr>
      <w:tblGrid>
        <w:gridCol w:w="1416"/>
        <w:gridCol w:w="1629"/>
        <w:gridCol w:w="990"/>
        <w:gridCol w:w="1080"/>
        <w:gridCol w:w="931"/>
        <w:gridCol w:w="831"/>
        <w:gridCol w:w="831"/>
        <w:gridCol w:w="811"/>
        <w:gridCol w:w="811"/>
      </w:tblGrid>
      <w:tr w:rsidRPr="00241450" w:rsidR="007A0299" w:rsidTr="00647ED5" w14:paraId="7C646EBB" w14:textId="77777777">
        <w:trPr>
          <w:cnfStyle w:val="100000000000" w:firstRow="1" w:lastRow="0" w:firstColumn="0" w:lastColumn="0" w:oddVBand="0" w:evenVBand="0" w:oddHBand="0" w:evenHBand="0" w:firstRowFirstColumn="0" w:firstRowLastColumn="0" w:lastRowFirstColumn="0" w:lastRowLastColumn="0"/>
          <w:trHeight w:val="270"/>
        </w:trPr>
        <w:tc>
          <w:tcPr>
            <w:cnfStyle w:val="001000000100" w:firstRow="0" w:lastRow="0" w:firstColumn="1" w:lastColumn="0" w:oddVBand="0" w:evenVBand="0" w:oddHBand="0" w:evenHBand="0" w:firstRowFirstColumn="1" w:firstRowLastColumn="0" w:lastRowFirstColumn="0" w:lastRowLastColumn="0"/>
            <w:tcW w:w="1416" w:type="dxa"/>
            <w:hideMark/>
          </w:tcPr>
          <w:p w:rsidRPr="00241450" w:rsidR="00241450" w:rsidP="00902747" w:rsidRDefault="00241450" w14:paraId="6334930E" w14:textId="77777777">
            <w:pPr>
              <w:pStyle w:val="Text"/>
              <w:ind w:firstLine="0"/>
              <w:jc w:val="left"/>
              <w:rPr>
                <w:rFonts w:ascii="Times New Roman" w:hAnsi="Times New Roman"/>
              </w:rPr>
            </w:pPr>
            <w:proofErr w:type="spellStart"/>
            <w:r w:rsidRPr="00241450">
              <w:rPr>
                <w:rFonts w:ascii="Times New Roman" w:hAnsi="Times New Roman"/>
              </w:rPr>
              <w:t>Subcatchment</w:t>
            </w:r>
            <w:proofErr w:type="spellEnd"/>
            <w:r w:rsidRPr="00241450">
              <w:rPr>
                <w:rFonts w:ascii="Times New Roman" w:hAnsi="Times New Roman"/>
              </w:rPr>
              <w:t> </w:t>
            </w:r>
          </w:p>
        </w:tc>
        <w:tc>
          <w:tcPr>
            <w:tcW w:w="1629" w:type="dxa"/>
            <w:hideMark/>
          </w:tcPr>
          <w:p w:rsidRPr="00241450" w:rsidR="00241450" w:rsidP="00263002" w:rsidRDefault="00241450" w14:paraId="72FA65C3" w14:textId="77777777">
            <w:pPr>
              <w:pStyle w:val="Text"/>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241450">
              <w:rPr>
                <w:rFonts w:ascii="Times New Roman" w:hAnsi="Times New Roman"/>
              </w:rPr>
              <w:t>Endmember type </w:t>
            </w:r>
          </w:p>
        </w:tc>
        <w:tc>
          <w:tcPr>
            <w:tcW w:w="990" w:type="dxa"/>
            <w:hideMark/>
          </w:tcPr>
          <w:p w:rsidRPr="00241450" w:rsidR="00241450" w:rsidP="00263002" w:rsidRDefault="00241450" w14:paraId="0B1ED657" w14:textId="5AC67B7F">
            <w:pPr>
              <w:pStyle w:val="Text"/>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241450">
              <w:rPr>
                <w:rFonts w:ascii="Times New Roman" w:hAnsi="Times New Roman"/>
              </w:rPr>
              <w:t xml:space="preserve">Si </w:t>
            </w:r>
            <w:r w:rsidR="00C6123E">
              <w:rPr>
                <w:rFonts w:ascii="Times New Roman" w:hAnsi="Times New Roman"/>
              </w:rPr>
              <w:t>[</w:t>
            </w:r>
            <w:r w:rsidRPr="00241450">
              <w:rPr>
                <w:rFonts w:ascii="Times New Roman" w:hAnsi="Times New Roman"/>
              </w:rPr>
              <w:t>mg/L</w:t>
            </w:r>
            <w:r w:rsidR="00C6123E">
              <w:rPr>
                <w:rFonts w:ascii="Times New Roman" w:hAnsi="Times New Roman"/>
              </w:rPr>
              <w:t>]</w:t>
            </w:r>
            <w:r w:rsidRPr="00241450">
              <w:rPr>
                <w:rFonts w:ascii="Times New Roman" w:hAnsi="Times New Roman"/>
              </w:rPr>
              <w:t> </w:t>
            </w:r>
          </w:p>
        </w:tc>
        <w:tc>
          <w:tcPr>
            <w:tcW w:w="1080" w:type="dxa"/>
            <w:hideMark/>
          </w:tcPr>
          <w:p w:rsidRPr="00241450" w:rsidR="00241450" w:rsidP="00263002" w:rsidRDefault="00241450" w14:paraId="39117BAE" w14:textId="6FEBD1BE">
            <w:pPr>
              <w:pStyle w:val="Text"/>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241450">
              <w:rPr>
                <w:rFonts w:ascii="Times New Roman" w:hAnsi="Times New Roman"/>
              </w:rPr>
              <w:t xml:space="preserve">Mg </w:t>
            </w:r>
            <w:r w:rsidR="007A0299">
              <w:rPr>
                <w:rFonts w:ascii="Times New Roman" w:hAnsi="Times New Roman"/>
              </w:rPr>
              <w:t>[</w:t>
            </w:r>
            <w:r w:rsidRPr="00241450">
              <w:rPr>
                <w:rFonts w:ascii="Times New Roman" w:hAnsi="Times New Roman"/>
              </w:rPr>
              <w:t>mg/</w:t>
            </w:r>
            <w:r w:rsidR="007A0299">
              <w:rPr>
                <w:rFonts w:ascii="Times New Roman" w:hAnsi="Times New Roman"/>
              </w:rPr>
              <w:t>L]</w:t>
            </w:r>
            <w:r w:rsidRPr="00241450">
              <w:rPr>
                <w:rFonts w:ascii="Times New Roman" w:hAnsi="Times New Roman"/>
              </w:rPr>
              <w:t> </w:t>
            </w:r>
          </w:p>
        </w:tc>
        <w:tc>
          <w:tcPr>
            <w:tcW w:w="931" w:type="dxa"/>
            <w:hideMark/>
          </w:tcPr>
          <w:p w:rsidRPr="00241450" w:rsidR="00241450" w:rsidP="00263002" w:rsidRDefault="00241450" w14:paraId="6EC2A543" w14:textId="27045D9C">
            <w:pPr>
              <w:pStyle w:val="Text"/>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241450">
              <w:rPr>
                <w:rFonts w:ascii="Times New Roman" w:hAnsi="Times New Roman"/>
              </w:rPr>
              <w:t xml:space="preserve">Na </w:t>
            </w:r>
            <w:r w:rsidR="007A0299">
              <w:rPr>
                <w:rFonts w:ascii="Times New Roman" w:hAnsi="Times New Roman"/>
              </w:rPr>
              <w:t>[</w:t>
            </w:r>
            <w:r w:rsidRPr="00241450">
              <w:rPr>
                <w:rFonts w:ascii="Times New Roman" w:hAnsi="Times New Roman"/>
              </w:rPr>
              <w:t>mg/L</w:t>
            </w:r>
            <w:r w:rsidR="007A0299">
              <w:rPr>
                <w:rFonts w:ascii="Times New Roman" w:hAnsi="Times New Roman"/>
              </w:rPr>
              <w:t>]</w:t>
            </w:r>
            <w:r w:rsidRPr="00241450">
              <w:rPr>
                <w:rFonts w:ascii="Times New Roman" w:hAnsi="Times New Roman"/>
              </w:rPr>
              <w:t> </w:t>
            </w:r>
          </w:p>
        </w:tc>
        <w:tc>
          <w:tcPr>
            <w:tcW w:w="831" w:type="dxa"/>
            <w:hideMark/>
          </w:tcPr>
          <w:p w:rsidRPr="00241450" w:rsidR="00241450" w:rsidP="00263002" w:rsidRDefault="00241450" w14:paraId="3C4B007D" w14:textId="2BF873FB">
            <w:pPr>
              <w:pStyle w:val="Text"/>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241450">
              <w:rPr>
                <w:rFonts w:ascii="Times New Roman" w:hAnsi="Times New Roman"/>
              </w:rPr>
              <w:t xml:space="preserve">Ca </w:t>
            </w:r>
            <w:r w:rsidR="007A0299">
              <w:rPr>
                <w:rFonts w:ascii="Times New Roman" w:hAnsi="Times New Roman"/>
              </w:rPr>
              <w:t>[</w:t>
            </w:r>
            <w:r w:rsidRPr="00241450">
              <w:rPr>
                <w:rFonts w:ascii="Times New Roman" w:hAnsi="Times New Roman"/>
              </w:rPr>
              <w:t>mg/L</w:t>
            </w:r>
            <w:r w:rsidR="007A0299">
              <w:rPr>
                <w:rFonts w:ascii="Times New Roman" w:hAnsi="Times New Roman"/>
              </w:rPr>
              <w:t>]</w:t>
            </w:r>
            <w:r w:rsidRPr="00241450">
              <w:rPr>
                <w:rFonts w:ascii="Times New Roman" w:hAnsi="Times New Roman"/>
              </w:rPr>
              <w:t> </w:t>
            </w:r>
          </w:p>
        </w:tc>
        <w:tc>
          <w:tcPr>
            <w:tcW w:w="831" w:type="dxa"/>
            <w:hideMark/>
          </w:tcPr>
          <w:p w:rsidRPr="00241450" w:rsidR="00241450" w:rsidP="00263002" w:rsidRDefault="00241450" w14:paraId="245E8CB6" w14:textId="09190C99">
            <w:pPr>
              <w:pStyle w:val="Text"/>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241450">
              <w:rPr>
                <w:rFonts w:ascii="Times New Roman" w:hAnsi="Times New Roman"/>
              </w:rPr>
              <w:t xml:space="preserve">Cl </w:t>
            </w:r>
            <w:r w:rsidR="007A0299">
              <w:rPr>
                <w:rFonts w:ascii="Times New Roman" w:hAnsi="Times New Roman"/>
              </w:rPr>
              <w:t>[</w:t>
            </w:r>
            <w:r w:rsidRPr="00241450">
              <w:rPr>
                <w:rFonts w:ascii="Times New Roman" w:hAnsi="Times New Roman"/>
              </w:rPr>
              <w:t>mg/L</w:t>
            </w:r>
            <w:r w:rsidR="007A0299">
              <w:rPr>
                <w:rFonts w:ascii="Times New Roman" w:hAnsi="Times New Roman"/>
              </w:rPr>
              <w:t>]</w:t>
            </w:r>
            <w:r w:rsidRPr="00241450">
              <w:rPr>
                <w:rFonts w:ascii="Times New Roman" w:hAnsi="Times New Roman"/>
              </w:rPr>
              <w:t> </w:t>
            </w:r>
          </w:p>
        </w:tc>
        <w:tc>
          <w:tcPr>
            <w:tcW w:w="811" w:type="dxa"/>
            <w:hideMark/>
          </w:tcPr>
          <w:p w:rsidRPr="00241450" w:rsidR="00241450" w:rsidP="00263002" w:rsidRDefault="00241450" w14:paraId="5A48D8AA" w14:textId="77777777">
            <w:pPr>
              <w:pStyle w:val="Text"/>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rPr>
            </w:pPr>
            <w:proofErr w:type="spellStart"/>
            <w:r w:rsidRPr="00241450">
              <w:rPr>
                <w:rFonts w:ascii="Times New Roman" w:hAnsi="Times New Roman"/>
              </w:rPr>
              <w:t>δD</w:t>
            </w:r>
            <w:proofErr w:type="spellEnd"/>
            <w:r w:rsidRPr="00241450">
              <w:rPr>
                <w:rFonts w:ascii="Times New Roman" w:hAnsi="Times New Roman"/>
              </w:rPr>
              <w:t> </w:t>
            </w:r>
          </w:p>
        </w:tc>
        <w:tc>
          <w:tcPr>
            <w:tcW w:w="811" w:type="dxa"/>
            <w:hideMark/>
          </w:tcPr>
          <w:p w:rsidRPr="00241450" w:rsidR="00241450" w:rsidP="00263002" w:rsidRDefault="00241450" w14:paraId="37ACD497" w14:textId="77777777">
            <w:pPr>
              <w:pStyle w:val="Text"/>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241450">
              <w:rPr>
                <w:rFonts w:ascii="Times New Roman" w:hAnsi="Times New Roman"/>
              </w:rPr>
              <w:t>δ18O </w:t>
            </w:r>
          </w:p>
        </w:tc>
      </w:tr>
      <w:tr w:rsidRPr="00241450" w:rsidR="007A0299" w:rsidTr="00647ED5" w14:paraId="38720F56" w14:textId="77777777">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1416" w:type="dxa"/>
            <w:hideMark/>
          </w:tcPr>
          <w:p w:rsidRPr="00241450" w:rsidR="00241450" w:rsidP="00902747" w:rsidRDefault="00241450" w14:paraId="33F8FFE2" w14:textId="77777777">
            <w:pPr>
              <w:pStyle w:val="Text"/>
              <w:ind w:firstLine="0"/>
              <w:rPr>
                <w:rFonts w:ascii="Times New Roman" w:hAnsi="Times New Roman"/>
              </w:rPr>
            </w:pPr>
            <w:r w:rsidRPr="00241450">
              <w:rPr>
                <w:rFonts w:ascii="Times New Roman" w:hAnsi="Times New Roman"/>
              </w:rPr>
              <w:t>Hungerford </w:t>
            </w:r>
          </w:p>
        </w:tc>
        <w:tc>
          <w:tcPr>
            <w:tcW w:w="1629" w:type="dxa"/>
            <w:hideMark/>
          </w:tcPr>
          <w:p w:rsidRPr="00241450" w:rsidR="00241450" w:rsidP="00263002" w:rsidRDefault="00241450" w14:paraId="727D55FE" w14:textId="77777777">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41450">
              <w:rPr>
                <w:rFonts w:ascii="Times New Roman" w:hAnsi="Times New Roman"/>
              </w:rPr>
              <w:t>Soil water – Dry transect </w:t>
            </w:r>
          </w:p>
        </w:tc>
        <w:tc>
          <w:tcPr>
            <w:tcW w:w="990" w:type="dxa"/>
            <w:hideMark/>
          </w:tcPr>
          <w:p w:rsidRPr="00241450" w:rsidR="00241450" w:rsidP="00263002" w:rsidRDefault="00241450" w14:paraId="4D58E9C2" w14:textId="77777777">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41450">
              <w:rPr>
                <w:rFonts w:ascii="Times New Roman" w:hAnsi="Times New Roman"/>
              </w:rPr>
              <w:t>5.00 ± 0.95 (2) </w:t>
            </w:r>
          </w:p>
        </w:tc>
        <w:tc>
          <w:tcPr>
            <w:tcW w:w="1080" w:type="dxa"/>
            <w:hideMark/>
          </w:tcPr>
          <w:p w:rsidRPr="00241450" w:rsidR="00241450" w:rsidP="00263002" w:rsidRDefault="00241450" w14:paraId="670C9450" w14:textId="77777777">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41450">
              <w:rPr>
                <w:rFonts w:ascii="Times New Roman" w:hAnsi="Times New Roman"/>
              </w:rPr>
              <w:t>3.75 ± 0.29 (2) </w:t>
            </w:r>
          </w:p>
        </w:tc>
        <w:tc>
          <w:tcPr>
            <w:tcW w:w="931" w:type="dxa"/>
            <w:hideMark/>
          </w:tcPr>
          <w:p w:rsidRPr="00241450" w:rsidR="00241450" w:rsidP="00263002" w:rsidRDefault="00241450" w14:paraId="68A29CEC" w14:textId="77777777">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41450">
              <w:rPr>
                <w:rFonts w:ascii="Times New Roman" w:hAnsi="Times New Roman"/>
              </w:rPr>
              <w:t>2.21 ± 0.31 (2) </w:t>
            </w:r>
          </w:p>
        </w:tc>
        <w:tc>
          <w:tcPr>
            <w:tcW w:w="831" w:type="dxa"/>
            <w:hideMark/>
          </w:tcPr>
          <w:p w:rsidRPr="00241450" w:rsidR="00241450" w:rsidP="00263002" w:rsidRDefault="00241450" w14:paraId="416AFE19" w14:textId="77777777">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41450">
              <w:rPr>
                <w:rFonts w:ascii="Times New Roman" w:hAnsi="Times New Roman"/>
              </w:rPr>
              <w:t>27.65 ± 1.37 (2) </w:t>
            </w:r>
          </w:p>
        </w:tc>
        <w:tc>
          <w:tcPr>
            <w:tcW w:w="831" w:type="dxa"/>
            <w:hideMark/>
          </w:tcPr>
          <w:p w:rsidRPr="00241450" w:rsidR="00241450" w:rsidP="00263002" w:rsidRDefault="00241450" w14:paraId="40A2E24B" w14:textId="77777777">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41450">
              <w:rPr>
                <w:rFonts w:ascii="Times New Roman" w:hAnsi="Times New Roman"/>
              </w:rPr>
              <w:t>5.56 ± 0.09 (2) </w:t>
            </w:r>
          </w:p>
        </w:tc>
        <w:tc>
          <w:tcPr>
            <w:tcW w:w="811" w:type="dxa"/>
            <w:hideMark/>
          </w:tcPr>
          <w:p w:rsidRPr="00241450" w:rsidR="00241450" w:rsidP="00263002" w:rsidRDefault="00241450" w14:paraId="43D02F96" w14:textId="6BFE2282">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41450">
              <w:rPr>
                <w:rFonts w:ascii="Times New Roman" w:hAnsi="Times New Roman"/>
              </w:rPr>
              <w:t>80.32 ± 1.15 (2) </w:t>
            </w:r>
          </w:p>
        </w:tc>
        <w:tc>
          <w:tcPr>
            <w:tcW w:w="811" w:type="dxa"/>
            <w:hideMark/>
          </w:tcPr>
          <w:p w:rsidRPr="00241450" w:rsidR="00241450" w:rsidP="00263002" w:rsidRDefault="00241450" w14:paraId="24BE6D41" w14:textId="0FBC6746">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41450">
              <w:rPr>
                <w:rFonts w:ascii="Times New Roman" w:hAnsi="Times New Roman"/>
              </w:rPr>
              <w:t>12.41 ± 0.53 (2) </w:t>
            </w:r>
          </w:p>
        </w:tc>
      </w:tr>
      <w:tr w:rsidRPr="00241450" w:rsidR="007A0299" w:rsidTr="00647ED5" w14:paraId="5FDBF9E1" w14:textId="77777777">
        <w:trPr>
          <w:trHeight w:val="480"/>
        </w:trPr>
        <w:tc>
          <w:tcPr>
            <w:cnfStyle w:val="001000000000" w:firstRow="0" w:lastRow="0" w:firstColumn="1" w:lastColumn="0" w:oddVBand="0" w:evenVBand="0" w:oddHBand="0" w:evenHBand="0" w:firstRowFirstColumn="0" w:firstRowLastColumn="0" w:lastRowFirstColumn="0" w:lastRowLastColumn="0"/>
            <w:tcW w:w="1416" w:type="dxa"/>
            <w:hideMark/>
          </w:tcPr>
          <w:p w:rsidRPr="00241450" w:rsidR="00241450" w:rsidP="00241450" w:rsidRDefault="00241450" w14:paraId="0AC31CFA" w14:textId="77777777">
            <w:pPr>
              <w:pStyle w:val="Text"/>
              <w:rPr>
                <w:rFonts w:ascii="Times New Roman" w:hAnsi="Times New Roman"/>
              </w:rPr>
            </w:pPr>
            <w:r w:rsidRPr="00241450">
              <w:rPr>
                <w:rFonts w:ascii="Times New Roman" w:hAnsi="Times New Roman"/>
              </w:rPr>
              <w:t> </w:t>
            </w:r>
          </w:p>
        </w:tc>
        <w:tc>
          <w:tcPr>
            <w:tcW w:w="1629" w:type="dxa"/>
            <w:hideMark/>
          </w:tcPr>
          <w:p w:rsidRPr="00241450" w:rsidR="00241450" w:rsidP="00263002" w:rsidRDefault="00241450" w14:paraId="7A3B6847" w14:textId="77777777">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41450">
              <w:rPr>
                <w:rFonts w:ascii="Times New Roman" w:hAnsi="Times New Roman"/>
              </w:rPr>
              <w:t>Soil water - Wet transect </w:t>
            </w:r>
          </w:p>
        </w:tc>
        <w:tc>
          <w:tcPr>
            <w:tcW w:w="990" w:type="dxa"/>
            <w:hideMark/>
          </w:tcPr>
          <w:p w:rsidRPr="00241450" w:rsidR="00241450" w:rsidP="00263002" w:rsidRDefault="00241450" w14:paraId="541C543E" w14:textId="77777777">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41450">
              <w:rPr>
                <w:rFonts w:ascii="Times New Roman" w:hAnsi="Times New Roman"/>
              </w:rPr>
              <w:t>1.88 ± NA (1) </w:t>
            </w:r>
          </w:p>
        </w:tc>
        <w:tc>
          <w:tcPr>
            <w:tcW w:w="1080" w:type="dxa"/>
            <w:hideMark/>
          </w:tcPr>
          <w:p w:rsidRPr="00241450" w:rsidR="00241450" w:rsidP="00263002" w:rsidRDefault="00241450" w14:paraId="5DD8B074" w14:textId="77777777">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41450">
              <w:rPr>
                <w:rFonts w:ascii="Times New Roman" w:hAnsi="Times New Roman"/>
              </w:rPr>
              <w:t>0.753 ± NA (1) </w:t>
            </w:r>
          </w:p>
        </w:tc>
        <w:tc>
          <w:tcPr>
            <w:tcW w:w="931" w:type="dxa"/>
            <w:hideMark/>
          </w:tcPr>
          <w:p w:rsidRPr="00241450" w:rsidR="00241450" w:rsidP="00263002" w:rsidRDefault="00241450" w14:paraId="5CF63B7D" w14:textId="77777777">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41450">
              <w:rPr>
                <w:rFonts w:ascii="Times New Roman" w:hAnsi="Times New Roman"/>
              </w:rPr>
              <w:t>0.241 ± NA (1) </w:t>
            </w:r>
          </w:p>
        </w:tc>
        <w:tc>
          <w:tcPr>
            <w:tcW w:w="831" w:type="dxa"/>
            <w:hideMark/>
          </w:tcPr>
          <w:p w:rsidRPr="00241450" w:rsidR="00241450" w:rsidP="00263002" w:rsidRDefault="00241450" w14:paraId="6D551315" w14:textId="77777777">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41450">
              <w:rPr>
                <w:rFonts w:ascii="Times New Roman" w:hAnsi="Times New Roman"/>
              </w:rPr>
              <w:t>3.51 ± NA (1) </w:t>
            </w:r>
          </w:p>
        </w:tc>
        <w:tc>
          <w:tcPr>
            <w:tcW w:w="831" w:type="dxa"/>
            <w:hideMark/>
          </w:tcPr>
          <w:p w:rsidRPr="00241450" w:rsidR="00241450" w:rsidP="00263002" w:rsidRDefault="00241450" w14:paraId="73CA0350" w14:textId="77777777">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41450">
              <w:rPr>
                <w:rFonts w:ascii="Times New Roman" w:hAnsi="Times New Roman"/>
              </w:rPr>
              <w:t>3.04 ± NA (1) </w:t>
            </w:r>
          </w:p>
        </w:tc>
        <w:tc>
          <w:tcPr>
            <w:tcW w:w="811" w:type="dxa"/>
            <w:hideMark/>
          </w:tcPr>
          <w:p w:rsidRPr="00241450" w:rsidR="00241450" w:rsidP="00647ED5" w:rsidRDefault="00241450" w14:paraId="27EE097A" w14:textId="7014D7C7">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41450">
              <w:rPr>
                <w:rFonts w:ascii="Times New Roman" w:hAnsi="Times New Roman"/>
              </w:rPr>
              <w:t>77.61 ± 17.01 (2) </w:t>
            </w:r>
          </w:p>
        </w:tc>
        <w:tc>
          <w:tcPr>
            <w:tcW w:w="811" w:type="dxa"/>
            <w:hideMark/>
          </w:tcPr>
          <w:p w:rsidRPr="00241450" w:rsidR="00241450" w:rsidP="00647ED5" w:rsidRDefault="00241450" w14:paraId="71EE5912" w14:textId="2C58A17E">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41450">
              <w:rPr>
                <w:rFonts w:ascii="Times New Roman" w:hAnsi="Times New Roman"/>
              </w:rPr>
              <w:t>11.18 ± 2.03 (2) </w:t>
            </w:r>
          </w:p>
        </w:tc>
      </w:tr>
      <w:tr w:rsidRPr="00241450" w:rsidR="007A0299" w:rsidTr="00647ED5" w14:paraId="6E40B8FC" w14:textId="77777777">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1416" w:type="dxa"/>
            <w:hideMark/>
          </w:tcPr>
          <w:p w:rsidRPr="00241450" w:rsidR="00241450" w:rsidP="00241450" w:rsidRDefault="00241450" w14:paraId="150E0DC6" w14:textId="77777777">
            <w:pPr>
              <w:pStyle w:val="Text"/>
              <w:rPr>
                <w:rFonts w:ascii="Times New Roman" w:hAnsi="Times New Roman"/>
              </w:rPr>
            </w:pPr>
            <w:r w:rsidRPr="00241450">
              <w:rPr>
                <w:rFonts w:ascii="Times New Roman" w:hAnsi="Times New Roman"/>
              </w:rPr>
              <w:t> </w:t>
            </w:r>
          </w:p>
        </w:tc>
        <w:tc>
          <w:tcPr>
            <w:tcW w:w="1629" w:type="dxa"/>
            <w:hideMark/>
          </w:tcPr>
          <w:p w:rsidRPr="00241450" w:rsidR="00241450" w:rsidP="00263002" w:rsidRDefault="00241450" w14:paraId="57332105" w14:textId="77777777">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41450">
              <w:rPr>
                <w:rFonts w:ascii="Times New Roman" w:hAnsi="Times New Roman"/>
              </w:rPr>
              <w:t>Meltwater </w:t>
            </w:r>
          </w:p>
        </w:tc>
        <w:tc>
          <w:tcPr>
            <w:tcW w:w="990" w:type="dxa"/>
            <w:hideMark/>
          </w:tcPr>
          <w:p w:rsidRPr="00241450" w:rsidR="00241450" w:rsidP="00263002" w:rsidRDefault="00241450" w14:paraId="5F86B094" w14:textId="77777777">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41450">
              <w:rPr>
                <w:rFonts w:ascii="Times New Roman" w:hAnsi="Times New Roman"/>
              </w:rPr>
              <w:t>3.69 ± 2.83 (3) </w:t>
            </w:r>
          </w:p>
        </w:tc>
        <w:tc>
          <w:tcPr>
            <w:tcW w:w="1080" w:type="dxa"/>
            <w:hideMark/>
          </w:tcPr>
          <w:p w:rsidRPr="00241450" w:rsidR="00241450" w:rsidP="00263002" w:rsidRDefault="00241450" w14:paraId="4D310FF5" w14:textId="77777777">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41450">
              <w:rPr>
                <w:rFonts w:ascii="Times New Roman" w:hAnsi="Times New Roman"/>
              </w:rPr>
              <w:t>2.11 ± 1.68 (3) </w:t>
            </w:r>
          </w:p>
        </w:tc>
        <w:tc>
          <w:tcPr>
            <w:tcW w:w="931" w:type="dxa"/>
            <w:hideMark/>
          </w:tcPr>
          <w:p w:rsidRPr="00241450" w:rsidR="00241450" w:rsidP="00263002" w:rsidRDefault="00241450" w14:paraId="6E3DFCF2" w14:textId="77777777">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41450">
              <w:rPr>
                <w:rFonts w:ascii="Times New Roman" w:hAnsi="Times New Roman"/>
              </w:rPr>
              <w:t>1.66 ± 1.26 (3) </w:t>
            </w:r>
          </w:p>
        </w:tc>
        <w:tc>
          <w:tcPr>
            <w:tcW w:w="831" w:type="dxa"/>
            <w:hideMark/>
          </w:tcPr>
          <w:p w:rsidRPr="00241450" w:rsidR="00241450" w:rsidP="00263002" w:rsidRDefault="00241450" w14:paraId="5B1DD30A" w14:textId="77777777">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41450">
              <w:rPr>
                <w:rFonts w:ascii="Times New Roman" w:hAnsi="Times New Roman"/>
              </w:rPr>
              <w:t>12.60 ± 14.3 (3) </w:t>
            </w:r>
          </w:p>
        </w:tc>
        <w:tc>
          <w:tcPr>
            <w:tcW w:w="831" w:type="dxa"/>
            <w:hideMark/>
          </w:tcPr>
          <w:p w:rsidRPr="00241450" w:rsidR="00241450" w:rsidP="00263002" w:rsidRDefault="00241450" w14:paraId="2235FBAE" w14:textId="77777777">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41450">
              <w:rPr>
                <w:rFonts w:ascii="Times New Roman" w:hAnsi="Times New Roman"/>
              </w:rPr>
              <w:t>4.29 ± 2.19 (2) </w:t>
            </w:r>
          </w:p>
        </w:tc>
        <w:tc>
          <w:tcPr>
            <w:tcW w:w="811" w:type="dxa"/>
            <w:hideMark/>
          </w:tcPr>
          <w:p w:rsidRPr="00241450" w:rsidR="00241450" w:rsidP="00647ED5" w:rsidRDefault="00241450" w14:paraId="0C04FBE9" w14:textId="5FE1E940">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41450">
              <w:rPr>
                <w:rFonts w:ascii="Times New Roman" w:hAnsi="Times New Roman"/>
              </w:rPr>
              <w:t>81.88 ± 7.61 (2) </w:t>
            </w:r>
          </w:p>
        </w:tc>
        <w:tc>
          <w:tcPr>
            <w:tcW w:w="811" w:type="dxa"/>
            <w:hideMark/>
          </w:tcPr>
          <w:p w:rsidRPr="00241450" w:rsidR="00241450" w:rsidP="00647ED5" w:rsidRDefault="00241450" w14:paraId="3640C7E0" w14:textId="35EEAB98">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41450">
              <w:rPr>
                <w:rFonts w:ascii="Times New Roman" w:hAnsi="Times New Roman"/>
              </w:rPr>
              <w:t>12.64 ± 1.26 (2) </w:t>
            </w:r>
          </w:p>
        </w:tc>
      </w:tr>
      <w:tr w:rsidRPr="00241450" w:rsidR="007A0299" w:rsidTr="00647ED5" w14:paraId="4694FF6C" w14:textId="77777777">
        <w:trPr>
          <w:trHeight w:val="255"/>
        </w:trPr>
        <w:tc>
          <w:tcPr>
            <w:cnfStyle w:val="001000000000" w:firstRow="0" w:lastRow="0" w:firstColumn="1" w:lastColumn="0" w:oddVBand="0" w:evenVBand="0" w:oddHBand="0" w:evenHBand="0" w:firstRowFirstColumn="0" w:firstRowLastColumn="0" w:lastRowFirstColumn="0" w:lastRowLastColumn="0"/>
            <w:tcW w:w="1416" w:type="dxa"/>
            <w:hideMark/>
          </w:tcPr>
          <w:p w:rsidRPr="00241450" w:rsidR="00241450" w:rsidP="00241450" w:rsidRDefault="00241450" w14:paraId="440588DE" w14:textId="77777777">
            <w:pPr>
              <w:pStyle w:val="Text"/>
              <w:rPr>
                <w:rFonts w:ascii="Times New Roman" w:hAnsi="Times New Roman"/>
              </w:rPr>
            </w:pPr>
            <w:r w:rsidRPr="00241450">
              <w:rPr>
                <w:rFonts w:ascii="Times New Roman" w:hAnsi="Times New Roman"/>
              </w:rPr>
              <w:t> </w:t>
            </w:r>
          </w:p>
        </w:tc>
        <w:tc>
          <w:tcPr>
            <w:tcW w:w="1629" w:type="dxa"/>
            <w:hideMark/>
          </w:tcPr>
          <w:p w:rsidRPr="00241450" w:rsidR="00241450" w:rsidP="00263002" w:rsidRDefault="00241450" w14:paraId="23608717" w14:textId="77777777">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41450">
              <w:rPr>
                <w:rFonts w:ascii="Times New Roman" w:hAnsi="Times New Roman"/>
              </w:rPr>
              <w:t>Groundwater/baseflow </w:t>
            </w:r>
          </w:p>
        </w:tc>
        <w:tc>
          <w:tcPr>
            <w:tcW w:w="990" w:type="dxa"/>
            <w:hideMark/>
          </w:tcPr>
          <w:p w:rsidRPr="00241450" w:rsidR="00241450" w:rsidP="00263002" w:rsidRDefault="00241450" w14:paraId="492B3A0C" w14:textId="77777777">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41450">
              <w:rPr>
                <w:rFonts w:ascii="Times New Roman" w:hAnsi="Times New Roman"/>
              </w:rPr>
              <w:t>3.73 ± 2.65 (4) </w:t>
            </w:r>
          </w:p>
        </w:tc>
        <w:tc>
          <w:tcPr>
            <w:tcW w:w="1080" w:type="dxa"/>
            <w:hideMark/>
          </w:tcPr>
          <w:p w:rsidRPr="00241450" w:rsidR="00241450" w:rsidP="00263002" w:rsidRDefault="00241450" w14:paraId="1A5EBD25" w14:textId="77777777">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41450">
              <w:rPr>
                <w:rFonts w:ascii="Times New Roman" w:hAnsi="Times New Roman"/>
              </w:rPr>
              <w:t>12.4 ± 9.3 (4) </w:t>
            </w:r>
          </w:p>
        </w:tc>
        <w:tc>
          <w:tcPr>
            <w:tcW w:w="931" w:type="dxa"/>
            <w:hideMark/>
          </w:tcPr>
          <w:p w:rsidRPr="00241450" w:rsidR="00241450" w:rsidP="00263002" w:rsidRDefault="00241450" w14:paraId="3F8B05AA" w14:textId="77777777">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41450">
              <w:rPr>
                <w:rFonts w:ascii="Times New Roman" w:hAnsi="Times New Roman"/>
              </w:rPr>
              <w:t>18.3 ± 3.0 (4) </w:t>
            </w:r>
          </w:p>
        </w:tc>
        <w:tc>
          <w:tcPr>
            <w:tcW w:w="831" w:type="dxa"/>
            <w:hideMark/>
          </w:tcPr>
          <w:p w:rsidRPr="00241450" w:rsidR="00241450" w:rsidP="00263002" w:rsidRDefault="00241450" w14:paraId="536520B3" w14:textId="77777777">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41450">
              <w:rPr>
                <w:rFonts w:ascii="Times New Roman" w:hAnsi="Times New Roman"/>
              </w:rPr>
              <w:t>64.9 ± 27.8 (4) </w:t>
            </w:r>
          </w:p>
        </w:tc>
        <w:tc>
          <w:tcPr>
            <w:tcW w:w="831" w:type="dxa"/>
            <w:hideMark/>
          </w:tcPr>
          <w:p w:rsidRPr="00241450" w:rsidR="00241450" w:rsidP="00263002" w:rsidRDefault="00241450" w14:paraId="69A459FA" w14:textId="77777777">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41450">
              <w:rPr>
                <w:rFonts w:ascii="Times New Roman" w:hAnsi="Times New Roman"/>
              </w:rPr>
              <w:t>41.9 ± 14.5 (4) </w:t>
            </w:r>
          </w:p>
        </w:tc>
        <w:tc>
          <w:tcPr>
            <w:tcW w:w="811" w:type="dxa"/>
            <w:hideMark/>
          </w:tcPr>
          <w:p w:rsidRPr="00241450" w:rsidR="00241450" w:rsidP="00647ED5" w:rsidRDefault="00241450" w14:paraId="611CBBB0" w14:textId="15613053">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41450">
              <w:rPr>
                <w:rFonts w:ascii="Times New Roman" w:hAnsi="Times New Roman"/>
              </w:rPr>
              <w:t>71.9 ± 4.0 (4) </w:t>
            </w:r>
          </w:p>
        </w:tc>
        <w:tc>
          <w:tcPr>
            <w:tcW w:w="811" w:type="dxa"/>
            <w:hideMark/>
          </w:tcPr>
          <w:p w:rsidRPr="00241450" w:rsidR="00241450" w:rsidP="00647ED5" w:rsidRDefault="00241450" w14:paraId="2659300C" w14:textId="34B1D599">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41450">
              <w:rPr>
                <w:rFonts w:ascii="Times New Roman" w:hAnsi="Times New Roman"/>
              </w:rPr>
              <w:t>10.7 ± 0.6 (4) </w:t>
            </w:r>
          </w:p>
        </w:tc>
      </w:tr>
      <w:tr w:rsidRPr="00241450" w:rsidR="007A0299" w:rsidTr="00647ED5" w14:paraId="32905FCC" w14:textId="77777777">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416" w:type="dxa"/>
            <w:hideMark/>
          </w:tcPr>
          <w:p w:rsidRPr="00241450" w:rsidR="00241450" w:rsidP="00902747" w:rsidRDefault="00241450" w14:paraId="5D179B83" w14:textId="77777777">
            <w:pPr>
              <w:pStyle w:val="Text"/>
              <w:ind w:firstLine="0"/>
              <w:rPr>
                <w:rFonts w:ascii="Times New Roman" w:hAnsi="Times New Roman"/>
              </w:rPr>
            </w:pPr>
            <w:r w:rsidRPr="00241450">
              <w:rPr>
                <w:rFonts w:ascii="Times New Roman" w:hAnsi="Times New Roman"/>
              </w:rPr>
              <w:t>Wade </w:t>
            </w:r>
          </w:p>
        </w:tc>
        <w:tc>
          <w:tcPr>
            <w:tcW w:w="1629" w:type="dxa"/>
            <w:hideMark/>
          </w:tcPr>
          <w:p w:rsidRPr="00241450" w:rsidR="00241450" w:rsidP="00263002" w:rsidRDefault="00241450" w14:paraId="6DB5E327" w14:textId="77777777">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41450">
              <w:rPr>
                <w:rFonts w:ascii="Times New Roman" w:hAnsi="Times New Roman"/>
              </w:rPr>
              <w:t>Soil water – Dry transect </w:t>
            </w:r>
          </w:p>
        </w:tc>
        <w:tc>
          <w:tcPr>
            <w:tcW w:w="990" w:type="dxa"/>
            <w:hideMark/>
          </w:tcPr>
          <w:p w:rsidRPr="00241450" w:rsidR="00241450" w:rsidP="00263002" w:rsidRDefault="00241450" w14:paraId="75D844F4" w14:textId="77777777">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41450">
              <w:rPr>
                <w:rFonts w:ascii="Times New Roman" w:hAnsi="Times New Roman"/>
              </w:rPr>
              <w:t>0.505 ± 0.089 (3) </w:t>
            </w:r>
          </w:p>
        </w:tc>
        <w:tc>
          <w:tcPr>
            <w:tcW w:w="1080" w:type="dxa"/>
            <w:hideMark/>
          </w:tcPr>
          <w:p w:rsidRPr="00241450" w:rsidR="00241450" w:rsidP="00263002" w:rsidRDefault="00241450" w14:paraId="04DA332A" w14:textId="77777777">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41450">
              <w:rPr>
                <w:rFonts w:ascii="Times New Roman" w:hAnsi="Times New Roman"/>
              </w:rPr>
              <w:t>0.335 ± 0.061 (3) </w:t>
            </w:r>
          </w:p>
        </w:tc>
        <w:tc>
          <w:tcPr>
            <w:tcW w:w="931" w:type="dxa"/>
            <w:hideMark/>
          </w:tcPr>
          <w:p w:rsidRPr="00241450" w:rsidR="00241450" w:rsidP="00263002" w:rsidRDefault="00241450" w14:paraId="41E982BD" w14:textId="579B6AA9">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41450">
              <w:rPr>
                <w:rFonts w:ascii="Times New Roman" w:hAnsi="Times New Roman"/>
              </w:rPr>
              <w:t>1.12 ± 0.10 (3) </w:t>
            </w:r>
          </w:p>
        </w:tc>
        <w:tc>
          <w:tcPr>
            <w:tcW w:w="831" w:type="dxa"/>
            <w:hideMark/>
          </w:tcPr>
          <w:p w:rsidRPr="00241450" w:rsidR="00241450" w:rsidP="00263002" w:rsidRDefault="00241450" w14:paraId="36495425" w14:textId="77777777">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41450">
              <w:rPr>
                <w:rFonts w:ascii="Times New Roman" w:hAnsi="Times New Roman"/>
              </w:rPr>
              <w:t xml:space="preserve">0.568 ± </w:t>
            </w:r>
            <w:r w:rsidRPr="00241450">
              <w:rPr>
                <w:rFonts w:ascii="Times New Roman" w:hAnsi="Times New Roman"/>
              </w:rPr>
              <w:lastRenderedPageBreak/>
              <w:t>0.028 (3) </w:t>
            </w:r>
          </w:p>
        </w:tc>
        <w:tc>
          <w:tcPr>
            <w:tcW w:w="831" w:type="dxa"/>
            <w:hideMark/>
          </w:tcPr>
          <w:p w:rsidRPr="00241450" w:rsidR="00241450" w:rsidP="00263002" w:rsidRDefault="00241450" w14:paraId="362DCDDC" w14:textId="77777777">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41450">
              <w:rPr>
                <w:rFonts w:ascii="Times New Roman" w:hAnsi="Times New Roman"/>
              </w:rPr>
              <w:lastRenderedPageBreak/>
              <w:t>1.90 ± 0.02 (3) </w:t>
            </w:r>
          </w:p>
        </w:tc>
        <w:tc>
          <w:tcPr>
            <w:tcW w:w="811" w:type="dxa"/>
            <w:hideMark/>
          </w:tcPr>
          <w:p w:rsidRPr="00241450" w:rsidR="00241450" w:rsidP="00647ED5" w:rsidRDefault="00241450" w14:paraId="163F302A" w14:textId="4BDF4B00">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41450">
              <w:rPr>
                <w:rFonts w:ascii="Times New Roman" w:hAnsi="Times New Roman"/>
              </w:rPr>
              <w:t xml:space="preserve">91.29 ± </w:t>
            </w:r>
            <w:r w:rsidRPr="00241450">
              <w:rPr>
                <w:rFonts w:ascii="Times New Roman" w:hAnsi="Times New Roman"/>
              </w:rPr>
              <w:lastRenderedPageBreak/>
              <w:t>1.89 (2) </w:t>
            </w:r>
          </w:p>
        </w:tc>
        <w:tc>
          <w:tcPr>
            <w:tcW w:w="811" w:type="dxa"/>
            <w:hideMark/>
          </w:tcPr>
          <w:p w:rsidRPr="00241450" w:rsidR="00241450" w:rsidP="00647ED5" w:rsidRDefault="00241450" w14:paraId="11277A6D" w14:textId="3E498B03">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41450">
              <w:rPr>
                <w:rFonts w:ascii="Times New Roman" w:hAnsi="Times New Roman"/>
              </w:rPr>
              <w:lastRenderedPageBreak/>
              <w:t xml:space="preserve">13.28 ± </w:t>
            </w:r>
            <w:r w:rsidRPr="00241450">
              <w:rPr>
                <w:rFonts w:ascii="Times New Roman" w:hAnsi="Times New Roman"/>
              </w:rPr>
              <w:lastRenderedPageBreak/>
              <w:t>0.05 (2) </w:t>
            </w:r>
          </w:p>
        </w:tc>
      </w:tr>
      <w:tr w:rsidRPr="00241450" w:rsidR="007A0299" w:rsidTr="00647ED5" w14:paraId="6E369617" w14:textId="77777777">
        <w:trPr>
          <w:trHeight w:val="255"/>
        </w:trPr>
        <w:tc>
          <w:tcPr>
            <w:cnfStyle w:val="001000000000" w:firstRow="0" w:lastRow="0" w:firstColumn="1" w:lastColumn="0" w:oddVBand="0" w:evenVBand="0" w:oddHBand="0" w:evenHBand="0" w:firstRowFirstColumn="0" w:firstRowLastColumn="0" w:lastRowFirstColumn="0" w:lastRowLastColumn="0"/>
            <w:tcW w:w="1416" w:type="dxa"/>
            <w:hideMark/>
          </w:tcPr>
          <w:p w:rsidRPr="00241450" w:rsidR="00241450" w:rsidP="00241450" w:rsidRDefault="00241450" w14:paraId="67B7D16D" w14:textId="77777777">
            <w:pPr>
              <w:pStyle w:val="Text"/>
              <w:rPr>
                <w:rFonts w:ascii="Times New Roman" w:hAnsi="Times New Roman"/>
              </w:rPr>
            </w:pPr>
            <w:r w:rsidRPr="00241450">
              <w:rPr>
                <w:rFonts w:ascii="Times New Roman" w:hAnsi="Times New Roman"/>
              </w:rPr>
              <w:lastRenderedPageBreak/>
              <w:t> </w:t>
            </w:r>
          </w:p>
        </w:tc>
        <w:tc>
          <w:tcPr>
            <w:tcW w:w="1629" w:type="dxa"/>
            <w:hideMark/>
          </w:tcPr>
          <w:p w:rsidRPr="00241450" w:rsidR="00241450" w:rsidP="00263002" w:rsidRDefault="00241450" w14:paraId="11EA24E8" w14:textId="77777777">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41450">
              <w:rPr>
                <w:rFonts w:ascii="Times New Roman" w:hAnsi="Times New Roman"/>
              </w:rPr>
              <w:t>Soil water - Wet transect </w:t>
            </w:r>
          </w:p>
        </w:tc>
        <w:tc>
          <w:tcPr>
            <w:tcW w:w="990" w:type="dxa"/>
            <w:hideMark/>
          </w:tcPr>
          <w:p w:rsidRPr="00241450" w:rsidR="00241450" w:rsidP="00263002" w:rsidRDefault="00241450" w14:paraId="5E9697BE" w14:textId="77777777">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41450">
              <w:rPr>
                <w:rFonts w:ascii="Times New Roman" w:hAnsi="Times New Roman"/>
              </w:rPr>
              <w:t>1.279 ± NA (1) </w:t>
            </w:r>
          </w:p>
        </w:tc>
        <w:tc>
          <w:tcPr>
            <w:tcW w:w="1080" w:type="dxa"/>
            <w:hideMark/>
          </w:tcPr>
          <w:p w:rsidRPr="00241450" w:rsidR="00241450" w:rsidP="00263002" w:rsidRDefault="00241450" w14:paraId="52484E75" w14:textId="77777777">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41450">
              <w:rPr>
                <w:rFonts w:ascii="Times New Roman" w:hAnsi="Times New Roman"/>
              </w:rPr>
              <w:t>0.328 ± NA (1) </w:t>
            </w:r>
          </w:p>
        </w:tc>
        <w:tc>
          <w:tcPr>
            <w:tcW w:w="931" w:type="dxa"/>
            <w:hideMark/>
          </w:tcPr>
          <w:p w:rsidRPr="00241450" w:rsidR="00241450" w:rsidP="00263002" w:rsidRDefault="00241450" w14:paraId="3AF6B0B3" w14:textId="63BA8DC1">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41450">
              <w:rPr>
                <w:rFonts w:ascii="Times New Roman" w:hAnsi="Times New Roman"/>
              </w:rPr>
              <w:t>0.858 ± NA (1) </w:t>
            </w:r>
          </w:p>
        </w:tc>
        <w:tc>
          <w:tcPr>
            <w:tcW w:w="831" w:type="dxa"/>
            <w:hideMark/>
          </w:tcPr>
          <w:p w:rsidRPr="00241450" w:rsidR="00241450" w:rsidP="00263002" w:rsidRDefault="00241450" w14:paraId="24E5A6D5" w14:textId="77777777">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41450">
              <w:rPr>
                <w:rFonts w:ascii="Times New Roman" w:hAnsi="Times New Roman"/>
              </w:rPr>
              <w:t>1.446 ± NA (1) </w:t>
            </w:r>
          </w:p>
        </w:tc>
        <w:tc>
          <w:tcPr>
            <w:tcW w:w="831" w:type="dxa"/>
            <w:hideMark/>
          </w:tcPr>
          <w:p w:rsidRPr="00241450" w:rsidR="00241450" w:rsidP="00263002" w:rsidRDefault="00241450" w14:paraId="193E111F" w14:textId="77777777">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41450">
              <w:rPr>
                <w:rFonts w:ascii="Times New Roman" w:hAnsi="Times New Roman"/>
              </w:rPr>
              <w:t>1.736 ± NA (1) </w:t>
            </w:r>
          </w:p>
        </w:tc>
        <w:tc>
          <w:tcPr>
            <w:tcW w:w="811" w:type="dxa"/>
            <w:hideMark/>
          </w:tcPr>
          <w:p w:rsidRPr="00241450" w:rsidR="00241450" w:rsidP="00647ED5" w:rsidRDefault="00241450" w14:paraId="7D23A0A2" w14:textId="3C4D56FC">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41450">
              <w:rPr>
                <w:rFonts w:ascii="Times New Roman" w:hAnsi="Times New Roman"/>
              </w:rPr>
              <w:t>78.10 ± NA (1) </w:t>
            </w:r>
          </w:p>
        </w:tc>
        <w:tc>
          <w:tcPr>
            <w:tcW w:w="811" w:type="dxa"/>
            <w:hideMark/>
          </w:tcPr>
          <w:p w:rsidRPr="00241450" w:rsidR="00241450" w:rsidP="00647ED5" w:rsidRDefault="00241450" w14:paraId="5AD666E7" w14:textId="12498525">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41450">
              <w:rPr>
                <w:rFonts w:ascii="Times New Roman" w:hAnsi="Times New Roman"/>
              </w:rPr>
              <w:t>11.58 ± NA (1) </w:t>
            </w:r>
          </w:p>
        </w:tc>
      </w:tr>
      <w:tr w:rsidRPr="00241450" w:rsidR="007A0299" w:rsidTr="00647ED5" w14:paraId="4CE118BF" w14:textId="77777777">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416" w:type="dxa"/>
            <w:hideMark/>
          </w:tcPr>
          <w:p w:rsidRPr="00241450" w:rsidR="00241450" w:rsidP="00241450" w:rsidRDefault="00241450" w14:paraId="3F28D8F5" w14:textId="77777777">
            <w:pPr>
              <w:pStyle w:val="Text"/>
              <w:rPr>
                <w:rFonts w:ascii="Times New Roman" w:hAnsi="Times New Roman"/>
              </w:rPr>
            </w:pPr>
            <w:r w:rsidRPr="00241450">
              <w:rPr>
                <w:rFonts w:ascii="Times New Roman" w:hAnsi="Times New Roman"/>
              </w:rPr>
              <w:t> </w:t>
            </w:r>
          </w:p>
        </w:tc>
        <w:tc>
          <w:tcPr>
            <w:tcW w:w="1629" w:type="dxa"/>
            <w:hideMark/>
          </w:tcPr>
          <w:p w:rsidRPr="00241450" w:rsidR="00241450" w:rsidP="00263002" w:rsidRDefault="00241450" w14:paraId="1D17F85C" w14:textId="77777777">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41450">
              <w:rPr>
                <w:rFonts w:ascii="Times New Roman" w:hAnsi="Times New Roman"/>
              </w:rPr>
              <w:t>Meltwater </w:t>
            </w:r>
          </w:p>
        </w:tc>
        <w:tc>
          <w:tcPr>
            <w:tcW w:w="990" w:type="dxa"/>
            <w:hideMark/>
          </w:tcPr>
          <w:p w:rsidRPr="00241450" w:rsidR="00241450" w:rsidP="00263002" w:rsidRDefault="00241450" w14:paraId="3B9FB498" w14:textId="77777777">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41450">
              <w:rPr>
                <w:rFonts w:ascii="Times New Roman" w:hAnsi="Times New Roman"/>
              </w:rPr>
              <w:t>0.114 ± 0.123 (3) </w:t>
            </w:r>
          </w:p>
        </w:tc>
        <w:tc>
          <w:tcPr>
            <w:tcW w:w="1080" w:type="dxa"/>
            <w:hideMark/>
          </w:tcPr>
          <w:p w:rsidRPr="00241450" w:rsidR="00241450" w:rsidP="00263002" w:rsidRDefault="00241450" w14:paraId="78DFF685" w14:textId="77777777">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41450">
              <w:rPr>
                <w:rFonts w:ascii="Times New Roman" w:hAnsi="Times New Roman"/>
              </w:rPr>
              <w:t>0.137 ± 0.059 (3) </w:t>
            </w:r>
          </w:p>
        </w:tc>
        <w:tc>
          <w:tcPr>
            <w:tcW w:w="931" w:type="dxa"/>
            <w:hideMark/>
          </w:tcPr>
          <w:p w:rsidRPr="00241450" w:rsidR="00241450" w:rsidP="00241450" w:rsidRDefault="00241450" w14:paraId="43013B36" w14:textId="77777777">
            <w:pPr>
              <w:pStyle w:val="Text"/>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41450">
              <w:rPr>
                <w:rFonts w:ascii="Times New Roman" w:hAnsi="Times New Roman"/>
              </w:rPr>
              <w:t>-1.03 ± 0.17 (3) </w:t>
            </w:r>
          </w:p>
        </w:tc>
        <w:tc>
          <w:tcPr>
            <w:tcW w:w="831" w:type="dxa"/>
            <w:hideMark/>
          </w:tcPr>
          <w:p w:rsidRPr="00241450" w:rsidR="00241450" w:rsidP="00263002" w:rsidRDefault="00241450" w14:paraId="214959DD" w14:textId="77777777">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41450">
              <w:rPr>
                <w:rFonts w:ascii="Times New Roman" w:hAnsi="Times New Roman"/>
              </w:rPr>
              <w:t>0.58 ± 0.14 (3) </w:t>
            </w:r>
          </w:p>
        </w:tc>
        <w:tc>
          <w:tcPr>
            <w:tcW w:w="831" w:type="dxa"/>
            <w:hideMark/>
          </w:tcPr>
          <w:p w:rsidRPr="00241450" w:rsidR="00241450" w:rsidP="00263002" w:rsidRDefault="00241450" w14:paraId="1609458F" w14:textId="77777777">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41450">
              <w:rPr>
                <w:rFonts w:ascii="Times New Roman" w:hAnsi="Times New Roman"/>
              </w:rPr>
              <w:t>1.76 ± 0.22 (3) </w:t>
            </w:r>
          </w:p>
        </w:tc>
        <w:tc>
          <w:tcPr>
            <w:tcW w:w="811" w:type="dxa"/>
            <w:hideMark/>
          </w:tcPr>
          <w:p w:rsidRPr="00241450" w:rsidR="00241450" w:rsidP="00647ED5" w:rsidRDefault="00241450" w14:paraId="7CBE435B" w14:textId="657F3A47">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41450">
              <w:rPr>
                <w:rFonts w:ascii="Times New Roman" w:hAnsi="Times New Roman"/>
              </w:rPr>
              <w:t>94.78 ± 8.57 (4) </w:t>
            </w:r>
          </w:p>
        </w:tc>
        <w:tc>
          <w:tcPr>
            <w:tcW w:w="811" w:type="dxa"/>
            <w:hideMark/>
          </w:tcPr>
          <w:p w:rsidRPr="00241450" w:rsidR="00241450" w:rsidP="00647ED5" w:rsidRDefault="00241450" w14:paraId="2A2AF40B" w14:textId="1B036B26">
            <w:pPr>
              <w:pStyle w:val="Tex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41450">
              <w:rPr>
                <w:rFonts w:ascii="Times New Roman" w:hAnsi="Times New Roman"/>
              </w:rPr>
              <w:t>13.14 ± 1.24 (4) </w:t>
            </w:r>
          </w:p>
        </w:tc>
      </w:tr>
      <w:tr w:rsidRPr="00241450" w:rsidR="007A0299" w:rsidTr="00647ED5" w14:paraId="7C6F579F" w14:textId="77777777">
        <w:trPr>
          <w:trHeight w:val="255"/>
        </w:trPr>
        <w:tc>
          <w:tcPr>
            <w:cnfStyle w:val="001000000000" w:firstRow="0" w:lastRow="0" w:firstColumn="1" w:lastColumn="0" w:oddVBand="0" w:evenVBand="0" w:oddHBand="0" w:evenHBand="0" w:firstRowFirstColumn="0" w:firstRowLastColumn="0" w:lastRowFirstColumn="0" w:lastRowLastColumn="0"/>
            <w:tcW w:w="1416" w:type="dxa"/>
            <w:hideMark/>
          </w:tcPr>
          <w:p w:rsidRPr="00241450" w:rsidR="00241450" w:rsidP="00241450" w:rsidRDefault="00241450" w14:paraId="727F2D8D" w14:textId="77777777">
            <w:pPr>
              <w:pStyle w:val="Text"/>
              <w:rPr>
                <w:rFonts w:ascii="Times New Roman" w:hAnsi="Times New Roman"/>
              </w:rPr>
            </w:pPr>
            <w:r w:rsidRPr="00241450">
              <w:rPr>
                <w:rFonts w:ascii="Times New Roman" w:hAnsi="Times New Roman"/>
              </w:rPr>
              <w:t> </w:t>
            </w:r>
          </w:p>
        </w:tc>
        <w:tc>
          <w:tcPr>
            <w:tcW w:w="1629" w:type="dxa"/>
            <w:hideMark/>
          </w:tcPr>
          <w:p w:rsidRPr="00241450" w:rsidR="00241450" w:rsidP="00263002" w:rsidRDefault="00241450" w14:paraId="14037615" w14:textId="77777777">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41450">
              <w:rPr>
                <w:rFonts w:ascii="Times New Roman" w:hAnsi="Times New Roman"/>
              </w:rPr>
              <w:t>Groundwater/baseflow </w:t>
            </w:r>
          </w:p>
        </w:tc>
        <w:tc>
          <w:tcPr>
            <w:tcW w:w="990" w:type="dxa"/>
            <w:hideMark/>
          </w:tcPr>
          <w:p w:rsidRPr="00241450" w:rsidR="00241450" w:rsidP="00263002" w:rsidRDefault="00241450" w14:paraId="63D5C0D8" w14:textId="77777777">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41450">
              <w:rPr>
                <w:rFonts w:ascii="Times New Roman" w:hAnsi="Times New Roman"/>
              </w:rPr>
              <w:t>1.49 ± 0.575 (4) </w:t>
            </w:r>
          </w:p>
        </w:tc>
        <w:tc>
          <w:tcPr>
            <w:tcW w:w="1080" w:type="dxa"/>
            <w:hideMark/>
          </w:tcPr>
          <w:p w:rsidRPr="00241450" w:rsidR="00241450" w:rsidP="00263002" w:rsidRDefault="00241450" w14:paraId="1A5407AC" w14:textId="77777777">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41450">
              <w:rPr>
                <w:rFonts w:ascii="Times New Roman" w:hAnsi="Times New Roman"/>
              </w:rPr>
              <w:t>0.541 ± 0.202 (4) </w:t>
            </w:r>
          </w:p>
        </w:tc>
        <w:tc>
          <w:tcPr>
            <w:tcW w:w="931" w:type="dxa"/>
            <w:hideMark/>
          </w:tcPr>
          <w:p w:rsidRPr="00241450" w:rsidR="00241450" w:rsidP="00263002" w:rsidRDefault="00241450" w14:paraId="24B705DC" w14:textId="77777777">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41450">
              <w:rPr>
                <w:rFonts w:ascii="Times New Roman" w:hAnsi="Times New Roman"/>
              </w:rPr>
              <w:t>1.58 ± 0.22 (4) </w:t>
            </w:r>
          </w:p>
        </w:tc>
        <w:tc>
          <w:tcPr>
            <w:tcW w:w="831" w:type="dxa"/>
            <w:hideMark/>
          </w:tcPr>
          <w:p w:rsidRPr="00241450" w:rsidR="00241450" w:rsidP="00263002" w:rsidRDefault="00241450" w14:paraId="1C68A17D" w14:textId="77777777">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41450">
              <w:rPr>
                <w:rFonts w:ascii="Times New Roman" w:hAnsi="Times New Roman"/>
              </w:rPr>
              <w:t>4.80 ± 1.84 (4) </w:t>
            </w:r>
          </w:p>
        </w:tc>
        <w:tc>
          <w:tcPr>
            <w:tcW w:w="831" w:type="dxa"/>
            <w:hideMark/>
          </w:tcPr>
          <w:p w:rsidRPr="00241450" w:rsidR="00241450" w:rsidP="00263002" w:rsidRDefault="00241450" w14:paraId="750806B5" w14:textId="77777777">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41450">
              <w:rPr>
                <w:rFonts w:ascii="Times New Roman" w:hAnsi="Times New Roman"/>
              </w:rPr>
              <w:t>1.39 ± 0.42 (4) </w:t>
            </w:r>
          </w:p>
        </w:tc>
        <w:tc>
          <w:tcPr>
            <w:tcW w:w="811" w:type="dxa"/>
            <w:hideMark/>
          </w:tcPr>
          <w:p w:rsidRPr="00241450" w:rsidR="00241450" w:rsidP="00647ED5" w:rsidRDefault="00241450" w14:paraId="4FF646D6" w14:textId="07101B1F">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41450">
              <w:rPr>
                <w:rFonts w:ascii="Times New Roman" w:hAnsi="Times New Roman"/>
              </w:rPr>
              <w:t>77.5 ± 4.3 (4) </w:t>
            </w:r>
          </w:p>
        </w:tc>
        <w:tc>
          <w:tcPr>
            <w:tcW w:w="811" w:type="dxa"/>
            <w:hideMark/>
          </w:tcPr>
          <w:p w:rsidRPr="00241450" w:rsidR="00241450" w:rsidP="00647ED5" w:rsidRDefault="00241450" w14:paraId="36086DF6" w14:textId="5CD6305C">
            <w:pPr>
              <w:pStyle w:val="Tex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41450">
              <w:rPr>
                <w:rFonts w:ascii="Times New Roman" w:hAnsi="Times New Roman"/>
              </w:rPr>
              <w:t>11.7 ± 0.4 (4) </w:t>
            </w:r>
          </w:p>
        </w:tc>
      </w:tr>
    </w:tbl>
    <w:p w:rsidR="00A041C8" w:rsidP="00BA7D63" w:rsidRDefault="00A041C8" w14:paraId="5B80EB81" w14:textId="77777777">
      <w:pPr>
        <w:pStyle w:val="Text"/>
      </w:pPr>
    </w:p>
    <w:p w:rsidR="56FFD158" w:rsidRDefault="007E0F7A" w14:paraId="09654681" w14:textId="691E06B8">
      <w:pPr>
        <w:pStyle w:val="Text"/>
        <w:rPr>
          <w:highlight w:val="yellow"/>
        </w:rPr>
      </w:pPr>
      <w:r>
        <w:rPr>
          <w:noProof/>
        </w:rPr>
        <w:lastRenderedPageBreak/>
        <mc:AlternateContent>
          <mc:Choice Requires="wpg">
            <w:drawing>
              <wp:anchor distT="0" distB="0" distL="114300" distR="114300" simplePos="0" relativeHeight="251658246" behindDoc="0" locked="0" layoutInCell="1" allowOverlap="1" wp14:anchorId="3FF4BC53" wp14:editId="3E3A645F">
                <wp:simplePos x="0" y="0"/>
                <wp:positionH relativeFrom="column">
                  <wp:posOffset>0</wp:posOffset>
                </wp:positionH>
                <wp:positionV relativeFrom="paragraph">
                  <wp:posOffset>2512800</wp:posOffset>
                </wp:positionV>
                <wp:extent cx="5943600" cy="5352415"/>
                <wp:effectExtent l="0" t="0" r="0" b="635"/>
                <wp:wrapTopAndBottom/>
                <wp:docPr id="818235668" name="Group 22"/>
                <wp:cNvGraphicFramePr/>
                <a:graphic xmlns:a="http://schemas.openxmlformats.org/drawingml/2006/main">
                  <a:graphicData uri="http://schemas.microsoft.com/office/word/2010/wordprocessingGroup">
                    <wpg:wgp>
                      <wpg:cNvGrpSpPr/>
                      <wpg:grpSpPr>
                        <a:xfrm>
                          <a:off x="0" y="20"/>
                          <a:ext cx="5943600" cy="5352395"/>
                          <a:chOff x="0" y="20"/>
                          <a:chExt cx="5943600" cy="5352395"/>
                        </a:xfrm>
                      </wpg:grpSpPr>
                      <pic:pic xmlns:pic="http://schemas.openxmlformats.org/drawingml/2006/picture">
                        <pic:nvPicPr>
                          <pic:cNvPr id="1965064927" name="Picture 21"/>
                          <pic:cNvPicPr>
                            <a:picLocks noChangeAspect="1"/>
                          </pic:cNvPicPr>
                        </pic:nvPicPr>
                        <pic:blipFill>
                          <a:blip r:embed="rId22"/>
                          <a:srcRect/>
                          <a:stretch/>
                        </pic:blipFill>
                        <pic:spPr>
                          <a:xfrm>
                            <a:off x="0" y="20"/>
                            <a:ext cx="5943600" cy="4252554"/>
                          </a:xfrm>
                          <a:prstGeom prst="rect">
                            <a:avLst/>
                          </a:prstGeom>
                        </pic:spPr>
                      </pic:pic>
                      <wps:wsp>
                        <wps:cNvPr id="534371322" name="Text Box 1"/>
                        <wps:cNvSpPr txBox="1"/>
                        <wps:spPr>
                          <a:xfrm>
                            <a:off x="0" y="4305300"/>
                            <a:ext cx="5943600" cy="1047115"/>
                          </a:xfrm>
                          <a:prstGeom prst="rect">
                            <a:avLst/>
                          </a:prstGeom>
                          <a:solidFill>
                            <a:prstClr val="white"/>
                          </a:solidFill>
                          <a:ln>
                            <a:noFill/>
                          </a:ln>
                        </wps:spPr>
                        <wps:txbx>
                          <w:txbxContent>
                            <w:p w:rsidRPr="00A341D4" w:rsidR="007E0F7A" w:rsidP="007E0F7A" w:rsidRDefault="007E0F7A" w14:paraId="4DCC9F9C" w14:textId="35F0084F">
                              <w:pPr>
                                <w:pStyle w:val="Caption"/>
                                <w:rPr>
                                  <w:rFonts w:eastAsia="Times New Roman"/>
                                  <w:noProof/>
                                </w:rPr>
                              </w:pPr>
                              <w:r w:rsidRPr="007E0F7A">
                                <w:t>Figure 5. Hungerford Brook hydrograph separation (HB) with end-member mixing analysis for a February ROS event (a-c); a mid-March thermal melt (d-f); and during the April final snowmelt (g-</w:t>
                              </w:r>
                              <w:proofErr w:type="spellStart"/>
                              <w:r w:rsidRPr="007E0F7A">
                                <w:t>i</w:t>
                              </w:r>
                              <w:proofErr w:type="spellEnd"/>
                              <w:r w:rsidRPr="007E0F7A">
                                <w:t>) in 2023. Upper panels show the incremental precipitation and approximate snowpack depth. Middle panels indicate fraction of ﬂow through </w:t>
                              </w:r>
                              <w:proofErr w:type="spellStart"/>
                              <w:r w:rsidRPr="007E0F7A">
                                <w:t>ﬂowpaths</w:t>
                              </w:r>
                              <w:proofErr w:type="spellEnd"/>
                              <w:r w:rsidRPr="007E0F7A">
                                <w:t> during the events superimposed on the hydrograph. Lower panels indicate stream sensor nitrate and DOC and grab sampled nitrate and DOC for soil water and meltwater end</w:t>
                              </w:r>
                              <w:r w:rsidRPr="007E0F7A">
                                <w:rPr>
                                  <w:u w:val="single"/>
                                </w:rPr>
                                <w:t>-</w:t>
                              </w:r>
                              <w:r w:rsidRPr="007E0F7A">
                                <w:t>members with the hydrograph in grey. Bottom panels show 6-cm and 15-cm soil temperature and moisture readings. Stream sensor nitrate and DOC data are missing for the March thermal melt discharge peak.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2" style="position:absolute;left:0;text-align:left;margin-left:0;margin-top:197.85pt;width:468pt;height:421.45pt;z-index:251658246" coordsize="59436,53523" coordorigin="" o:spid="_x0000_s1038" w14:anchorId="3FF4BC5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">
                <v:shape id="Picture 21" style="position:absolute;width:59436;height:42525;visibility:visible;mso-wrap-style:square" o:spid="_x0000_s1039"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">
                  <v:imagedata o:title="" r:id="rId23"/>
                </v:shape>
                <v:shape id="Text Box 1" style="position:absolute;top:43053;width:59436;height:10471;visibility:visible;mso-wrap-style:square;v-text-anchor:top" o:spid="_x0000_s1040"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">
                  <v:textbox style="mso-fit-shape-to-text:t" inset="0,0,0,0">
                    <w:txbxContent>
                      <w:p w:rsidRPr="00A341D4" w:rsidR="007E0F7A" w:rsidP="007E0F7A" w:rsidRDefault="007E0F7A" w14:paraId="4DCC9F9C" w14:textId="35F0084F">
                        <w:pPr>
                          <w:pStyle w:val="Caption"/>
                          <w:rPr>
                            <w:rFonts w:eastAsia="Times New Roman"/>
                            <w:noProof/>
                          </w:rPr>
                        </w:pPr>
                        <w:r w:rsidRPr="007E0F7A">
                          <w:t>Figure 5. Hungerford Brook hydrograph separation (HB) with end-member mixing analysis for a February ROS event (a-c); a mid-March thermal melt (d-f); and during the April final snowmelt (g-</w:t>
                        </w:r>
                        <w:proofErr w:type="spellStart"/>
                        <w:r w:rsidRPr="007E0F7A">
                          <w:t>i</w:t>
                        </w:r>
                        <w:proofErr w:type="spellEnd"/>
                        <w:r w:rsidRPr="007E0F7A">
                          <w:t>) in 2023. Upper panels show the incremental precipitation and approximate snowpack depth. Middle panels indicate fraction of ﬂow through </w:t>
                        </w:r>
                        <w:proofErr w:type="spellStart"/>
                        <w:r w:rsidRPr="007E0F7A">
                          <w:t>ﬂowpaths</w:t>
                        </w:r>
                        <w:proofErr w:type="spellEnd"/>
                        <w:r w:rsidRPr="007E0F7A">
                          <w:t> during the events superimposed on the hydrograph. Lower panels indicate stream sensor nitrate and DOC and grab sampled nitrate and DOC for soil water and meltwater end</w:t>
                        </w:r>
                        <w:r w:rsidRPr="007E0F7A">
                          <w:rPr>
                            <w:u w:val="single"/>
                          </w:rPr>
                          <w:t>-</w:t>
                        </w:r>
                        <w:r w:rsidRPr="007E0F7A">
                          <w:t>members with the hydrograph in grey. Bottom panels show 6-cm and 15-cm soil temperature and moisture readings. Stream sensor nitrate and DOC data are missing for the March thermal melt discharge peak. </w:t>
                        </w:r>
                      </w:p>
                    </w:txbxContent>
                  </v:textbox>
                </v:shape>
                <w10:wrap type="topAndBottom"/>
              </v:group>
            </w:pict>
          </mc:Fallback>
        </mc:AlternateContent>
      </w:r>
      <w:r w:rsidR="4D50722A">
        <w:t xml:space="preserve">At HB during all three </w:t>
      </w:r>
      <w:r w:rsidR="373DA0ED">
        <w:t xml:space="preserve">observed </w:t>
      </w:r>
      <w:r w:rsidR="75F675C4">
        <w:t xml:space="preserve">events (February ROS, March thermal, and the </w:t>
      </w:r>
      <w:r w:rsidR="3E72E37F">
        <w:t>final spring mel</w:t>
      </w:r>
      <w:r w:rsidR="75F675C4">
        <w:t xml:space="preserve">t), we observed </w:t>
      </w:r>
      <w:r w:rsidR="41F35314">
        <w:t xml:space="preserve">a similar pattern of hydrograph </w:t>
      </w:r>
      <w:r w:rsidR="4A980AAA">
        <w:t xml:space="preserve">and source </w:t>
      </w:r>
      <w:r w:rsidR="41F35314">
        <w:t>evolution</w:t>
      </w:r>
      <w:r w:rsidR="0EA567B2">
        <w:t xml:space="preserve"> (</w:t>
      </w:r>
      <w:r w:rsidR="00714FFC">
        <w:t>Figure 5</w:t>
      </w:r>
      <w:r w:rsidR="0EA567B2">
        <w:t>)</w:t>
      </w:r>
      <w:r w:rsidR="41F35314">
        <w:t>. In each event, groundwater</w:t>
      </w:r>
      <w:r w:rsidR="005647B1">
        <w:t>-</w:t>
      </w:r>
      <w:r w:rsidR="3286104B">
        <w:t xml:space="preserve">dominated streamflow was replaced by a pulse of </w:t>
      </w:r>
      <w:r w:rsidR="1EFE8C1B">
        <w:t>meltwater</w:t>
      </w:r>
      <w:r w:rsidR="3286104B">
        <w:t xml:space="preserve"> entering the stream during the peak of the hydrograph, followed </w:t>
      </w:r>
      <w:r w:rsidR="5DB3D6DD">
        <w:t xml:space="preserve">within several hours by </w:t>
      </w:r>
      <w:r w:rsidR="6895FEEA">
        <w:t xml:space="preserve">a pulse </w:t>
      </w:r>
      <w:r w:rsidR="5DB3D6DD">
        <w:t>from soil water which made up 60-75 % of streamflow</w:t>
      </w:r>
      <w:r w:rsidR="373DA0ED">
        <w:t xml:space="preserve"> </w:t>
      </w:r>
      <w:r w:rsidR="171E79C2">
        <w:t>(</w:t>
      </w:r>
      <w:r w:rsidR="00714FFC">
        <w:t>Figure 5</w:t>
      </w:r>
      <w:r w:rsidR="171E79C2">
        <w:t>b</w:t>
      </w:r>
      <w:r w:rsidR="1B8BBECB">
        <w:t>,e,h</w:t>
      </w:r>
      <w:r w:rsidR="373DA0ED">
        <w:t xml:space="preserve">). </w:t>
      </w:r>
      <w:r w:rsidR="1E7E8B06">
        <w:t xml:space="preserve">Stream DOC </w:t>
      </w:r>
      <w:r w:rsidR="395FA6F2">
        <w:t xml:space="preserve">concentration </w:t>
      </w:r>
      <w:r w:rsidR="464AF51C">
        <w:t xml:space="preserve">rose coincidently with soil water contribution to streamflow, though we note that the </w:t>
      </w:r>
      <w:r w:rsidR="31B5006E">
        <w:t>stream</w:t>
      </w:r>
      <w:r w:rsidR="464AF51C">
        <w:t xml:space="preserve"> sensor was buried during peak discharge of the March thermal event and data after that point were lost</w:t>
      </w:r>
      <w:r w:rsidR="0F7E7A79">
        <w:t xml:space="preserve"> (</w:t>
      </w:r>
      <w:r w:rsidR="00714FFC">
        <w:t>Figure 5</w:t>
      </w:r>
      <w:r w:rsidR="01589305">
        <w:t>f)</w:t>
      </w:r>
      <w:r w:rsidR="464AF51C">
        <w:t xml:space="preserve">. Stream nitrate </w:t>
      </w:r>
      <w:r w:rsidR="3EA57ECD">
        <w:t>conc</w:t>
      </w:r>
      <w:r w:rsidR="23BBCBF9">
        <w:t>entration fell during the hydrograph peak and rose again</w:t>
      </w:r>
      <w:r w:rsidR="7A42AF0E">
        <w:t>,</w:t>
      </w:r>
      <w:r w:rsidR="23BBCBF9">
        <w:t xml:space="preserve"> particularly during the February ROS event (</w:t>
      </w:r>
      <w:r w:rsidR="00714FFC">
        <w:t>Figure 5</w:t>
      </w:r>
      <w:r w:rsidR="089FE584">
        <w:t>c</w:t>
      </w:r>
      <w:r w:rsidR="005C0A89">
        <w:t>).</w:t>
      </w:r>
    </w:p>
    <w:p w:rsidR="3D8F87CA" w:rsidP="5041D537" w:rsidRDefault="007E0F7A" w14:paraId="384F1FEB" w14:textId="3A7381D4">
      <w:pPr>
        <w:pStyle w:val="Text"/>
      </w:pPr>
      <w:r>
        <w:rPr>
          <w:noProof/>
        </w:rPr>
        <w:lastRenderedPageBreak/>
        <mc:AlternateContent>
          <mc:Choice Requires="wpg">
            <w:drawing>
              <wp:anchor distT="0" distB="0" distL="114300" distR="114300" simplePos="0" relativeHeight="251658243" behindDoc="0" locked="0" layoutInCell="1" allowOverlap="1" wp14:anchorId="7C487B2D" wp14:editId="77C8C832">
                <wp:simplePos x="0" y="0"/>
                <wp:positionH relativeFrom="column">
                  <wp:posOffset>0</wp:posOffset>
                </wp:positionH>
                <wp:positionV relativeFrom="paragraph">
                  <wp:posOffset>1944000</wp:posOffset>
                </wp:positionV>
                <wp:extent cx="5943600" cy="5395595"/>
                <wp:effectExtent l="0" t="0" r="0" b="0"/>
                <wp:wrapTopAndBottom/>
                <wp:docPr id="20216986" name="Group 24"/>
                <wp:cNvGraphicFramePr/>
                <a:graphic xmlns:a="http://schemas.openxmlformats.org/drawingml/2006/main">
                  <a:graphicData uri="http://schemas.microsoft.com/office/word/2010/wordprocessingGroup">
                    <wpg:wgp>
                      <wpg:cNvGrpSpPr/>
                      <wpg:grpSpPr>
                        <a:xfrm>
                          <a:off x="0" y="0"/>
                          <a:ext cx="5943600" cy="5395595"/>
                          <a:chOff x="0" y="0"/>
                          <a:chExt cx="5943600" cy="5395595"/>
                        </a:xfrm>
                      </wpg:grpSpPr>
                      <pic:pic xmlns:pic="http://schemas.openxmlformats.org/drawingml/2006/picture">
                        <pic:nvPicPr>
                          <pic:cNvPr id="430314426" name="Picture 23" descr="A collage of graphs&#10;&#10;AI-generated content may be incorrect."/>
                          <pic:cNvPicPr>
                            <a:picLocks noChangeAspect="1"/>
                          </pic:cNvPicPr>
                        </pic:nvPicPr>
                        <pic:blipFill>
                          <a:blip r:embed="rId24"/>
                          <a:stretch>
                            <a:fillRect/>
                          </a:stretch>
                        </pic:blipFill>
                        <pic:spPr>
                          <a:xfrm>
                            <a:off x="0" y="0"/>
                            <a:ext cx="5943600" cy="4291330"/>
                          </a:xfrm>
                          <a:prstGeom prst="rect">
                            <a:avLst/>
                          </a:prstGeom>
                        </pic:spPr>
                      </pic:pic>
                      <wps:wsp>
                        <wps:cNvPr id="685944380" name="Text Box 1"/>
                        <wps:cNvSpPr txBox="1"/>
                        <wps:spPr>
                          <a:xfrm>
                            <a:off x="0" y="4348480"/>
                            <a:ext cx="5943600" cy="1047115"/>
                          </a:xfrm>
                          <a:prstGeom prst="rect">
                            <a:avLst/>
                          </a:prstGeom>
                          <a:solidFill>
                            <a:prstClr val="white"/>
                          </a:solidFill>
                          <a:ln>
                            <a:noFill/>
                          </a:ln>
                        </wps:spPr>
                        <wps:txbx>
                          <w:txbxContent>
                            <w:p w:rsidRPr="00FE202E" w:rsidR="007E0F7A" w:rsidP="007E0F7A" w:rsidRDefault="007E0F7A" w14:paraId="43667B6C" w14:textId="0DD82A85">
                              <w:pPr>
                                <w:pStyle w:val="Caption"/>
                                <w:rPr>
                                  <w:rFonts w:eastAsia="Times New Roman"/>
                                  <w:noProof/>
                                </w:rPr>
                              </w:pPr>
                              <w:r w:rsidRPr="007E0F7A">
                                <w:t>Figure 6. Wade Brook hydrograph separation (WB) with end-member mixing analysis for a February ROS event (a-c); a mid-March thermal melt (d-f); and during the April final snowmelt (g-</w:t>
                              </w:r>
                              <w:proofErr w:type="spellStart"/>
                              <w:r w:rsidRPr="007E0F7A">
                                <w:t>i</w:t>
                              </w:r>
                              <w:proofErr w:type="spellEnd"/>
                              <w:r w:rsidRPr="007E0F7A">
                                <w:t>) in 2023. Upper panels show the incremental precipitation and approximate snowpack depth. Middle panels indicate fraction of ﬂow through </w:t>
                              </w:r>
                              <w:proofErr w:type="spellStart"/>
                              <w:r w:rsidRPr="007E0F7A">
                                <w:t>ﬂowpaths</w:t>
                              </w:r>
                              <w:proofErr w:type="spellEnd"/>
                              <w:r w:rsidRPr="007E0F7A">
                                <w:t> during the events superimposed on the hydrograph.  Lower panels indicate stream sensor nitrate and DOC and grab sampled nitrate and DOC for soil water and meltwater end-members with the hydrograph in grey. Bottom panels show 6-cm soil temperature and moisture readings for three sensors at Ranch Brook in Stowe, Vermont, US. Snowpack depth data are missing for the beginning and end of the March thermal melt even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4" style="position:absolute;left:0;text-align:left;margin-left:0;margin-top:153.05pt;width:468pt;height:424.85pt;z-index:251658243" coordsize="59436,53955" o:spid="_x0000_s1041" w14:anchorId="7C487B2D"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">
                <v:shape id="Picture 23" style="position:absolute;width:59436;height:42913;visibility:visible;mso-wrap-style:square" alt="A collage of graphs&#10;&#10;AI-generated content may be incorrect." o:spid="_x0000_s1042"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">
                  <v:imagedata o:title="A collage of graphs&#10;&#10;AI-generated content may be incorrect" r:id="rId25"/>
                </v:shape>
                <v:shape id="Text Box 1" style="position:absolute;top:43484;width:59436;height:10471;visibility:visible;mso-wrap-style:square;v-text-anchor:top" o:spid="_x0000_s1043"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">
                  <v:textbox style="mso-fit-shape-to-text:t" inset="0,0,0,0">
                    <w:txbxContent>
                      <w:p w:rsidRPr="00FE202E" w:rsidR="007E0F7A" w:rsidP="007E0F7A" w:rsidRDefault="007E0F7A" w14:paraId="43667B6C" w14:textId="0DD82A85">
                        <w:pPr>
                          <w:pStyle w:val="Caption"/>
                          <w:rPr>
                            <w:rFonts w:eastAsia="Times New Roman"/>
                            <w:noProof/>
                          </w:rPr>
                        </w:pPr>
                        <w:r w:rsidRPr="007E0F7A">
                          <w:t>Figure 6. Wade Brook hydrograph separation (WB) with end-member mixing analysis for a February ROS event (a-c); a mid-March thermal melt (d-f); and during the April final snowmelt (g-</w:t>
                        </w:r>
                        <w:proofErr w:type="spellStart"/>
                        <w:r w:rsidRPr="007E0F7A">
                          <w:t>i</w:t>
                        </w:r>
                        <w:proofErr w:type="spellEnd"/>
                        <w:r w:rsidRPr="007E0F7A">
                          <w:t>) in 2023. Upper panels show the incremental precipitation and approximate snowpack depth. Middle panels indicate fraction of ﬂow through </w:t>
                        </w:r>
                        <w:proofErr w:type="spellStart"/>
                        <w:r w:rsidRPr="007E0F7A">
                          <w:t>ﬂowpaths</w:t>
                        </w:r>
                        <w:proofErr w:type="spellEnd"/>
                        <w:r w:rsidRPr="007E0F7A">
                          <w:t> during the events superimposed on the hydrograph.  Lower panels indicate stream sensor nitrate and DOC and grab sampled nitrate and DOC for soil water and meltwater end-members with the hydrograph in grey. Bottom panels show 6-cm soil temperature and moisture readings for three sensors at Ranch Brook in Stowe, Vermont, US. Snowpack depth data are missing for the beginning and end of the March thermal melt event. </w:t>
                        </w:r>
                      </w:p>
                    </w:txbxContent>
                  </v:textbox>
                </v:shape>
                <w10:wrap type="topAndBottom"/>
              </v:group>
            </w:pict>
          </mc:Fallback>
        </mc:AlternateContent>
      </w:r>
      <w:r w:rsidR="089FE584">
        <w:t>At WB, each observed event</w:t>
      </w:r>
      <w:r w:rsidR="6EBC9D4A">
        <w:t xml:space="preserve">’s </w:t>
      </w:r>
      <w:r w:rsidR="2785D287">
        <w:t xml:space="preserve">combination and timing of sources (i.e., </w:t>
      </w:r>
      <w:r w:rsidR="6EBC9D4A">
        <w:t>EMMA separation</w:t>
      </w:r>
      <w:r w:rsidR="4CBC5D2A">
        <w:t>)</w:t>
      </w:r>
      <w:r w:rsidR="6EBC9D4A">
        <w:t xml:space="preserve"> was distinct (</w:t>
      </w:r>
      <w:r w:rsidR="00714FFC">
        <w:t>Figure 6</w:t>
      </w:r>
      <w:r w:rsidR="6EBC9D4A">
        <w:t>). During the February ROS, when snowpack declined dramatically (</w:t>
      </w:r>
      <w:r w:rsidR="00714FFC">
        <w:t>Figure 6</w:t>
      </w:r>
      <w:r w:rsidR="6EBC9D4A">
        <w:t xml:space="preserve">a), </w:t>
      </w:r>
      <w:r w:rsidR="1EFE8C1B">
        <w:t>meltwater</w:t>
      </w:r>
      <w:r w:rsidR="5AADFEF7">
        <w:t xml:space="preserve"> was the primary contributor to streamflow </w:t>
      </w:r>
      <w:r w:rsidR="3D09088B">
        <w:t>(60-66</w:t>
      </w:r>
      <w:r w:rsidR="068321F9">
        <w:t>%)</w:t>
      </w:r>
      <w:r w:rsidR="69FF3CE9">
        <w:t xml:space="preserve">. Beginning at </w:t>
      </w:r>
      <w:r w:rsidR="1BBB2180">
        <w:t xml:space="preserve">about 12 hours before </w:t>
      </w:r>
      <w:r w:rsidR="5AADFEF7">
        <w:t xml:space="preserve">the hydrograph peak </w:t>
      </w:r>
      <w:r w:rsidR="101E451E">
        <w:t xml:space="preserve">until </w:t>
      </w:r>
      <w:r w:rsidR="62E298C3">
        <w:t>the snowpack was nearly entirely depleted</w:t>
      </w:r>
      <w:r w:rsidR="579B81A8">
        <w:t>,</w:t>
      </w:r>
      <w:r w:rsidR="31D813F3">
        <w:t xml:space="preserve"> </w:t>
      </w:r>
      <w:r w:rsidR="1EFE8C1B">
        <w:t>meltwater</w:t>
      </w:r>
      <w:r w:rsidR="5AFFBA05">
        <w:t xml:space="preserve"> replaced groundwater </w:t>
      </w:r>
      <w:r w:rsidR="47036DEE">
        <w:t>as</w:t>
      </w:r>
      <w:r w:rsidR="5AFFBA05">
        <w:t xml:space="preserve"> the dominant contributor </w:t>
      </w:r>
      <w:r w:rsidR="31D813F3">
        <w:t>(</w:t>
      </w:r>
      <w:r w:rsidR="00714FFC">
        <w:t>Figure 6</w:t>
      </w:r>
      <w:r w:rsidR="31D813F3">
        <w:t>b).</w:t>
      </w:r>
      <w:r w:rsidR="62E298C3">
        <w:t xml:space="preserve"> During this first monitored event</w:t>
      </w:r>
      <w:r w:rsidR="016B5608">
        <w:t xml:space="preserve"> we observed little shift in 6-cm depth soil moisture and temperature</w:t>
      </w:r>
      <w:r w:rsidR="000C3248">
        <w:t xml:space="preserve"> </w:t>
      </w:r>
      <w:r w:rsidR="6F58F8CD">
        <w:t>(</w:t>
      </w:r>
      <w:r w:rsidR="00714FFC">
        <w:t>Figure 6</w:t>
      </w:r>
      <w:r w:rsidR="00AF073A">
        <w:t>d</w:t>
      </w:r>
      <w:r w:rsidR="6F58F8CD">
        <w:t>)</w:t>
      </w:r>
      <w:r w:rsidR="036B9E16">
        <w:t>.</w:t>
      </w:r>
      <w:r w:rsidR="34F7B717">
        <w:t xml:space="preserve"> </w:t>
      </w:r>
      <w:r w:rsidR="46CB2A9A">
        <w:t xml:space="preserve"> </w:t>
      </w:r>
    </w:p>
    <w:p w:rsidR="3D8F87CA" w:rsidP="5041D537" w:rsidRDefault="57FA5D56" w14:paraId="3E642D19" w14:textId="5CECA746">
      <w:pPr>
        <w:pStyle w:val="Text"/>
      </w:pPr>
      <w:r>
        <w:t xml:space="preserve">Such stability in soil </w:t>
      </w:r>
      <w:r w:rsidR="3056F90C">
        <w:t xml:space="preserve">temperature and moisture was not the case in events later in the season at WB, however: during a March thermal event, </w:t>
      </w:r>
      <w:r w:rsidR="25B70FB5">
        <w:t>where the snowpack received some rain but fell below our threshold for ROS events,</w:t>
      </w:r>
      <w:r w:rsidR="6F4A5F05">
        <w:t xml:space="preserve"> soil volumetric </w:t>
      </w:r>
      <w:r w:rsidR="14AC6E8A">
        <w:t xml:space="preserve">water content increased from </w:t>
      </w:r>
      <w:r w:rsidR="14AC6E8A">
        <w:lastRenderedPageBreak/>
        <w:t xml:space="preserve">~57 to 64% </w:t>
      </w:r>
      <w:r w:rsidR="1C95CD47">
        <w:t>over the 12 hours concurrent with the stream reaching peak discharge (</w:t>
      </w:r>
      <w:r w:rsidR="00714FFC">
        <w:t>Figure 6</w:t>
      </w:r>
      <w:r w:rsidR="0094414A">
        <w:t>h</w:t>
      </w:r>
      <w:r w:rsidR="1C95CD47">
        <w:t>). At the same time, EMMA results show t</w:t>
      </w:r>
      <w:r w:rsidR="286A0B91">
        <w:t xml:space="preserve">hat soil water contribution to streamflow increases from &lt;10% at the beginning of monitoring to almost </w:t>
      </w:r>
      <w:r w:rsidR="0B9C2EFE">
        <w:t>90% during the hydrograph peak (</w:t>
      </w:r>
      <w:r w:rsidR="00714FFC">
        <w:t>Figure 6</w:t>
      </w:r>
      <w:r w:rsidR="009909F2">
        <w:t>f</w:t>
      </w:r>
      <w:r w:rsidR="0B9C2EFE">
        <w:t xml:space="preserve">), along with </w:t>
      </w:r>
      <w:r w:rsidR="5CA551DF">
        <w:t>concurrent</w:t>
      </w:r>
      <w:r w:rsidR="54862520">
        <w:t xml:space="preserve"> </w:t>
      </w:r>
      <w:r w:rsidR="0B9C2EFE">
        <w:t>increases o</w:t>
      </w:r>
      <w:r w:rsidR="4970278C">
        <w:t xml:space="preserve">f stream </w:t>
      </w:r>
      <w:r w:rsidR="00336227">
        <w:t xml:space="preserve">sensor </w:t>
      </w:r>
      <w:r w:rsidR="4970278C">
        <w:t>DOC and nitrate</w:t>
      </w:r>
      <w:r w:rsidR="005B5E57">
        <w:t xml:space="preserve"> (Figure 6g)</w:t>
      </w:r>
      <w:r w:rsidR="4970278C">
        <w:t xml:space="preserve">. </w:t>
      </w:r>
    </w:p>
    <w:p w:rsidR="3D8F87CA" w:rsidP="21FDBC3A" w:rsidRDefault="2CB97B7B" w14:paraId="33F5E985" w14:textId="626EE1E4">
      <w:pPr>
        <w:pStyle w:val="Text"/>
      </w:pPr>
      <w:r>
        <w:t>During</w:t>
      </w:r>
      <w:r w:rsidR="2FED13FC">
        <w:t xml:space="preserve"> the </w:t>
      </w:r>
      <w:r w:rsidR="328B81C6">
        <w:t>final spring melt</w:t>
      </w:r>
      <w:r w:rsidR="2FED13FC">
        <w:t xml:space="preserve"> at WB</w:t>
      </w:r>
      <w:r w:rsidR="001259DB">
        <w:t xml:space="preserve"> </w:t>
      </w:r>
      <w:r w:rsidR="2FED13FC">
        <w:t xml:space="preserve">the snowpack receded entirely from the stream </w:t>
      </w:r>
      <w:r w:rsidR="001259DB">
        <w:t xml:space="preserve">corridor even though </w:t>
      </w:r>
      <w:r w:rsidR="2FED13FC">
        <w:t xml:space="preserve">snow likely remained </w:t>
      </w:r>
      <w:r w:rsidR="040A857F">
        <w:t xml:space="preserve">at </w:t>
      </w:r>
      <w:r w:rsidR="7A4DB681">
        <w:t xml:space="preserve">high </w:t>
      </w:r>
      <w:r w:rsidR="0060231E">
        <w:t>catchment</w:t>
      </w:r>
      <w:r w:rsidR="5FFB197D">
        <w:t xml:space="preserve"> elevations</w:t>
      </w:r>
      <w:r w:rsidR="002D0517">
        <w:t xml:space="preserve"> </w:t>
      </w:r>
      <w:r w:rsidR="470F5D97">
        <w:t>(</w:t>
      </w:r>
      <w:r w:rsidR="00714FFC">
        <w:t>Figure 6</w:t>
      </w:r>
      <w:r w:rsidR="00E02D15">
        <w:t>i</w:t>
      </w:r>
      <w:r w:rsidR="470F5D97">
        <w:t>).</w:t>
      </w:r>
      <w:r w:rsidR="6986CA2A">
        <w:t xml:space="preserve"> </w:t>
      </w:r>
      <w:r w:rsidR="6DD7D581">
        <w:t xml:space="preserve">At the onset of the </w:t>
      </w:r>
      <w:r w:rsidR="6D222DA0">
        <w:t>final spring melt</w:t>
      </w:r>
      <w:r w:rsidR="6DD7D581">
        <w:t xml:space="preserve">, we </w:t>
      </w:r>
      <w:r w:rsidR="24AFD840">
        <w:t>observe</w:t>
      </w:r>
      <w:r w:rsidR="6C093854">
        <w:t>d</w:t>
      </w:r>
      <w:r w:rsidR="6DD7D581">
        <w:t xml:space="preserve"> the highest </w:t>
      </w:r>
      <w:r w:rsidR="52D73D8A">
        <w:t xml:space="preserve">6-cm depth </w:t>
      </w:r>
      <w:r w:rsidR="6DD7D581">
        <w:t xml:space="preserve">soil VWC values </w:t>
      </w:r>
      <w:r w:rsidR="3C6C5194">
        <w:t xml:space="preserve">for </w:t>
      </w:r>
      <w:r w:rsidR="21BD5274">
        <w:t>our sampled events,</w:t>
      </w:r>
      <w:r w:rsidR="2BA122D9">
        <w:t xml:space="preserve"> ~70%</w:t>
      </w:r>
      <w:r w:rsidR="41AEF061">
        <w:t xml:space="preserve"> (</w:t>
      </w:r>
      <w:r w:rsidR="00714FFC">
        <w:t>Figure 6</w:t>
      </w:r>
      <w:r w:rsidR="00FD3AD8">
        <w:t>l</w:t>
      </w:r>
      <w:r w:rsidR="41AEF061">
        <w:t>)</w:t>
      </w:r>
      <w:r w:rsidR="2BA122D9">
        <w:t>. The high soil VWC period coincides with high soil water contribution to streamflow, ~</w:t>
      </w:r>
      <w:r w:rsidR="06A69A87">
        <w:t>50-80% (</w:t>
      </w:r>
      <w:r w:rsidR="00714FFC">
        <w:t>Figure 6</w:t>
      </w:r>
      <w:r w:rsidR="00FD3AD8">
        <w:t>j</w:t>
      </w:r>
      <w:r w:rsidR="06A69A87">
        <w:t>)</w:t>
      </w:r>
      <w:r w:rsidR="126A079E">
        <w:t>. Subsequently, h</w:t>
      </w:r>
      <w:r w:rsidR="6986CA2A">
        <w:t xml:space="preserve">igh rainfall drove rapid snowpack loss that </w:t>
      </w:r>
      <w:r w:rsidR="1146854F">
        <w:t>coincided</w:t>
      </w:r>
      <w:r w:rsidR="6986CA2A">
        <w:t xml:space="preserve"> with up to 100% </w:t>
      </w:r>
      <w:r w:rsidR="1EFE8C1B">
        <w:t>meltwater</w:t>
      </w:r>
      <w:r w:rsidR="6986CA2A">
        <w:t xml:space="preserve"> contributio</w:t>
      </w:r>
      <w:r w:rsidR="64857420">
        <w:t>n to streamflow (</w:t>
      </w:r>
      <w:r w:rsidR="00714FFC">
        <w:t>Figure 6</w:t>
      </w:r>
      <w:r w:rsidR="0092783C">
        <w:t>j</w:t>
      </w:r>
      <w:r w:rsidR="64857420">
        <w:t xml:space="preserve">). </w:t>
      </w:r>
      <w:r w:rsidR="2CB3C571">
        <w:t xml:space="preserve"> </w:t>
      </w:r>
      <w:r w:rsidR="003921CC">
        <w:t xml:space="preserve">Over the </w:t>
      </w:r>
      <w:r w:rsidR="7DF09AAE">
        <w:t>final spring melt</w:t>
      </w:r>
      <w:r w:rsidR="003921CC">
        <w:t xml:space="preserve">, stream nitrate </w:t>
      </w:r>
      <w:r w:rsidR="00E3350F">
        <w:t xml:space="preserve">and DOC concentrations, like EMMA contributions, were </w:t>
      </w:r>
      <w:r w:rsidR="00BE6AFB">
        <w:t>more dynamic than the February ROS or March thermal melt events</w:t>
      </w:r>
      <w:r w:rsidR="00F72E13">
        <w:t xml:space="preserve">. </w:t>
      </w:r>
      <w:r w:rsidR="00610101">
        <w:t xml:space="preserve">At the onset of the </w:t>
      </w:r>
      <w:r w:rsidR="003A9D7F">
        <w:t>final spring melt</w:t>
      </w:r>
      <w:r w:rsidR="0068397A">
        <w:t xml:space="preserve"> with </w:t>
      </w:r>
      <w:r w:rsidR="00FC1A24">
        <w:t xml:space="preserve">rain and snowpack </w:t>
      </w:r>
      <w:r w:rsidR="002E49DA">
        <w:t>depth decline</w:t>
      </w:r>
      <w:r w:rsidR="00610101">
        <w:t xml:space="preserve">, </w:t>
      </w:r>
      <w:r w:rsidR="00000971">
        <w:t>an</w:t>
      </w:r>
      <w:r w:rsidR="005633EB">
        <w:t xml:space="preserve"> initial hydrograph peak </w:t>
      </w:r>
      <w:r w:rsidR="71760F9A">
        <w:t xml:space="preserve">was </w:t>
      </w:r>
      <w:r w:rsidR="005633EB">
        <w:t xml:space="preserve">composed primarily of </w:t>
      </w:r>
      <w:r w:rsidR="00F64029">
        <w:t>soil water</w:t>
      </w:r>
      <w:r w:rsidR="005633EB">
        <w:t xml:space="preserve"> (83%)</w:t>
      </w:r>
      <w:r w:rsidR="03576892">
        <w:t xml:space="preserve"> and</w:t>
      </w:r>
      <w:r w:rsidR="0045390D">
        <w:t xml:space="preserve"> </w:t>
      </w:r>
      <w:r w:rsidR="00BA2A92">
        <w:t>both stream DOC and nitrate</w:t>
      </w:r>
      <w:r w:rsidR="002F4B0A">
        <w:t xml:space="preserve"> concentration</w:t>
      </w:r>
      <w:r w:rsidR="00BA2A92">
        <w:t xml:space="preserve"> rose</w:t>
      </w:r>
      <w:r w:rsidR="002F4B0A">
        <w:t xml:space="preserve"> with discharge, though nitrate showed more of a lag (</w:t>
      </w:r>
      <w:r w:rsidR="00714FFC">
        <w:t>Figure 6</w:t>
      </w:r>
      <w:r w:rsidR="0092783C">
        <w:t>k</w:t>
      </w:r>
      <w:r w:rsidR="002D4294">
        <w:t xml:space="preserve">). In the subsequent </w:t>
      </w:r>
      <w:r w:rsidR="00493C2C">
        <w:t xml:space="preserve">hydrograph </w:t>
      </w:r>
      <w:r w:rsidR="00997ABB">
        <w:t>peak</w:t>
      </w:r>
      <w:r w:rsidR="002D4294">
        <w:t xml:space="preserve"> of the </w:t>
      </w:r>
      <w:r w:rsidR="202DE185">
        <w:t>final spring melt</w:t>
      </w:r>
      <w:r w:rsidR="7CBC6AF8">
        <w:t>,</w:t>
      </w:r>
      <w:r w:rsidR="00F42114">
        <w:t xml:space="preserve"> </w:t>
      </w:r>
      <w:r w:rsidR="00997ABB">
        <w:t>several days later</w:t>
      </w:r>
      <w:r w:rsidR="70CB335D">
        <w:t xml:space="preserve"> and</w:t>
      </w:r>
      <w:r w:rsidR="06139FF3">
        <w:t xml:space="preserve"> </w:t>
      </w:r>
      <w:r w:rsidR="00F42114">
        <w:t xml:space="preserve">after </w:t>
      </w:r>
      <w:r w:rsidR="005F4DBF">
        <w:t xml:space="preserve">heavier rainfall </w:t>
      </w:r>
      <w:r w:rsidR="25022E7F">
        <w:t>with</w:t>
      </w:r>
      <w:r w:rsidR="005F4DBF">
        <w:t xml:space="preserve"> </w:t>
      </w:r>
      <w:r w:rsidR="003A54CC">
        <w:t>continued snowpack depth</w:t>
      </w:r>
      <w:r w:rsidR="008C2150">
        <w:t xml:space="preserve"> decline, </w:t>
      </w:r>
      <w:r w:rsidR="00E026DC">
        <w:t>both stream DOC and nitrate reached their</w:t>
      </w:r>
      <w:r w:rsidR="00997ABB">
        <w:t xml:space="preserve"> highest concentrations observed during the winter-to-spring study period</w:t>
      </w:r>
      <w:r w:rsidR="65BBF31D">
        <w:t>. During this hydrograph peak,</w:t>
      </w:r>
      <w:r w:rsidR="59B1CC72">
        <w:t xml:space="preserve"> </w:t>
      </w:r>
      <w:r w:rsidR="27C1CD1A">
        <w:t>meltwater</w:t>
      </w:r>
      <w:r w:rsidR="622AAB62">
        <w:t xml:space="preserve"> </w:t>
      </w:r>
      <w:r w:rsidR="00586405">
        <w:t>dominated streamflow</w:t>
      </w:r>
      <w:r w:rsidR="00423F38">
        <w:t>, briefly reaching 100% contribution.</w:t>
      </w:r>
      <w:r w:rsidR="00E04AEC">
        <w:t xml:space="preserve"> As with the soil water dominated hydrograph peak, </w:t>
      </w:r>
      <w:r w:rsidR="00277AA2">
        <w:t>the peak nitrate concentration</w:t>
      </w:r>
      <w:r w:rsidR="007F1B9B">
        <w:t xml:space="preserve"> showed</w:t>
      </w:r>
      <w:r w:rsidR="00277AA2">
        <w:t xml:space="preserve"> </w:t>
      </w:r>
      <w:r w:rsidR="007F1B9B">
        <w:t>a greater temporal lag</w:t>
      </w:r>
      <w:r w:rsidR="00277AA2">
        <w:t xml:space="preserve"> compared to DOC concentration</w:t>
      </w:r>
      <w:r w:rsidR="00033C6C">
        <w:t>.</w:t>
      </w:r>
    </w:p>
    <w:p w:rsidR="002F3B11" w:rsidP="21FDBC3A" w:rsidRDefault="1B8D048C" w14:paraId="69D87446" w14:textId="54CE6BEE">
      <w:pPr>
        <w:pStyle w:val="Heading-Main"/>
        <w:spacing w:line="360" w:lineRule="auto"/>
        <w:rPr>
          <w:rFonts w:asciiTheme="minorHAnsi" w:hAnsiTheme="minorHAnsi" w:cstheme="minorBidi"/>
        </w:rPr>
      </w:pPr>
      <w:r w:rsidRPr="21FDBC3A">
        <w:rPr>
          <w:rFonts w:asciiTheme="minorHAnsi" w:hAnsiTheme="minorHAnsi" w:cstheme="minorBidi"/>
        </w:rPr>
        <w:t xml:space="preserve">4 </w:t>
      </w:r>
      <w:r w:rsidRPr="21FDBC3A" w:rsidR="0020CD56">
        <w:rPr>
          <w:rFonts w:asciiTheme="minorHAnsi" w:hAnsiTheme="minorHAnsi" w:cstheme="minorBidi"/>
        </w:rPr>
        <w:t>Discussion</w:t>
      </w:r>
    </w:p>
    <w:p w:rsidR="2FB21B76" w:rsidP="63BA0D80" w:rsidRDefault="7B18FBA3" w14:paraId="438A0DBC" w14:textId="6AE41062">
      <w:pPr>
        <w:pStyle w:val="Text"/>
      </w:pPr>
      <w:r>
        <w:t xml:space="preserve">Winter runoff events are becoming more common in seasonally snow-covered </w:t>
      </w:r>
      <w:r w:rsidR="6C2388E7">
        <w:t>watersheds</w:t>
      </w:r>
      <w:r w:rsidR="003438FF">
        <w:t xml:space="preserve"> of the </w:t>
      </w:r>
      <w:r w:rsidR="206CDA66">
        <w:t>n</w:t>
      </w:r>
      <w:r w:rsidR="003438FF">
        <w:t>ortheastern USA</w:t>
      </w:r>
      <w:r w:rsidR="2A2AE195">
        <w:t xml:space="preserve"> </w:t>
      </w:r>
      <w:r>
        <w:t>and it is unlikely that the sources</w:t>
      </w:r>
      <w:r w:rsidR="4BC7BAC5">
        <w:t>,</w:t>
      </w:r>
      <w:r w:rsidR="78BBEE4C">
        <w:t xml:space="preserve"> </w:t>
      </w:r>
      <w:r>
        <w:t>flowpath</w:t>
      </w:r>
      <w:r w:rsidR="65DBC177">
        <w:t xml:space="preserve"> types and magnitudes</w:t>
      </w:r>
      <w:r>
        <w:t xml:space="preserve"> for these events will be similar to those for growing season events, when soils are warm</w:t>
      </w:r>
      <w:r w:rsidR="518E2127">
        <w:t>er</w:t>
      </w:r>
      <w:r w:rsidR="1C09443C">
        <w:t xml:space="preserve"> </w:t>
      </w:r>
      <w:r w:rsidR="41C352C0">
        <w:t>and have</w:t>
      </w:r>
      <w:r w:rsidR="518E2127">
        <w:t xml:space="preserve"> </w:t>
      </w:r>
      <w:r w:rsidR="1F8E60DD">
        <w:t>active</w:t>
      </w:r>
      <w:r>
        <w:t xml:space="preserve"> plant</w:t>
      </w:r>
      <w:r w:rsidR="57A8EEFA">
        <w:t xml:space="preserve"> uptake</w:t>
      </w:r>
      <w:r w:rsidR="5928FCF3">
        <w:t>,</w:t>
      </w:r>
      <w:r w:rsidR="770B9C87">
        <w:t xml:space="preserve"> snow and soil frost </w:t>
      </w:r>
      <w:r w:rsidR="78B39480">
        <w:t>are absent</w:t>
      </w:r>
      <w:r w:rsidR="770B9C87">
        <w:t xml:space="preserve">, and soil moisture may be </w:t>
      </w:r>
      <w:r w:rsidR="37BD1B69">
        <w:t>lower</w:t>
      </w:r>
      <w:r w:rsidR="58F3052A">
        <w:t xml:space="preserve"> </w:t>
      </w:r>
      <w:r>
        <w:fldChar w:fldCharType="begin"/>
      </w:r>
      <w:r>
        <w:instrText xml:space="preserve"> ADDIN ZOTERO_ITEM CSL_CITATION {"citationID":"y9OWZQOd","properties":{"formattedCitation":"(Seybold et al. 2022)","plainCitation":"(Seybold et al. 2022)","noteIndex":0},"citationItems":[{"id":1091,"uris":["http://zotero.org/users/2821348/items/USVXMJDV"],"itemData":{"id":1091,"type":"article-journal","abstract":"Winters in snow-covered regions have warmed, likely shifting the timing and magnitude of nutrient export, leading to unquantified changes in water quality. Intermittent, seasonal, and permanent snow covers more than half of the global land surface. Warming has reduced the cold conditions that limit winter runoff and nutrient transport, while cold season snowmelt, the amount of winter precipitation falling as rain, and rain-on-snow have increased. We used existing geospatial datasets (rain-on-snow frequency overlain on nitrogen and phosphorous inventories) to identify areas of the contiguous United States (US) where water quality could be threatened by this change. Next, to illustrate the potential export impacts of these events, we examined flow and turbidity data from a large regional rain-on-snow event in the United States’ largest river basin, the Mississippi River Basin. We show that rain-on-snow, a major flood-generating mechanism for large areas of the globe (Berghuijs et al 2019 Water Resour. Res. 55 4582–93; Berghuijs et al 2016 Geophys. Res. Lett. 43 4382–90), affects 53% of the contiguous US and puts 50% of US nitrogen and phosphorus pools (43% of the contiguous US) at risk of export to groundwater and surface water. Further, the 2019 rain-on-snow event in the Mississippi River Basin demonstrates that these events could have large, cascading impacts on winter nutrient transport. We suggest that the assumption of low wintertime discharge and nutrient transport in historically snow-covered regions no longer holds. Critically, however, we lack sufficient data to accurately measure and predict these episodic and potentially large wintertime nutrient export events at regional to continental scales.","container-title":"Environmental Research Letters","DOI":"10.1088/1748-9326/ac8be5","ISSN":"1748-9326","issue":"10","journalAbbreviation":"Environ. Res. Lett.","language":"en","note":"publisher: IOP Publishing","page":"104044","source":"Institute of Physics","title":"Winter runoff events pose an unquantified continental-scale risk of high wintertime nutrient export","volume":"17","author":[{"family":"Seybold","given":"Erin C."},{"family":"Dwivedi","given":"Ravindra"},{"family":"Musselman","given":"Keith N."},{"family":"Kincaid","given":"Dustin W."},{"family":"Schroth","given":"Andrew W."},{"family":"Classen","given":"Aimee T."},{"family":"Perdrial","given":"Julia N."},{"family":"Adair","given":"E. Carol"}],"issued":{"date-parts":[["2022",10]]}}}],"schema":"https://github.com/citation-style-language/schema/raw/master/csl-citation.json"} </w:instrText>
      </w:r>
      <w:r>
        <w:fldChar w:fldCharType="separate"/>
      </w:r>
      <w:r w:rsidRPr="4C6249DF" w:rsidR="00422B72">
        <w:rPr>
          <w:rFonts w:ascii="Calibri" w:hAnsi="Calibri" w:cs="Calibri"/>
        </w:rPr>
        <w:t>(Seybold et al. 2022)</w:t>
      </w:r>
      <w:r>
        <w:fldChar w:fldCharType="end"/>
      </w:r>
      <w:r w:rsidR="2AFE5305">
        <w:t xml:space="preserve">. </w:t>
      </w:r>
      <w:r w:rsidR="001C58FE">
        <w:t xml:space="preserve">Yet, the difficulties inherent with stream and end-member monitoring </w:t>
      </w:r>
      <w:r w:rsidR="00C43279">
        <w:t xml:space="preserve">and sampling under winter conditions mean that there is relatively less </w:t>
      </w:r>
      <w:r w:rsidR="2A88CE45">
        <w:t xml:space="preserve">known </w:t>
      </w:r>
      <w:r w:rsidR="2A88CE45">
        <w:lastRenderedPageBreak/>
        <w:t xml:space="preserve">about </w:t>
      </w:r>
      <w:r w:rsidR="00C43279">
        <w:t>how individual winter runoff events influence water and nutrient flowpaths than during spring, summer, and autumn</w:t>
      </w:r>
      <w:r w:rsidR="1C4C2CDB">
        <w:t xml:space="preserve">. </w:t>
      </w:r>
      <w:r w:rsidR="100575A1">
        <w:t xml:space="preserve">Our data </w:t>
      </w:r>
      <w:r w:rsidR="00C03CE0">
        <w:t>show</w:t>
      </w:r>
      <w:r w:rsidR="100575A1">
        <w:t xml:space="preserve"> that</w:t>
      </w:r>
      <w:r w:rsidR="00FE7A5C">
        <w:t xml:space="preserve"> 1) </w:t>
      </w:r>
      <w:r w:rsidR="5876DB5B">
        <w:t>S</w:t>
      </w:r>
      <w:r w:rsidR="3DA747AA">
        <w:t xml:space="preserve">oil </w:t>
      </w:r>
      <w:r w:rsidR="10C631BC">
        <w:t>nutrient availability is highly dynamic during winter</w:t>
      </w:r>
      <w:r w:rsidR="68CB2E34">
        <w:t xml:space="preserve"> but always </w:t>
      </w:r>
      <w:r w:rsidR="39A6F830">
        <w:t>comparable to the growing season</w:t>
      </w:r>
      <w:r w:rsidR="10C631BC">
        <w:t xml:space="preserve">, suggesting ample potential for winter </w:t>
      </w:r>
      <w:r w:rsidR="29BC92E0">
        <w:t xml:space="preserve">nutrient </w:t>
      </w:r>
      <w:r w:rsidR="10C631BC">
        <w:t>transport</w:t>
      </w:r>
      <w:r w:rsidR="430D7C08">
        <w:t xml:space="preserve"> from soils</w:t>
      </w:r>
      <w:r w:rsidR="00FE7A5C">
        <w:t xml:space="preserve"> </w:t>
      </w:r>
      <w:r w:rsidR="710927F3">
        <w:t xml:space="preserve">irrespective of </w:t>
      </w:r>
      <w:r w:rsidR="00C03CE0">
        <w:t>forest cover or agricultural use</w:t>
      </w:r>
      <w:r w:rsidR="0EF2E016">
        <w:t>;</w:t>
      </w:r>
      <w:r w:rsidR="00FE7A5C">
        <w:t xml:space="preserve"> </w:t>
      </w:r>
      <w:r w:rsidR="00D7184C">
        <w:t xml:space="preserve"> 2) </w:t>
      </w:r>
      <w:r w:rsidR="09102F91">
        <w:t>C</w:t>
      </w:r>
      <w:r w:rsidR="0060231E">
        <w:t>atchment</w:t>
      </w:r>
      <w:r w:rsidR="15B8C90A">
        <w:t xml:space="preserve"> soil-stream connectivity can be significant during winter, meaning that </w:t>
      </w:r>
      <w:r w:rsidR="00D7184C">
        <w:t>shallow soils can be both a substantial source of water and nutrients during winter runoff events</w:t>
      </w:r>
      <w:r w:rsidR="00B43309">
        <w:t xml:space="preserve">;  3) </w:t>
      </w:r>
      <w:r w:rsidR="522A8209">
        <w:t>S</w:t>
      </w:r>
      <w:r w:rsidR="00547F09">
        <w:t>ource contributions to streams during winter runoff events vary with antecedent and event conditions</w:t>
      </w:r>
      <w:r w:rsidR="45DAF457">
        <w:t>;</w:t>
      </w:r>
      <w:r w:rsidR="2F8592C2">
        <w:t xml:space="preserve"> and 4)</w:t>
      </w:r>
      <w:r w:rsidR="42B4F3A2">
        <w:t xml:space="preserve"> </w:t>
      </w:r>
      <w:r w:rsidR="442A2618">
        <w:t>W</w:t>
      </w:r>
      <w:r w:rsidR="42B4F3A2">
        <w:t xml:space="preserve">inter DOC and nitrate yields during winter can be high </w:t>
      </w:r>
      <w:r w:rsidR="003219D8">
        <w:t xml:space="preserve">during winter events </w:t>
      </w:r>
      <w:r w:rsidR="28BB469B">
        <w:t xml:space="preserve">when </w:t>
      </w:r>
      <w:r w:rsidR="000D4661">
        <w:t>flowpaths from soil</w:t>
      </w:r>
      <w:r w:rsidR="00A157CE">
        <w:t xml:space="preserve"> and </w:t>
      </w:r>
      <w:r w:rsidR="1EFE8C1B">
        <w:t>meltwater</w:t>
      </w:r>
      <w:r w:rsidR="00A157CE">
        <w:t xml:space="preserve"> sources exist</w:t>
      </w:r>
      <w:r w:rsidR="28BB469B">
        <w:t xml:space="preserve">, </w:t>
      </w:r>
      <w:r w:rsidR="003219D8">
        <w:t>and event dynamics</w:t>
      </w:r>
      <w:r w:rsidR="74F90A31">
        <w:t xml:space="preserve"> and yields</w:t>
      </w:r>
      <w:r w:rsidR="003219D8">
        <w:t xml:space="preserve"> vary by </w:t>
      </w:r>
      <w:r w:rsidR="0060231E">
        <w:t>catchment</w:t>
      </w:r>
      <w:r w:rsidR="003219D8">
        <w:t xml:space="preserve"> landcover and</w:t>
      </w:r>
      <w:r w:rsidR="1FF1AA29">
        <w:t xml:space="preserve"> also</w:t>
      </w:r>
      <w:r w:rsidR="003219D8">
        <w:t xml:space="preserve"> between events</w:t>
      </w:r>
      <w:r w:rsidR="4258396A">
        <w:t>. Taken together, our findings demonstrate</w:t>
      </w:r>
      <w:r w:rsidR="5E1DD3DA">
        <w:t xml:space="preserve"> that</w:t>
      </w:r>
      <w:r w:rsidR="7455B3AC">
        <w:t xml:space="preserve"> developing</w:t>
      </w:r>
      <w:r w:rsidR="5E1DD3DA">
        <w:t xml:space="preserve"> one conceptual model </w:t>
      </w:r>
      <w:r w:rsidR="0041451A">
        <w:t xml:space="preserve">to predict winter thaw effects on nutrient </w:t>
      </w:r>
      <w:r w:rsidR="009B2317">
        <w:t xml:space="preserve">source areas and receiving waters is difficult. A new paradigm is needed as a consequence of the increasing frequency of winter thaws that results </w:t>
      </w:r>
      <w:r w:rsidR="005647B1">
        <w:t xml:space="preserve">in </w:t>
      </w:r>
      <w:r w:rsidR="009B2317">
        <w:t>stream runoff events.</w:t>
      </w:r>
    </w:p>
    <w:p w:rsidRPr="0040177F" w:rsidR="0040177F" w:rsidP="4C8FC66E" w:rsidRDefault="1A98AA00" w14:paraId="76A74B9A" w14:textId="04E929DD">
      <w:pPr>
        <w:pStyle w:val="Text"/>
        <w:rPr>
          <w:rFonts w:ascii="Calibri" w:hAnsi="Calibri"/>
          <w:color w:val="000000" w:themeColor="text1"/>
        </w:rPr>
      </w:pPr>
      <w:r w:rsidRPr="4C6249DF">
        <w:rPr>
          <w:rFonts w:ascii="Calibri" w:hAnsi="Calibri"/>
          <w:color w:val="000000" w:themeColor="text1"/>
        </w:rPr>
        <w:t>S</w:t>
      </w:r>
      <w:r w:rsidRPr="4C6249DF" w:rsidR="644B6E73">
        <w:rPr>
          <w:rFonts w:ascii="Calibri" w:hAnsi="Calibri"/>
          <w:color w:val="000000" w:themeColor="text1"/>
        </w:rPr>
        <w:t xml:space="preserve">oils </w:t>
      </w:r>
      <w:r w:rsidRPr="4C6249DF" w:rsidR="63E2A50A">
        <w:rPr>
          <w:rFonts w:ascii="Calibri" w:hAnsi="Calibri"/>
          <w:color w:val="000000" w:themeColor="text1"/>
        </w:rPr>
        <w:t xml:space="preserve">at </w:t>
      </w:r>
      <w:r w:rsidRPr="4C6249DF" w:rsidR="58D4ED22">
        <w:rPr>
          <w:rFonts w:ascii="Calibri" w:hAnsi="Calibri"/>
          <w:color w:val="000000" w:themeColor="text1"/>
        </w:rPr>
        <w:t>both the agricultural and forested</w:t>
      </w:r>
      <w:r w:rsidRPr="4C6249DF" w:rsidR="63E2A50A">
        <w:rPr>
          <w:rFonts w:ascii="Calibri" w:hAnsi="Calibri"/>
          <w:color w:val="000000" w:themeColor="text1"/>
        </w:rPr>
        <w:t xml:space="preserve"> site</w:t>
      </w:r>
      <w:r w:rsidRPr="4C6249DF" w:rsidR="733EA7B2">
        <w:rPr>
          <w:rFonts w:ascii="Calibri" w:hAnsi="Calibri"/>
          <w:color w:val="000000" w:themeColor="text1"/>
        </w:rPr>
        <w:t>s</w:t>
      </w:r>
      <w:r w:rsidRPr="4C6249DF" w:rsidR="63E2A50A">
        <w:rPr>
          <w:rFonts w:ascii="Calibri" w:hAnsi="Calibri"/>
          <w:color w:val="000000" w:themeColor="text1"/>
        </w:rPr>
        <w:t xml:space="preserve"> </w:t>
      </w:r>
      <w:r w:rsidRPr="4C6249DF" w:rsidR="644B6E73">
        <w:rPr>
          <w:rFonts w:ascii="Calibri" w:hAnsi="Calibri"/>
          <w:color w:val="000000" w:themeColor="text1"/>
        </w:rPr>
        <w:t>ha</w:t>
      </w:r>
      <w:r w:rsidRPr="4C6249DF" w:rsidR="4BB3114E">
        <w:rPr>
          <w:rFonts w:ascii="Calibri" w:hAnsi="Calibri"/>
          <w:color w:val="000000" w:themeColor="text1"/>
        </w:rPr>
        <w:t xml:space="preserve">d </w:t>
      </w:r>
      <w:r w:rsidRPr="4C6249DF" w:rsidR="678CE68A">
        <w:rPr>
          <w:rFonts w:ascii="Calibri" w:hAnsi="Calibri"/>
          <w:color w:val="000000" w:themeColor="text1"/>
        </w:rPr>
        <w:t>nutrients</w:t>
      </w:r>
      <w:r w:rsidRPr="4C6249DF" w:rsidR="644B6E73">
        <w:rPr>
          <w:rFonts w:ascii="Calibri" w:hAnsi="Calibri"/>
          <w:color w:val="000000" w:themeColor="text1"/>
        </w:rPr>
        <w:t xml:space="preserve"> available for transport during mid-winter, often on par with those available during the spring runoff period</w:t>
      </w:r>
      <w:r w:rsidRPr="4C6249DF" w:rsidR="016B0F3D">
        <w:rPr>
          <w:rFonts w:ascii="Calibri" w:hAnsi="Calibri"/>
          <w:color w:val="000000" w:themeColor="text1"/>
        </w:rPr>
        <w:t xml:space="preserve"> and the growing season</w:t>
      </w:r>
      <w:r w:rsidRPr="4C6249DF" w:rsidR="6B946967">
        <w:rPr>
          <w:rFonts w:ascii="Calibri" w:hAnsi="Calibri"/>
          <w:color w:val="000000" w:themeColor="text1"/>
        </w:rPr>
        <w:t xml:space="preserve"> (</w:t>
      </w:r>
      <w:r w:rsidRPr="4C6249DF" w:rsidR="03D3D3F7">
        <w:rPr>
          <w:rFonts w:ascii="Calibri" w:hAnsi="Calibri"/>
          <w:color w:val="000000" w:themeColor="text1"/>
        </w:rPr>
        <w:t>Figure 3</w:t>
      </w:r>
      <w:r w:rsidRPr="4C6249DF" w:rsidR="6B946967">
        <w:rPr>
          <w:rFonts w:ascii="Calibri" w:hAnsi="Calibri"/>
          <w:color w:val="000000" w:themeColor="text1"/>
        </w:rPr>
        <w:t>)</w:t>
      </w:r>
      <w:r w:rsidRPr="4C6249DF" w:rsidR="644B6E73">
        <w:rPr>
          <w:rFonts w:ascii="Calibri" w:hAnsi="Calibri"/>
          <w:color w:val="000000" w:themeColor="text1"/>
        </w:rPr>
        <w:t xml:space="preserve">. </w:t>
      </w:r>
      <w:r w:rsidRPr="4C6249DF" w:rsidR="393E3CBE">
        <w:rPr>
          <w:rFonts w:ascii="Calibri" w:hAnsi="Calibri"/>
          <w:color w:val="000000" w:themeColor="text1"/>
        </w:rPr>
        <w:t>Neither l</w:t>
      </w:r>
      <w:r w:rsidRPr="4C6249DF" w:rsidR="69E15BA3">
        <w:rPr>
          <w:rFonts w:ascii="Calibri" w:hAnsi="Calibri"/>
          <w:color w:val="000000" w:themeColor="text1"/>
        </w:rPr>
        <w:t>ab</w:t>
      </w:r>
      <w:r w:rsidRPr="4C6249DF" w:rsidR="34FC66F5">
        <w:rPr>
          <w:rFonts w:ascii="Calibri" w:hAnsi="Calibri"/>
          <w:color w:val="000000" w:themeColor="text1"/>
        </w:rPr>
        <w:t xml:space="preserve"> </w:t>
      </w:r>
      <w:r w:rsidRPr="4C6249DF" w:rsidR="2B2B02D5">
        <w:rPr>
          <w:rFonts w:ascii="Calibri" w:hAnsi="Calibri"/>
          <w:color w:val="000000" w:themeColor="text1"/>
        </w:rPr>
        <w:t xml:space="preserve">incubations </w:t>
      </w:r>
      <w:r w:rsidRPr="4C6249DF" w:rsidR="393E3CBE">
        <w:rPr>
          <w:rFonts w:ascii="Calibri" w:hAnsi="Calibri"/>
          <w:color w:val="000000" w:themeColor="text1"/>
        </w:rPr>
        <w:t>or</w:t>
      </w:r>
      <w:r w:rsidRPr="4C6249DF" w:rsidR="34FC66F5">
        <w:rPr>
          <w:rFonts w:ascii="Calibri" w:hAnsi="Calibri"/>
          <w:color w:val="000000" w:themeColor="text1"/>
        </w:rPr>
        <w:t xml:space="preserve"> previous studies </w:t>
      </w:r>
      <w:r w:rsidRPr="4C6249DF" w:rsidR="61B1CC2A">
        <w:rPr>
          <w:rFonts w:ascii="Calibri" w:hAnsi="Calibri"/>
          <w:color w:val="000000" w:themeColor="text1"/>
        </w:rPr>
        <w:t xml:space="preserve">predict </w:t>
      </w:r>
      <w:r w:rsidRPr="4C6249DF" w:rsidR="480F278D">
        <w:rPr>
          <w:rFonts w:ascii="Calibri" w:hAnsi="Calibri"/>
          <w:color w:val="000000" w:themeColor="text1"/>
        </w:rPr>
        <w:t xml:space="preserve">soil nutrient availability for our </w:t>
      </w:r>
      <w:r w:rsidRPr="4C6249DF" w:rsidR="5CDC117C">
        <w:rPr>
          <w:rFonts w:ascii="Calibri" w:hAnsi="Calibri"/>
          <w:color w:val="000000" w:themeColor="text1"/>
        </w:rPr>
        <w:t>sub</w:t>
      </w:r>
      <w:r w:rsidRPr="4C6249DF" w:rsidR="37B83068">
        <w:rPr>
          <w:rFonts w:ascii="Calibri" w:hAnsi="Calibri"/>
          <w:color w:val="000000" w:themeColor="text1"/>
        </w:rPr>
        <w:t>catchment</w:t>
      </w:r>
      <w:r w:rsidRPr="4C6249DF" w:rsidR="20F529AF">
        <w:rPr>
          <w:rFonts w:ascii="Calibri" w:hAnsi="Calibri"/>
          <w:color w:val="000000" w:themeColor="text1"/>
        </w:rPr>
        <w:t>s</w:t>
      </w:r>
      <w:r w:rsidRPr="4C6249DF" w:rsidR="480F278D">
        <w:rPr>
          <w:rFonts w:ascii="Calibri" w:hAnsi="Calibri"/>
          <w:color w:val="000000" w:themeColor="text1"/>
        </w:rPr>
        <w:t xml:space="preserve"> or soil types, but our results </w:t>
      </w:r>
      <w:r w:rsidRPr="4C6249DF" w:rsidR="456467AA">
        <w:rPr>
          <w:rFonts w:ascii="Calibri" w:hAnsi="Calibri"/>
          <w:color w:val="000000" w:themeColor="text1"/>
        </w:rPr>
        <w:t xml:space="preserve">point to winter </w:t>
      </w:r>
      <w:r w:rsidRPr="4C6249DF" w:rsidR="609571CB">
        <w:rPr>
          <w:rFonts w:ascii="Calibri" w:hAnsi="Calibri"/>
          <w:color w:val="000000" w:themeColor="text1"/>
        </w:rPr>
        <w:t xml:space="preserve">nitrate </w:t>
      </w:r>
      <w:r w:rsidRPr="4C6249DF" w:rsidR="2A134D5F">
        <w:rPr>
          <w:rFonts w:ascii="Calibri" w:hAnsi="Calibri"/>
          <w:color w:val="000000" w:themeColor="text1"/>
        </w:rPr>
        <w:t>source</w:t>
      </w:r>
      <w:r w:rsidRPr="4C6249DF" w:rsidR="4B96DD9B">
        <w:rPr>
          <w:rFonts w:ascii="Calibri" w:hAnsi="Calibri"/>
          <w:color w:val="000000" w:themeColor="text1"/>
        </w:rPr>
        <w:t>s</w:t>
      </w:r>
      <w:r w:rsidRPr="4C6249DF" w:rsidR="520FBFF0">
        <w:rPr>
          <w:rFonts w:ascii="Calibri" w:hAnsi="Calibri"/>
          <w:color w:val="000000" w:themeColor="text1"/>
        </w:rPr>
        <w:t xml:space="preserve"> at both sub</w:t>
      </w:r>
      <w:r w:rsidRPr="4C6249DF" w:rsidR="37B83068">
        <w:rPr>
          <w:rFonts w:ascii="Calibri" w:hAnsi="Calibri"/>
          <w:color w:val="000000" w:themeColor="text1"/>
        </w:rPr>
        <w:t>catchment</w:t>
      </w:r>
      <w:r w:rsidRPr="4C6249DF" w:rsidR="520FBFF0">
        <w:rPr>
          <w:rFonts w:ascii="Calibri" w:hAnsi="Calibri"/>
          <w:color w:val="000000" w:themeColor="text1"/>
        </w:rPr>
        <w:t>s</w:t>
      </w:r>
      <w:r w:rsidRPr="4C6249DF" w:rsidR="0D6C5931">
        <w:rPr>
          <w:rFonts w:ascii="Calibri" w:hAnsi="Calibri"/>
          <w:color w:val="000000" w:themeColor="text1"/>
        </w:rPr>
        <w:t xml:space="preserve"> which is</w:t>
      </w:r>
      <w:r w:rsidRPr="4C6249DF" w:rsidR="5424295E">
        <w:rPr>
          <w:rFonts w:ascii="Calibri" w:hAnsi="Calibri"/>
          <w:color w:val="000000" w:themeColor="text1"/>
        </w:rPr>
        <w:t xml:space="preserve"> </w:t>
      </w:r>
      <w:r w:rsidRPr="4C6249DF" w:rsidR="2CB4D85F">
        <w:rPr>
          <w:rFonts w:ascii="Calibri" w:hAnsi="Calibri"/>
          <w:color w:val="000000" w:themeColor="text1"/>
        </w:rPr>
        <w:t>either soil and/or snowpack derived</w:t>
      </w:r>
      <w:r w:rsidRPr="4C6249DF" w:rsidR="7BA28880">
        <w:rPr>
          <w:rFonts w:ascii="Calibri" w:hAnsi="Calibri"/>
          <w:color w:val="000000" w:themeColor="text1"/>
        </w:rPr>
        <w:t xml:space="preserve"> and</w:t>
      </w:r>
      <w:r w:rsidRPr="4C6249DF" w:rsidR="456467AA">
        <w:rPr>
          <w:rFonts w:ascii="Calibri" w:hAnsi="Calibri"/>
          <w:color w:val="000000" w:themeColor="text1"/>
        </w:rPr>
        <w:t xml:space="preserve"> is not exhausted</w:t>
      </w:r>
      <w:r w:rsidRPr="4C6249DF" w:rsidR="4BB751B8">
        <w:rPr>
          <w:rFonts w:ascii="Calibri" w:hAnsi="Calibri"/>
          <w:color w:val="000000" w:themeColor="text1"/>
        </w:rPr>
        <w:t xml:space="preserve"> over the course of seasonal progression</w:t>
      </w:r>
      <w:r w:rsidRPr="4C6249DF" w:rsidR="14028C48">
        <w:rPr>
          <w:rFonts w:ascii="Calibri" w:hAnsi="Calibri"/>
          <w:color w:val="000000" w:themeColor="text1"/>
        </w:rPr>
        <w:t xml:space="preserve">, </w:t>
      </w:r>
      <w:r w:rsidRPr="4C6249DF" w:rsidR="4FE3D707">
        <w:rPr>
          <w:rFonts w:ascii="Calibri" w:hAnsi="Calibri"/>
          <w:color w:val="000000" w:themeColor="text1"/>
        </w:rPr>
        <w:t>similar to the results of</w:t>
      </w:r>
      <w:r w:rsidRPr="4C6249DF" w:rsidR="14028C48">
        <w:rPr>
          <w:rFonts w:ascii="Calibri" w:hAnsi="Calibri"/>
          <w:color w:val="000000" w:themeColor="text1"/>
        </w:rPr>
        <w:t xml:space="preserve"> </w:t>
      </w:r>
      <w:r w:rsidRPr="4C6249DF" w:rsidR="04F84BAB">
        <w:rPr>
          <w:rFonts w:ascii="Calibri" w:hAnsi="Calibri"/>
          <w:color w:val="000000" w:themeColor="text1"/>
        </w:rPr>
        <w:t>earlier</w:t>
      </w:r>
      <w:r w:rsidRPr="4C6249DF" w:rsidR="5F907F35">
        <w:rPr>
          <w:rFonts w:ascii="Calibri" w:hAnsi="Calibri"/>
          <w:color w:val="000000" w:themeColor="text1"/>
        </w:rPr>
        <w:t xml:space="preserve"> winter runoff event nitrate export work </w:t>
      </w:r>
      <w:r w:rsidRPr="4C6249DF">
        <w:rPr>
          <w:rFonts w:ascii="Calibri" w:hAnsi="Calibri"/>
          <w:color w:val="000000" w:themeColor="text1"/>
        </w:rPr>
        <w:fldChar w:fldCharType="begin"/>
      </w:r>
      <w:r w:rsidRPr="4C6249DF">
        <w:rPr>
          <w:rFonts w:ascii="Calibri" w:hAnsi="Calibri"/>
          <w:color w:val="000000" w:themeColor="text1"/>
        </w:rPr>
        <w:instrText xml:space="preserve"> ADDIN ZOTERO_ITEM CSL_CITATION {"citationID":"3NuMeOhY","properties":{"formattedCitation":"(Winter et al. 2022)","plainCitation":"(Winter et al. 2022)","noteIndex":0},"citationItems":[{"id":3414,"uris":["http://zotero.org/users/2821348/items/M2GLZ9B6"],"itemData":{"id":3414,"type":"article-journal","abstract":"Runoff events play an important role in nitrate export from catchments, but the variability of export patterns between events and catchments is high and the dominant drivers remain difficult to disentangle. Here, we rigorously asses if detailed knowledge on runoff event characteristics can help to explain this variability. To this end, we conducted a long-term (1955–2018) event classification using hydro-meteorological data, including rainfall characteristics, soil moisture and snowmelt, in six neighboring mesoscale catchments with contrasting land use. We related these event characteristics to nitrate export patterns from high-frequency nitrate concentration monitoring (2013–2017) using concentration-discharge (CQ) relationships. Our results show that low-magnitude rainfall-induced events with dry antecedent conditions exported lowest nitrate concentrations and loads but exhibited highly variable CQ relationships. We explain this by a low fraction of active flow paths, revealing the spatial heterogeneity of nitrate sources within the catchments and by an increased impact of biogeochemical retention processes. In contrast, high-magnitude rainfall or snowmelt-induced events exported highest nitrate concentrations and loads and converged to similar chemostatic export patterns across all catchments, without exhibiting source limitation. We explain these homogeneous export patterns by high catchment wetness that activated a high number of flow paths and by higher nitrate availability during high-flow seasons. Long-term hydro-meteorological data indicated an increased number of events with dry antecedent conditions in summer and a decreased number of snow-influenced events. These trends will likely continue and cause increased nitrate concentration variability during low-flow seasons and changes in the timing of nitrate export peaks during high-flow seasons.","container-title":"Water Resources Research","DOI":"10.1029/2021WR030938","ISSN":"1944-7973","issue":"1","language":"en","license":"© 2022. The Authors.","note":"_eprint: https://agupubs.onlinelibrary.wiley.com/doi/pdf/10.1029/2021WR030938","page":"e2021WR030938","source":"Wiley Online Library","title":"Explaining the Variability in High-Frequency Nitrate Export Patterns Using Long-Term Hydrological Event Classification","volume":"58","author":[{"family":"Winter","given":"C."},{"family":"Tarasova","given":"L."},{"family":"Lutz","given":"S. R."},{"family":"Musolff","given":"A."},{"family":"Kumar","given":"R."},{"family":"Fleckenstein","given":"J. H."}],"issued":{"date-parts":[["2022"]]}}}],"schema":"https://github.com/citation-style-language/schema/raw/master/csl-citation.json"} </w:instrText>
      </w:r>
      <w:r w:rsidRPr="4C6249DF">
        <w:rPr>
          <w:rFonts w:ascii="Calibri" w:hAnsi="Calibri"/>
          <w:color w:val="000000" w:themeColor="text1"/>
        </w:rPr>
        <w:fldChar w:fldCharType="separate"/>
      </w:r>
      <w:r w:rsidRPr="4C6249DF" w:rsidR="00192740">
        <w:rPr>
          <w:rFonts w:ascii="Calibri" w:hAnsi="Calibri" w:cs="Calibri"/>
        </w:rPr>
        <w:t>(Winter et al. 2022)</w:t>
      </w:r>
      <w:r w:rsidRPr="4C6249DF">
        <w:rPr>
          <w:rFonts w:ascii="Calibri" w:hAnsi="Calibri"/>
          <w:color w:val="000000" w:themeColor="text1"/>
        </w:rPr>
        <w:fldChar w:fldCharType="end"/>
      </w:r>
      <w:r w:rsidRPr="4C6249DF" w:rsidR="4BB751B8">
        <w:rPr>
          <w:rFonts w:ascii="Calibri" w:hAnsi="Calibri"/>
          <w:color w:val="000000" w:themeColor="text1"/>
        </w:rPr>
        <w:t>.</w:t>
      </w:r>
      <w:r w:rsidRPr="4C6249DF" w:rsidR="749CEAD9">
        <w:rPr>
          <w:rFonts w:ascii="Calibri" w:hAnsi="Calibri"/>
          <w:color w:val="000000" w:themeColor="text1"/>
        </w:rPr>
        <w:t xml:space="preserve"> </w:t>
      </w:r>
      <w:r w:rsidRPr="4C6249DF" w:rsidR="681A368F">
        <w:rPr>
          <w:rFonts w:ascii="Calibri" w:hAnsi="Calibri"/>
          <w:color w:val="000000" w:themeColor="text1"/>
        </w:rPr>
        <w:t xml:space="preserve">Snowpack can </w:t>
      </w:r>
      <w:r w:rsidRPr="4C6249DF" w:rsidR="5A1E70A8">
        <w:rPr>
          <w:rFonts w:ascii="Calibri" w:hAnsi="Calibri"/>
          <w:color w:val="000000" w:themeColor="text1"/>
        </w:rPr>
        <w:t>be both a source of</w:t>
      </w:r>
      <w:r w:rsidRPr="4C6249DF" w:rsidR="681A368F">
        <w:rPr>
          <w:rFonts w:ascii="Calibri" w:hAnsi="Calibri"/>
          <w:color w:val="000000" w:themeColor="text1"/>
        </w:rPr>
        <w:t xml:space="preserve"> nutrients</w:t>
      </w:r>
      <w:r w:rsidRPr="4C6249DF" w:rsidR="00C4056C">
        <w:rPr>
          <w:rFonts w:ascii="Calibri" w:hAnsi="Calibri"/>
          <w:color w:val="000000" w:themeColor="text1"/>
        </w:rPr>
        <w:t xml:space="preserve"> </w:t>
      </w:r>
      <w:r w:rsidRPr="4C6249DF">
        <w:rPr>
          <w:rFonts w:ascii="Calibri" w:hAnsi="Calibri"/>
          <w:color w:val="000000" w:themeColor="text1"/>
        </w:rPr>
        <w:fldChar w:fldCharType="begin"/>
      </w:r>
      <w:r w:rsidRPr="4C6249DF">
        <w:rPr>
          <w:rFonts w:ascii="Calibri" w:hAnsi="Calibri"/>
          <w:color w:val="000000" w:themeColor="text1"/>
        </w:rPr>
        <w:instrText xml:space="preserve"> ADDIN ZOTERO_ITEM CSL_CITATION {"citationID":"8OxeO4Mw","properties":{"formattedCitation":"(Casson et al. 2012; 2014)","plainCitation":"(Casson et al. 2012; 2014)","noteIndex":0},"citationItems":[{"id":3531,"uris":["http://zotero.org/users/2821348/items/C8LBY7HG"],"itemData":{"id":3531,"type":"article-journal","abstract":"Winter climatic conditions can influence the timing and magnitude of water and nitrate (NO3–N) export from seasonally snow-covered catchments. Specifically, mid-winter rain-on-snow (ROS) events are a major source of NO3–N export to forested streams, but the impact of these events on other nutrients is not known. Climate projections for Ontario suggest that climate warming will be most pronounced during the winter months, which could result in more mid-winter rain events and consequent changes in nutrient delivery to streams. The objective of this study was to examine the impact of winter climate variability on the timing of NO3–N export relative to water and other nutrients at six headwater catchments in south-central Ontario that have long-term water quality and hydrology records (1980–2002). The catchments represent a wide range of physiographic characteristics and stream chemistry, yet the timing of nitrate export from all catchments was coherent. In warmer winters with more ROS events, the bulk of NO3–N export relative to the export of water shifted earlier in the year from spring (i.e. the main period of snow melt) to winter. ROS events did not cause similar temporal shifts in the export of other nutrients, including dissolved organic carbon, total phosphorus and calcium. Instead, their export was synchronous with the bulk of water export. Future shifts to earlier export of NO3–N relative to water and other nutrients may impact aquatic productivity and cause more frequent episodic acidification of surface waters. Copyright © 2012 John Wiley &amp; Sons, Ltd.","container-title":"Hydrological Processes","DOI":"10.1002/hyp.8461","ISSN":"1099-1085","issue":"17","language":"en","license":"Copyright © 2012 John Wiley &amp; Sons, Ltd.","note":"_eprint: https://onlinelibrary.wiley.com/doi/pdf/10.1002/hyp.8461","page":"2546-2554","source":"Wiley Online Library","title":"Impact of winter warming on the timing of nutrient export from forested catchments","volume":"26","author":[{"family":"Casson","given":"N. J."},{"family":"Eimers","given":"M. C."},{"family":"Watmough","given":"S. A."}],"issued":{"date-parts":[["2012"]]}}},{"id":3530,"uris":["http://zotero.org/users/2821348/items/6SRLD5GE"],"itemData":{"id":3530,"type":"article-journal","abstract":"Rain-on-snow (ROS) events are major drivers of nitrate (NO₃-N) export from seasonally snow-covered forested catchments and may cause episodic declines in stream pH. High intensity monitoring of throughfall, snow pack and stream water draining two proximal catchments (Harp 3A and Harp 6A) with very different NO₃-N export revealed that a very small percentage of ROS-induced stream discharge originates from throughfall and melting snow (new water; average = 6.4 %). However, this new water has a very high concentration of NO₃-N (throughfall/snowmelt average = 498 μg/L) compared with baseflow (average = 7.3 μg/L in Harp 6A; average = 41 μg/L in Harp 3A) and as a result, throughfall and snowmelt contribute the majority of NO₃-N export (average = 62 %) during ROS events. In contrast, concentrations of sulphate, dissolved organic carbon and calcium in rain and snowpack are similar to baseflow and therefore ROS-induced declines in pH (often to below pH 6.0) are attributed entirely to increases in NO₃-N concentration. Differences in absolute magnitude of ROS NO₃-N export between catchments are explained through differences in baseflow NO₃-N concentrations. The frequency and magnitude of ROS events in this region are affected by both NO₃-N deposition and winter temperature, and thus the impact of these events in the future depends on changes in both atmospheric deposition and winter climate.","container-title":"Biogeochemistry","ISSN":"0168-2563","note":"publisher: Springer","page":"23-36","source":"JSTOR","title":"Sources of nitrate export during rain-on-snow events at forested catchments","volume":"120","author":[{"family":"Casson","given":"N. J."},{"family":"Eimers","given":"M. C."},{"family":"Watmough","given":"S. A."}],"issued":{"date-parts":[["2014"]]}}}],"schema":"https://github.com/citation-style-language/schema/raw/master/csl-citation.json"} </w:instrText>
      </w:r>
      <w:r w:rsidRPr="4C6249DF">
        <w:rPr>
          <w:rFonts w:ascii="Calibri" w:hAnsi="Calibri"/>
          <w:color w:val="000000" w:themeColor="text1"/>
        </w:rPr>
        <w:fldChar w:fldCharType="separate"/>
      </w:r>
      <w:r w:rsidRPr="4C6249DF" w:rsidR="00BD1D2A">
        <w:rPr>
          <w:rFonts w:ascii="Calibri" w:hAnsi="Calibri" w:cs="Calibri"/>
        </w:rPr>
        <w:t>(Casson et al. 2012; 2014)</w:t>
      </w:r>
      <w:r w:rsidRPr="4C6249DF">
        <w:rPr>
          <w:rFonts w:ascii="Calibri" w:hAnsi="Calibri"/>
          <w:color w:val="000000" w:themeColor="text1"/>
        </w:rPr>
        <w:fldChar w:fldCharType="end"/>
      </w:r>
      <w:r w:rsidRPr="4C6249DF" w:rsidR="681A368F">
        <w:rPr>
          <w:rFonts w:ascii="Calibri" w:hAnsi="Calibri"/>
          <w:color w:val="000000" w:themeColor="text1"/>
        </w:rPr>
        <w:t xml:space="preserve"> and </w:t>
      </w:r>
      <w:r w:rsidRPr="4C6249DF" w:rsidR="3336AF17">
        <w:rPr>
          <w:rFonts w:ascii="Calibri" w:hAnsi="Calibri"/>
          <w:color w:val="000000" w:themeColor="text1"/>
        </w:rPr>
        <w:t xml:space="preserve">also </w:t>
      </w:r>
      <w:r w:rsidRPr="4C6249DF" w:rsidR="681A368F">
        <w:rPr>
          <w:rFonts w:ascii="Calibri" w:hAnsi="Calibri"/>
          <w:color w:val="000000" w:themeColor="text1"/>
        </w:rPr>
        <w:t xml:space="preserve">insulates soils so that they </w:t>
      </w:r>
      <w:r w:rsidRPr="4C6249DF" w:rsidR="342F4834">
        <w:rPr>
          <w:rFonts w:ascii="Calibri" w:hAnsi="Calibri"/>
          <w:color w:val="000000" w:themeColor="text1"/>
        </w:rPr>
        <w:t>remain abov</w:t>
      </w:r>
      <w:r w:rsidRPr="4C6249DF" w:rsidR="681A368F">
        <w:rPr>
          <w:rFonts w:ascii="Calibri" w:hAnsi="Calibri"/>
          <w:color w:val="000000" w:themeColor="text1"/>
        </w:rPr>
        <w:t>e</w:t>
      </w:r>
      <w:r w:rsidRPr="4C6249DF" w:rsidR="342F4834">
        <w:rPr>
          <w:rFonts w:ascii="Calibri" w:hAnsi="Calibri"/>
          <w:color w:val="000000" w:themeColor="text1"/>
        </w:rPr>
        <w:t xml:space="preserve"> freezing</w:t>
      </w:r>
      <w:r w:rsidRPr="4C6249DF" w:rsidR="007C3B45">
        <w:rPr>
          <w:rFonts w:ascii="Calibri" w:hAnsi="Calibri"/>
          <w:color w:val="000000" w:themeColor="text1"/>
        </w:rPr>
        <w:t xml:space="preserve"> </w:t>
      </w:r>
      <w:r w:rsidRPr="4C6249DF">
        <w:rPr>
          <w:rFonts w:ascii="Calibri" w:hAnsi="Calibri"/>
          <w:color w:val="000000" w:themeColor="text1"/>
        </w:rPr>
        <w:fldChar w:fldCharType="begin"/>
      </w:r>
      <w:r w:rsidRPr="4C6249DF">
        <w:rPr>
          <w:rFonts w:ascii="Calibri" w:hAnsi="Calibri"/>
          <w:color w:val="000000" w:themeColor="text1"/>
        </w:rPr>
        <w:instrText xml:space="preserve"> ADDIN ZOTERO_ITEM CSL_CITATION {"citationID":"vPhjTGn6","properties":{"formattedCitation":"(Groffman et al. 2001)","plainCitation":"(Groffman et al. 2001)","noteIndex":0},"citationItems":[{"id":3267,"uris":["http://zotero.org/users/2821348/items/7KJD827H"],"itemData":{"id":3267,"type":"article-journal","abstract":"In this special section of Biogeochemistry, we present results from asnow manipulation experiment in the northernhardwood forest ecosystem at the Hubbard BrookExperimental Forest in the White Mountains ofNew Hampshire, U.S.A. Snow is important as aninsulator of forest soils. Later developmentof snowpacks, as may occur in a warmer climate,may result in increases in soil freezing (i.e.colder soils in a warmer world) and could causechanges in fine root and microbial mortality,hydrologic and gaseous losses of nitrogen (N),and the acid-base status of drainage water. Inour study, we kept soils snow free by shovelinguntil early February during the mild winters of1997/1998 and 1998/1999. The treatment producedmild, but persistent soil freezing and inducedsurprisingly significant effects on rootmortality, soil nitrate (NO3−) levelsand hydrologic fluxes of C, N and P. In thisspecial section we present four papersaddressing, (1) soil temperature and moistureresponse to our snow manipulation treatment(Hardy et al.), (2) theresponse of fine root dynamics to treatment(Tierney et al.), (3) theresponse of soil inorganic N levels, insitu N mineralization and nitrification,denitrification and microbial biomass to thetreatment (Groffman et al.)and (4) soil solution concentrations and fluxesof C, N and P (Fitzhugh et al.). In this introductory paper we: (1)review the literature on snow effects on forestbiogeochemistry, (2) introduce our manipulationexperiment and (3) summarize the resultspresented in the other papers in this issue.","container-title":"Biogeochemistry","DOI":"10.1023/A:1013039830323","ISSN":"1573-515X","issue":"2","journalAbbreviation":"Biogeochemistry","language":"en","page":"135-150","source":"Springer Link","title":"Colder soils in a warmer world: A snow manipulation study in a northern hardwood forest ecosystem","title-short":"Colder soils in a warmer world","volume":"56","author":[{"family":"Groffman","given":"Peter M."},{"family":"Driscoll","given":"Charles T."},{"family":"Fahey","given":"Timothy J."},{"family":"Hardy","given":"Janet P."},{"family":"Fitzhugh","given":"Ross D."},{"family":"Tierney","given":"Geraldine L."}],"issued":{"date-parts":[["2001",11,1]]}}}],"schema":"https://github.com/citation-style-language/schema/raw/master/csl-citation.json"} </w:instrText>
      </w:r>
      <w:r w:rsidRPr="4C6249DF">
        <w:rPr>
          <w:rFonts w:ascii="Calibri" w:hAnsi="Calibri"/>
          <w:color w:val="000000" w:themeColor="text1"/>
        </w:rPr>
        <w:fldChar w:fldCharType="separate"/>
      </w:r>
      <w:r w:rsidRPr="4C6249DF" w:rsidR="007C3B45">
        <w:rPr>
          <w:rFonts w:ascii="Calibri" w:hAnsi="Calibri" w:cs="Calibri"/>
        </w:rPr>
        <w:t>(Groffman et al. 2001)</w:t>
      </w:r>
      <w:r w:rsidRPr="4C6249DF">
        <w:rPr>
          <w:rFonts w:ascii="Calibri" w:hAnsi="Calibri"/>
          <w:color w:val="000000" w:themeColor="text1"/>
        </w:rPr>
        <w:fldChar w:fldCharType="end"/>
      </w:r>
      <w:r w:rsidRPr="4C6249DF" w:rsidR="4BFCFEC4">
        <w:rPr>
          <w:rFonts w:ascii="Calibri" w:hAnsi="Calibri"/>
          <w:color w:val="000000" w:themeColor="text1"/>
        </w:rPr>
        <w:t xml:space="preserve">, </w:t>
      </w:r>
      <w:r w:rsidRPr="4C6249DF" w:rsidR="681A368F">
        <w:rPr>
          <w:rFonts w:ascii="Calibri" w:hAnsi="Calibri"/>
          <w:color w:val="000000" w:themeColor="text1"/>
        </w:rPr>
        <w:t>allow</w:t>
      </w:r>
      <w:r w:rsidRPr="4C6249DF" w:rsidR="6E2B9140">
        <w:rPr>
          <w:rFonts w:ascii="Calibri" w:hAnsi="Calibri"/>
          <w:color w:val="000000" w:themeColor="text1"/>
        </w:rPr>
        <w:t>ing</w:t>
      </w:r>
      <w:r w:rsidRPr="4C6249DF" w:rsidR="681A368F">
        <w:rPr>
          <w:rFonts w:ascii="Calibri" w:hAnsi="Calibri"/>
          <w:color w:val="000000" w:themeColor="text1"/>
        </w:rPr>
        <w:t xml:space="preserve"> microbial processes to continue</w:t>
      </w:r>
      <w:r w:rsidRPr="4C6249DF" w:rsidR="69EB223A">
        <w:rPr>
          <w:rFonts w:ascii="Calibri" w:hAnsi="Calibri"/>
          <w:color w:val="000000" w:themeColor="text1"/>
        </w:rPr>
        <w:t xml:space="preserve"> </w:t>
      </w:r>
      <w:r w:rsidRPr="4C6249DF" w:rsidR="0E46318F">
        <w:rPr>
          <w:rFonts w:ascii="Calibri" w:hAnsi="Calibri"/>
          <w:color w:val="000000" w:themeColor="text1"/>
        </w:rPr>
        <w:t>during</w:t>
      </w:r>
      <w:r w:rsidRPr="4C6249DF" w:rsidR="69EB223A">
        <w:rPr>
          <w:rFonts w:ascii="Calibri" w:hAnsi="Calibri"/>
          <w:color w:val="000000" w:themeColor="text1"/>
        </w:rPr>
        <w:t xml:space="preserve"> the winter</w:t>
      </w:r>
      <w:r w:rsidRPr="4C6249DF" w:rsidR="681A368F">
        <w:rPr>
          <w:rFonts w:ascii="Calibri" w:hAnsi="Calibri"/>
          <w:color w:val="000000" w:themeColor="text1"/>
        </w:rPr>
        <w:t xml:space="preserve"> and </w:t>
      </w:r>
      <w:r w:rsidRPr="4C6249DF" w:rsidR="48C46D70">
        <w:rPr>
          <w:rFonts w:ascii="Calibri" w:hAnsi="Calibri"/>
          <w:color w:val="000000" w:themeColor="text1"/>
        </w:rPr>
        <w:t>for carbon</w:t>
      </w:r>
      <w:r w:rsidRPr="4C6249DF" w:rsidR="681A368F">
        <w:rPr>
          <w:rFonts w:ascii="Calibri" w:hAnsi="Calibri"/>
          <w:color w:val="000000" w:themeColor="text1"/>
        </w:rPr>
        <w:t xml:space="preserve"> and nutrients </w:t>
      </w:r>
      <w:r w:rsidRPr="4C6249DF" w:rsidR="6A8F968E">
        <w:rPr>
          <w:rFonts w:ascii="Calibri" w:hAnsi="Calibri"/>
          <w:color w:val="000000" w:themeColor="text1"/>
        </w:rPr>
        <w:t xml:space="preserve">to </w:t>
      </w:r>
      <w:r w:rsidRPr="4C6249DF" w:rsidR="681A368F">
        <w:rPr>
          <w:rFonts w:ascii="Calibri" w:hAnsi="Calibri"/>
          <w:color w:val="000000" w:themeColor="text1"/>
        </w:rPr>
        <w:t>accumulate in riparian and hillslope soils</w:t>
      </w:r>
      <w:r w:rsidRPr="4C6249DF" w:rsidR="007C3B45">
        <w:rPr>
          <w:rFonts w:ascii="Calibri" w:hAnsi="Calibri"/>
          <w:color w:val="000000" w:themeColor="text1"/>
        </w:rPr>
        <w:t xml:space="preserve"> </w:t>
      </w:r>
      <w:r w:rsidRPr="4C6249DF">
        <w:rPr>
          <w:rFonts w:ascii="Calibri" w:hAnsi="Calibri"/>
          <w:color w:val="000000" w:themeColor="text1"/>
        </w:rPr>
        <w:fldChar w:fldCharType="begin"/>
      </w:r>
      <w:r w:rsidRPr="4C6249DF">
        <w:rPr>
          <w:rFonts w:ascii="Calibri" w:hAnsi="Calibri"/>
          <w:color w:val="000000" w:themeColor="text1"/>
        </w:rPr>
        <w:instrText xml:space="preserve"> ADDIN ZOTERO_ITEM CSL_CITATION {"citationID":"HugpjnxR","properties":{"formattedCitation":"(Groffman et al. 2001; 2006; Schimel et al. 2004; Brooks et al. 2011)","plainCitation":"(Groffman et al. 2001; 2006; Schimel et al. 2004; Brooks et al. 2011)","noteIndex":0},"citationItems":[{"id":3267,"uris":["http://zotero.org/users/2821348/items/7KJD827H"],"itemData":{"id":3267,"type":"article-journal","abstract":"In this special section of Biogeochemistry, we present results from asnow manipulation experiment in the northernhardwood forest ecosystem at the Hubbard BrookExperimental Forest in the White Mountains ofNew Hampshire, U.S.A. Snow is important as aninsulator of forest soils. Later developmentof snowpacks, as may occur in a warmer climate,may result in increases in soil freezing (i.e.colder soils in a warmer world) and could causechanges in fine root and microbial mortality,hydrologic and gaseous losses of nitrogen (N),and the acid-base status of drainage water. Inour study, we kept soils snow free by shovelinguntil early February during the mild winters of1997/1998 and 1998/1999. The treatment producedmild, but persistent soil freezing and inducedsurprisingly significant effects on rootmortality, soil nitrate (NO3−) levelsand hydrologic fluxes of C, N and P. In thisspecial section we present four papersaddressing, (1) soil temperature and moistureresponse to our snow manipulation treatment(Hardy et al.), (2) theresponse of fine root dynamics to treatment(Tierney et al.), (3) theresponse of soil inorganic N levels, insitu N mineralization and nitrification,denitrification and microbial biomass to thetreatment (Groffman et al.)and (4) soil solution concentrations and fluxesof C, N and P (Fitzhugh et al.). In this introductory paper we: (1)review the literature on snow effects on forestbiogeochemistry, (2) introduce our manipulationexperiment and (3) summarize the resultspresented in the other papers in this issue.","container-title":"Biogeochemistry","DOI":"10.1023/A:1013039830323","ISSN":"1573-515X","issue":"2","journalAbbreviation":"Biogeochemistry","language":"en","page":"135-150","source":"Springer Link","title":"Colder soils in a warmer world: A snow manipulation study in a northern hardwood forest ecosystem","title-short":"Colder soils in a warmer world","volume":"56","author":[{"family":"Groffman","given":"Peter M."},{"family":"Driscoll","given":"Charles T."},{"family":"Fahey","given":"Timothy J."},{"family":"Hardy","given":"Janet P."},{"family":"Fitzhugh","given":"Ross D."},{"family":"Tierney","given":"Geraldine L."}],"issued":{"date-parts":[["2001",11,1]]}}},{"id":3269,"uris":["http://zotero.org/users/2821348/items/GGVM74IW"],"itemData":{"id":3269,"type":"article-journal","abstract":"Soil–atmosphere fluxes of trace gases (especially nitrous oxide (N2O)) can be significant during winter and at snowmelt. We investigated the effects of decreases in snow cover on soil freezing and trace gas fluxes at the Hubbard Brook Experimental Forest, a northern hardwood forest in New Hampshire, USA. We manipulated snow depth by shoveling to induce soil freezing, and measured fluxes of N2O, methane (CH4) and carbon dioxide (CO2) in field chambers monthly (bi-weekly at snowmelt) in stands dominated by sugar maple or yellow birch. The snow manipulation and measurements were carried out in two winters (1997/1998 and 1998/1999) and measurements continued through 2000. Fluxes of CO2 and CH4 showed a strong seasonal pattern, with low rates in winter, but N2O fluxes did not show strong seasonal variation. The snow manipulation induced soil freezing, increased N2O flux and decreased CH4 uptake in both treatment years, especially during winter. Annual N2O fluxes in sugar maple treatment plots were 207 and 99 mg N m−2 yr−1 in 1998 and 1999 vs. 105 and 42 in reference plots. Tree species had no effect on N2O or CO2 fluxes, but CH4 uptake was higher in plots dominated by yellow birch than in plots dominated by sugar maple. Our results suggest that winter fluxes of N2O are important and that winter climate change that decreases snow cover will increase soil:atmosphere N2O fluxes from northern hardwood forests.","container-title":"Global Change Biology","DOI":"10.1111/j.1365-2486.2006.01194.x","ISSN":"1365-2486","issue":"9","language":"en","note":"_eprint: https://onlinelibrary.wiley.com/doi/pdf/10.1111/j.1365-2486.2006.01194.x","page":"1748-1760","source":"Wiley Online Library","title":"Snow depth, soil freezing, and fluxes of carbon dioxide, nitrous oxide and methane in a northern hardwood forest","volume":"12","author":[{"family":"Groffman","given":"Peter M."},{"family":"Hardy","given":"Janet P."},{"family":"Driscoll","given":"Charles T."},{"family":"Fahey","given":"Timothy J."}],"issued":{"date-parts":[["2006"]]}}},{"id":3207,"uris":["http://zotero.org/users/2821348/items/EQEHN3U3"],"itemData":{"id":3207,"type":"article-journal","abstract":"Microbial activity in Arctic tundra ecosystems continues through the winter and is an important component of the annual C budget. This activity is sensitive to climatic variation, particularly snow depth because that regulates soil temperature. The influence of winter conditions on soil N cycling is poorly understood. In this study, we used intact core incubations sampled periodically through the winter and following growing season to measure net N mineralization and nitrification in dry heath and in moist tussock tundra under ambient and experimentally increased snow depths (by use of a snowfence). In dry heath, we sampled soils under Dryas octopetela or Arctostaphylos alpine, while in tussock tundra, we sampled Eriophorum vaginatum tussocks and Sphagnum dominated areas between tussocks. Our objectives were to: (1) examine how different winter snow regimes influenced year-round N dynamics in the two tundra types, and (2) evaluate how these responses are affected by dominant species present in each system. In tussock tundra, soils with increased winter snow cover had high net N mineralization rates during the fall and winter, followed by immobilization during thaw. In contrast, N mineralization only occurred during the autumn in soils with ambient snow cover. During the growing season when N immobilization dominated in areas with ambient snow cover, soils with increased winter snow cover had positive net mineralization and nitrification rates. In dry heath tundra, soils with increased snow depth had high late winter net N mineralization rates, but these rates were: (a) comparable to early winter rates in soils under Arctostaphylos plants with ambient snow cover; (b) greater in soils under Arctostaphylos plants than in soils under Dryas plants; and (c) less than the rates found in tussock tundra. Our findings suggest under ambient snow conditions, low soil temperatures limit soil N mineralization, but that deeper snow conditions with the associated warmer winter soil temperatures dramatically increase over-winter N mineralization and thereby alter the amount and timing of plant-available N in tundra ecosystems. (C) 2003 Elsevier Ltd. All rights reserved.","container-title":"Soil Biology &amp; Biochemistry","ISSN":"0038-0717","issue":"2","language":"en","page":"217-227","source":"escholarship.org","title":"Increased snow depth affects microbial activity and nitrogen mineralization in two Arctic tundra communities","volume":"36","author":[{"family":"Schimel","given":"Josh P."},{"family":"Bilbrough","given":"C."},{"family":"Welker","given":"J. A."}],"issued":{"date-parts":[["2004",2,1]]}}},{"id":3527,"uris":["http://zotero.org/users/2821348/items/D2QRWDDW"],"itemData":{"id":3527,"type":"article-journal","abstract":"The last two decades have seen significant advances in understanding the cycling of carbon and nutrients in ecosystems characterized by seasonal snow cover. This paper reviews and summarizes work on the interactions between seasonal snow cover, soil physico-chemical characteristics, biological activity, and plot- to ecosystem-scale carbon and nitrogen cycling. The magnitude of winter biogeochemical activity is considerable. For example, including these winter fluxes into annual estimates of net ecosystem exchange reduces annual carbon uptake by 50% or more in many ecosystems. The primary climatic control on these fluxes is the amount and timing of precipitation, especially the formation of a consistent seasonal snow cover. Consistent snow cover limits frost damage and controls both the timing and amount of liquid water in soil and the availability of labile carbon substrates. Together, liquid water and labile carbon control the magnitude of in situ activity, exchanges of CO2 and trace gases, and export of dissolved nutrients. The importance of snow cover to biogeochemical fluxes has led a renewed interest in how spatial variability in vegetation structure influences snow cover through shading, wind sheltering, and interception. Changes in snow cover associated with ongoing changes in both temperature and precipitation have the potential to profoundly impact the soil environment during winter and spring with unclear effects on annual and longer-term patterns of carbon and nitrogen cycling.","container-title":"Geography Compass","DOI":"10.1111/j.1749-8198.2011.00420.x","ISSN":"1749-8198","issue":"9","language":"en","license":"© 2011 The Authors. Geography Compass © 2011 Blackwell Publishing Ltd","note":"_eprint: https://compass.onlinelibrary.wiley.com/doi/pdf/10.1111/j.1749-8198.2011.00420.x","page":"682-699","source":"Wiley Online Library","title":"Carbon and Nitrogen Cycling in Snow-Covered Environments","volume":"5","author":[{"family":"Brooks","given":"Paul D."},{"family":"Grogan","given":"Paul"},{"family":"Templer","given":"Pamela H."},{"family":"Groffman","given":"Peter"},{"family":"Öquist","given":"Mats G."},{"family":"Schimel","given":"Josh"}],"issued":{"date-parts":[["2011"]]}}}],"schema":"https://github.com/citation-style-language/schema/raw/master/csl-citation.json"} </w:instrText>
      </w:r>
      <w:r w:rsidRPr="4C6249DF">
        <w:rPr>
          <w:rFonts w:ascii="Calibri" w:hAnsi="Calibri"/>
          <w:color w:val="000000" w:themeColor="text1"/>
        </w:rPr>
        <w:fldChar w:fldCharType="separate"/>
      </w:r>
      <w:r w:rsidRPr="4C6249DF" w:rsidR="007C3B45">
        <w:rPr>
          <w:rFonts w:ascii="Calibri" w:hAnsi="Calibri" w:cs="Calibri"/>
        </w:rPr>
        <w:t>(Groffman et al. 2001; 2006; Schimel et al. 2004; Brooks et al. 2011)</w:t>
      </w:r>
      <w:r w:rsidRPr="4C6249DF">
        <w:rPr>
          <w:rFonts w:ascii="Calibri" w:hAnsi="Calibri"/>
          <w:color w:val="000000" w:themeColor="text1"/>
        </w:rPr>
        <w:fldChar w:fldCharType="end"/>
      </w:r>
      <w:r w:rsidRPr="4C6249DF" w:rsidR="681A368F">
        <w:rPr>
          <w:rFonts w:ascii="Calibri" w:hAnsi="Calibri"/>
          <w:color w:val="000000" w:themeColor="text1"/>
        </w:rPr>
        <w:t xml:space="preserve">. </w:t>
      </w:r>
      <w:r w:rsidRPr="4C6249DF" w:rsidR="4D996E87">
        <w:rPr>
          <w:rFonts w:ascii="Calibri" w:hAnsi="Calibri"/>
          <w:color w:val="000000" w:themeColor="text1"/>
        </w:rPr>
        <w:t>Our observations of soil available ammonium, nitrate and phosphate do not in</w:t>
      </w:r>
      <w:r w:rsidRPr="4C6249DF" w:rsidR="2CBF52FD">
        <w:rPr>
          <w:rFonts w:ascii="Calibri" w:hAnsi="Calibri"/>
          <w:color w:val="000000" w:themeColor="text1"/>
        </w:rPr>
        <w:t>dicate winter accumulation at WB, where snowpack was consistent</w:t>
      </w:r>
      <w:r w:rsidRPr="4C6249DF" w:rsidR="4597290A">
        <w:rPr>
          <w:rFonts w:ascii="Calibri" w:hAnsi="Calibri"/>
          <w:color w:val="000000" w:themeColor="text1"/>
        </w:rPr>
        <w:t xml:space="preserve"> and soil temperature at 6-cm depth </w:t>
      </w:r>
      <w:r w:rsidRPr="4C6249DF" w:rsidR="00E0578A">
        <w:rPr>
          <w:rFonts w:ascii="Calibri" w:hAnsi="Calibri"/>
          <w:color w:val="000000" w:themeColor="text1"/>
        </w:rPr>
        <w:t xml:space="preserve">was </w:t>
      </w:r>
      <w:r w:rsidRPr="4C6249DF" w:rsidR="5DE828A5">
        <w:rPr>
          <w:rFonts w:ascii="Calibri" w:hAnsi="Calibri"/>
          <w:color w:val="000000" w:themeColor="text1"/>
        </w:rPr>
        <w:t xml:space="preserve">consistently </w:t>
      </w:r>
      <w:r w:rsidRPr="4C6249DF" w:rsidR="4597290A">
        <w:rPr>
          <w:rFonts w:ascii="Calibri" w:hAnsi="Calibri"/>
          <w:color w:val="000000" w:themeColor="text1"/>
        </w:rPr>
        <w:t>above freezing</w:t>
      </w:r>
      <w:r w:rsidRPr="4C6249DF" w:rsidR="2CBF52FD">
        <w:rPr>
          <w:rFonts w:ascii="Calibri" w:hAnsi="Calibri"/>
          <w:color w:val="000000" w:themeColor="text1"/>
        </w:rPr>
        <w:t xml:space="preserve">. This could </w:t>
      </w:r>
      <w:r w:rsidRPr="4C6249DF" w:rsidR="3479F5FE">
        <w:rPr>
          <w:rFonts w:ascii="Calibri" w:hAnsi="Calibri"/>
          <w:color w:val="000000" w:themeColor="text1"/>
        </w:rPr>
        <w:t xml:space="preserve">be due to the </w:t>
      </w:r>
      <w:r w:rsidRPr="4C6249DF" w:rsidR="681A368F">
        <w:rPr>
          <w:rFonts w:ascii="Calibri" w:hAnsi="Calibri"/>
          <w:color w:val="000000" w:themeColor="text1"/>
        </w:rPr>
        <w:t xml:space="preserve">hydrologic </w:t>
      </w:r>
      <w:r w:rsidRPr="4C6249DF" w:rsidR="58B51EAE">
        <w:rPr>
          <w:rFonts w:ascii="Calibri" w:hAnsi="Calibri"/>
          <w:color w:val="000000" w:themeColor="text1"/>
        </w:rPr>
        <w:t xml:space="preserve">connectivity </w:t>
      </w:r>
      <w:r w:rsidRPr="4C6249DF" w:rsidR="4F8F7FE0">
        <w:rPr>
          <w:rFonts w:ascii="Calibri" w:hAnsi="Calibri"/>
          <w:color w:val="000000" w:themeColor="text1"/>
        </w:rPr>
        <w:t>evidenced</w:t>
      </w:r>
      <w:r w:rsidRPr="4C6249DF" w:rsidR="58B51EAE">
        <w:rPr>
          <w:rFonts w:ascii="Calibri" w:hAnsi="Calibri"/>
          <w:color w:val="000000" w:themeColor="text1"/>
        </w:rPr>
        <w:t xml:space="preserve"> by EMMA</w:t>
      </w:r>
      <w:r w:rsidRPr="4C6249DF" w:rsidR="46F09D41">
        <w:rPr>
          <w:rFonts w:ascii="Calibri" w:hAnsi="Calibri"/>
          <w:color w:val="000000" w:themeColor="text1"/>
        </w:rPr>
        <w:t>, particularly during the March thermal melt event (Figure 6). At HB, where snowpack was less consistent during the winter of 2023</w:t>
      </w:r>
      <w:r w:rsidRPr="4C6249DF" w:rsidR="389BE443">
        <w:rPr>
          <w:rFonts w:ascii="Calibri" w:hAnsi="Calibri"/>
          <w:color w:val="000000" w:themeColor="text1"/>
        </w:rPr>
        <w:t xml:space="preserve"> and soil temperatures were below freezing</w:t>
      </w:r>
      <w:r w:rsidRPr="4C6249DF" w:rsidR="1AC82E89">
        <w:rPr>
          <w:rFonts w:ascii="Calibri" w:hAnsi="Calibri"/>
          <w:color w:val="000000" w:themeColor="text1"/>
        </w:rPr>
        <w:t xml:space="preserve">, we also did not see a clear indication of soil available nutrient accumulation over the </w:t>
      </w:r>
      <w:r w:rsidRPr="4C6249DF" w:rsidR="1AC82E89">
        <w:rPr>
          <w:rFonts w:ascii="Calibri" w:hAnsi="Calibri"/>
          <w:color w:val="000000" w:themeColor="text1"/>
        </w:rPr>
        <w:lastRenderedPageBreak/>
        <w:t xml:space="preserve">winter season, though soil available nitrate was </w:t>
      </w:r>
      <w:r w:rsidRPr="4C6249DF" w:rsidR="0107D46C">
        <w:rPr>
          <w:rFonts w:ascii="Calibri" w:hAnsi="Calibri"/>
          <w:color w:val="000000" w:themeColor="text1"/>
        </w:rPr>
        <w:t>as high in January-March as it was after manure spreading in October (</w:t>
      </w:r>
      <w:r w:rsidRPr="4C6249DF" w:rsidR="38A57BA4">
        <w:rPr>
          <w:rFonts w:ascii="Calibri" w:hAnsi="Calibri"/>
          <w:color w:val="000000" w:themeColor="text1"/>
        </w:rPr>
        <w:t xml:space="preserve">Figure 3). </w:t>
      </w:r>
      <w:r w:rsidRPr="4C6249DF" w:rsidR="40C31B08">
        <w:rPr>
          <w:rFonts w:ascii="Calibri" w:hAnsi="Calibri"/>
          <w:color w:val="000000" w:themeColor="text1"/>
        </w:rPr>
        <w:t xml:space="preserve">In all, the mobilization potential of soil nutrients in winter at </w:t>
      </w:r>
      <w:r w:rsidRPr="4C6249DF" w:rsidR="0390A9CE">
        <w:rPr>
          <w:rFonts w:ascii="Calibri" w:hAnsi="Calibri"/>
          <w:color w:val="000000" w:themeColor="text1"/>
        </w:rPr>
        <w:t>WB and HB</w:t>
      </w:r>
      <w:r w:rsidRPr="4C6249DF" w:rsidR="40C31B08">
        <w:rPr>
          <w:rFonts w:ascii="Calibri" w:hAnsi="Calibri"/>
          <w:color w:val="000000" w:themeColor="text1"/>
        </w:rPr>
        <w:t xml:space="preserve"> </w:t>
      </w:r>
      <w:r w:rsidRPr="4C6249DF" w:rsidR="308DA616">
        <w:rPr>
          <w:rFonts w:ascii="Calibri" w:hAnsi="Calibri"/>
          <w:color w:val="000000" w:themeColor="text1"/>
        </w:rPr>
        <w:t>points to winter being an</w:t>
      </w:r>
      <w:r w:rsidRPr="4C6249DF" w:rsidR="65C42D79">
        <w:rPr>
          <w:rFonts w:ascii="Calibri" w:hAnsi="Calibri"/>
          <w:color w:val="000000" w:themeColor="text1"/>
        </w:rPr>
        <w:t xml:space="preserve"> </w:t>
      </w:r>
      <w:r w:rsidRPr="4C6249DF" w:rsidR="308DA616">
        <w:rPr>
          <w:rFonts w:ascii="Calibri" w:hAnsi="Calibri"/>
          <w:color w:val="000000" w:themeColor="text1"/>
        </w:rPr>
        <w:t xml:space="preserve">important period for annual </w:t>
      </w:r>
      <w:r w:rsidRPr="4C6249DF" w:rsidR="52927625">
        <w:rPr>
          <w:rFonts w:ascii="Calibri" w:hAnsi="Calibri"/>
          <w:color w:val="000000" w:themeColor="text1"/>
        </w:rPr>
        <w:t>nutrient budgets</w:t>
      </w:r>
      <w:r w:rsidRPr="4C6249DF" w:rsidR="284F31BA">
        <w:rPr>
          <w:rFonts w:ascii="Calibri" w:hAnsi="Calibri"/>
          <w:color w:val="000000" w:themeColor="text1"/>
        </w:rPr>
        <w:t>,</w:t>
      </w:r>
      <w:r w:rsidRPr="4C6249DF" w:rsidR="52927625">
        <w:rPr>
          <w:rFonts w:ascii="Calibri" w:hAnsi="Calibri"/>
          <w:color w:val="000000" w:themeColor="text1"/>
        </w:rPr>
        <w:t xml:space="preserve"> </w:t>
      </w:r>
      <w:r w:rsidRPr="4C6249DF" w:rsidR="2541BC17">
        <w:rPr>
          <w:rFonts w:ascii="Calibri" w:hAnsi="Calibri"/>
          <w:color w:val="000000" w:themeColor="text1"/>
        </w:rPr>
        <w:t>meriting further quantification</w:t>
      </w:r>
      <w:r w:rsidRPr="4C6249DF" w:rsidR="37A1D021">
        <w:rPr>
          <w:rFonts w:ascii="Calibri" w:hAnsi="Calibri"/>
          <w:color w:val="000000" w:themeColor="text1"/>
        </w:rPr>
        <w:t xml:space="preserve">, as has been examined for the spring, </w:t>
      </w:r>
      <w:r w:rsidRPr="4C6249DF" w:rsidR="5336872A">
        <w:rPr>
          <w:rFonts w:ascii="Calibri" w:hAnsi="Calibri"/>
          <w:color w:val="000000" w:themeColor="text1"/>
        </w:rPr>
        <w:t xml:space="preserve">summer, and fall </w:t>
      </w:r>
      <w:r w:rsidRPr="4C6249DF" w:rsidR="1801F835">
        <w:rPr>
          <w:rFonts w:ascii="Calibri" w:hAnsi="Calibri"/>
          <w:color w:val="000000" w:themeColor="text1"/>
        </w:rPr>
        <w:t>in these subcatchments</w:t>
      </w:r>
      <w:r w:rsidRPr="4C6249DF" w:rsidR="007C3B45">
        <w:rPr>
          <w:rFonts w:ascii="Calibri" w:hAnsi="Calibri"/>
          <w:color w:val="000000" w:themeColor="text1"/>
        </w:rPr>
        <w:t xml:space="preserve"> </w:t>
      </w:r>
      <w:r w:rsidRPr="4C6249DF">
        <w:rPr>
          <w:rFonts w:ascii="Calibri" w:hAnsi="Calibri"/>
          <w:color w:val="000000" w:themeColor="text1"/>
        </w:rPr>
        <w:fldChar w:fldCharType="begin"/>
      </w:r>
      <w:r w:rsidRPr="4C6249DF">
        <w:rPr>
          <w:rFonts w:ascii="Calibri" w:hAnsi="Calibri"/>
          <w:color w:val="000000" w:themeColor="text1"/>
        </w:rPr>
        <w:instrText xml:space="preserve"> ADDIN ZOTERO_ITEM CSL_CITATION {"citationID":"yp1FciqM","properties":{"formattedCitation":"(Vaughan et al. 2017; Kincaid et al. 2020)","plainCitation":"(Vaughan et al. 2017; Kincaid et al. 2020)","noteIndex":0},"citationItems":[{"id":1108,"uris":["http://zotero.org/users/2821348/items/3S9BU5DP"],"itemData":{"id":1108,"type":"article-journal","abstract":"Storm events dominate riverine loads of dissolved organic carbon (DOC) and nitrate and are expected to increase in frequency and intensity in many regions due to climate change. We deployed three high-frequency (15 min) in situ absorbance spectrophotometers to monitor DOC and nitrate concentration for 126 storms in three watersheds with agricultural, urban, and forested land use/land cover. We examined intrastorm hysteresis and the influences of seasonality, storm size, and dominant land use/land cover on storm DOC and nitrate loads. DOC hysteresis was generally anticlockwise at all sites, indicating distal and plentiful sources for all three streams despite varied DOC character and sources. Nitrate hysteresis was generally clockwise for urban and forested sites, but anticlockwise for the agricultural site, indicating an exhaustible, proximal source of nitrate in the urban and forested sites, and more distal and plentiful sources of nitrate in the agricultural site. The agricultural site had significantly higher storm nitrate yield per water yield and higher storm DOC yield per water yield than the urban or forested sites. Seasonal effects were important for storm nitrate yield in all three watersheds and farm management practices likely caused complex interactions with seasonality at the agricultural site. Hysteresis indices did not improve predictions of storm nitrate yields at any site. We discuss key lessons from using high-frequency in situ optical sensors.","container-title":"Water Resources Research","DOI":"10.1002/2017WR020491","ISSN":"1944-7973","issue":"7","language":"en","license":"© 2017. The Authors.","note":"_eprint: https://onlinelibrary.wiley.com/doi/pdf/10.1002/2017WR020491","page":"5345-5363","source":"Wiley Online Library","title":"High-frequency dissolved organic carbon and nitrate measurements reveal differences in storm hysteresis and loading in relation to land cover and seasonality","volume":"53","author":[{"family":"Vaughan","given":"M. C. H."},{"family":"Bowden","given":"W. B."},{"family":"Shanley","given":"J. B."},{"family":"Vermilyea","given":"A."},{"family":"Sleeper","given":"R."},{"family":"Gold","given":"A. J."},{"family":"Pradhanang","given":"S. M."},{"family":"Inamdar","given":"S. P."},{"family":"Levia","given":"D. F."},{"family":"Andres","given":"A. S."},{"family":"Birgand","given":"F."},{"family":"Schroth","given":"A. W."}],"issued":{"date-parts":[["2017"]]}}},{"id":1090,"uris":["http://zotero.org/users/2821348/items/I5SUV35Y"],"itemData":{"id":1090,"type":"article-journal","abstract":"Catchment nutrient export, especially during high flow events, can influence ecological processes in receiving waters by altering nitrogen (N) and phosphorus (P) concentrations and relative amounts (stoichiometry). Event-scale N and P export dynamics may be significantly altered by land use/land cover (LULC) and season. Consequently, to manage water resources, it is important to understand how LULC and season interact to influence event N and P export. In situ, high-frequency spectrophotometers allowed us to continuously and concurrently monitor nitrate (NO3−) and soluble reactive P (SRP) concentrations and therefore examine event-scale NO3− and SRP export dynamics. Here we analyzed event NO3− and SRP concentration-discharge hysteresis patterns and yields for &gt;400 events to evaluate how LULC and seasonality influence event NO3− and SRP export dynamics in three low-order watersheds with different primary LULCs (agricultural, forested, and urban). Differences among event NO3− and SRP hysteresis patterns suggest these nutrients have different source areas and dominant transport pathways that were impacted by both LULC and seasonality. Unexpectedly, we observed similar seasonal patterns in event NO3−:SRP stoichiometry among LULCs, with the most N-enriched events occurring in spring, and event stoichiometry approaching Redfield N:P ratios in the fall. However, seasonal stoichiometry patterns were driven by unique seasonal NO3− and SRP export patterns at each site. Overall these findings suggest LULC and seasonality interact to alter the timing and magnitude of event NO3− and SRP exports, leading to seasonal patterns in event NO3− to SRP stoichiometry that may influence ecological processes, such as productivity, in receiving waters.","container-title":"Water Resources Research","DOI":"10.1029/2020WR027361","ISSN":"1944-7973","issue":"10","language":"en","license":"©2020. The Authors.","note":"_eprint: https://onlinelibrary.wiley.com/doi/pdf/10.1029/2020WR027361","page":"e2020WR027361","source":"Wiley Online Library","title":"Land Use and Season Influence Event-Scale Nitrate and Soluble Reactive Phosphorus Exports and Export Stoichiometry from Headwater Catchments","volume":"56","author":[{"family":"Kincaid","given":"Dustin W."},{"family":"Seybold","given":"Erin C."},{"family":"Adair","given":"E. Carol"},{"family":"Bowden","given":"William B."},{"family":"Perdrial","given":"Julia N."},{"family":"Vaughan","given":"Matthew C. H."},{"family":"Schroth","given":"Andrew W."}],"issued":{"date-parts":[["2020"]]}}}],"schema":"https://github.com/citation-style-language/schema/raw/master/csl-citation.json"} </w:instrText>
      </w:r>
      <w:r w:rsidRPr="4C6249DF">
        <w:rPr>
          <w:rFonts w:ascii="Calibri" w:hAnsi="Calibri"/>
          <w:color w:val="000000" w:themeColor="text1"/>
        </w:rPr>
        <w:fldChar w:fldCharType="separate"/>
      </w:r>
      <w:r w:rsidRPr="4C6249DF" w:rsidR="007C3B45">
        <w:rPr>
          <w:rFonts w:ascii="Calibri" w:hAnsi="Calibri" w:cs="Calibri"/>
        </w:rPr>
        <w:t>(Vaughan et al. 2017; Kincaid et al. 2020)</w:t>
      </w:r>
      <w:r w:rsidRPr="4C6249DF">
        <w:rPr>
          <w:rFonts w:ascii="Calibri" w:hAnsi="Calibri"/>
          <w:color w:val="000000" w:themeColor="text1"/>
        </w:rPr>
        <w:fldChar w:fldCharType="end"/>
      </w:r>
      <w:r w:rsidRPr="4C6249DF" w:rsidR="2541BC17">
        <w:rPr>
          <w:rFonts w:ascii="Calibri" w:hAnsi="Calibri"/>
          <w:color w:val="000000" w:themeColor="text1"/>
        </w:rPr>
        <w:t xml:space="preserve">. </w:t>
      </w:r>
    </w:p>
    <w:p w:rsidRPr="0040177F" w:rsidR="0040177F" w:rsidP="21FDBC3A" w:rsidRDefault="77062494" w14:paraId="124CC6E2" w14:textId="0C325E52">
      <w:pPr>
        <w:pStyle w:val="Text"/>
        <w:rPr>
          <w:rFonts w:ascii="Calibri" w:hAnsi="Calibri"/>
          <w:color w:val="000000" w:themeColor="text1"/>
        </w:rPr>
      </w:pPr>
      <w:r w:rsidRPr="4C6249DF">
        <w:rPr>
          <w:rFonts w:ascii="Calibri" w:hAnsi="Calibri"/>
          <w:color w:val="000000" w:themeColor="text1"/>
        </w:rPr>
        <w:t xml:space="preserve">Concurrently with </w:t>
      </w:r>
      <w:r w:rsidRPr="4C6249DF" w:rsidR="20B03593">
        <w:rPr>
          <w:rFonts w:ascii="Calibri" w:hAnsi="Calibri"/>
          <w:color w:val="000000" w:themeColor="text1"/>
        </w:rPr>
        <w:t xml:space="preserve">measurements of available </w:t>
      </w:r>
      <w:r w:rsidRPr="4C6249DF">
        <w:rPr>
          <w:rFonts w:ascii="Calibri" w:hAnsi="Calibri"/>
          <w:color w:val="000000" w:themeColor="text1"/>
        </w:rPr>
        <w:t xml:space="preserve">soil nutrients </w:t>
      </w:r>
      <w:r w:rsidRPr="4C6249DF" w:rsidR="3C367F8B">
        <w:rPr>
          <w:rFonts w:ascii="Calibri" w:hAnsi="Calibri"/>
          <w:color w:val="000000" w:themeColor="text1"/>
        </w:rPr>
        <w:t>in</w:t>
      </w:r>
      <w:r w:rsidRPr="4C6249DF">
        <w:rPr>
          <w:rFonts w:ascii="Calibri" w:hAnsi="Calibri"/>
          <w:color w:val="000000" w:themeColor="text1"/>
        </w:rPr>
        <w:t xml:space="preserve"> winter, event-level EMM</w:t>
      </w:r>
      <w:r w:rsidRPr="4C6249DF" w:rsidR="4D35AA13">
        <w:rPr>
          <w:rFonts w:ascii="Calibri" w:hAnsi="Calibri"/>
          <w:color w:val="000000" w:themeColor="text1"/>
        </w:rPr>
        <w:t>As</w:t>
      </w:r>
      <w:r w:rsidRPr="4C6249DF">
        <w:rPr>
          <w:rFonts w:ascii="Calibri" w:hAnsi="Calibri"/>
          <w:color w:val="000000" w:themeColor="text1"/>
        </w:rPr>
        <w:t xml:space="preserve"> reveal</w:t>
      </w:r>
      <w:r w:rsidRPr="4C6249DF" w:rsidR="0904C9DA">
        <w:rPr>
          <w:rFonts w:ascii="Calibri" w:hAnsi="Calibri"/>
          <w:color w:val="000000" w:themeColor="text1"/>
        </w:rPr>
        <w:t>ed</w:t>
      </w:r>
      <w:r w:rsidRPr="4C6249DF">
        <w:rPr>
          <w:rFonts w:ascii="Calibri" w:hAnsi="Calibri"/>
          <w:color w:val="000000" w:themeColor="text1"/>
        </w:rPr>
        <w:t xml:space="preserve"> that our two </w:t>
      </w:r>
      <w:r w:rsidRPr="4C6249DF" w:rsidR="37B83068">
        <w:rPr>
          <w:rFonts w:ascii="Calibri" w:hAnsi="Calibri"/>
          <w:color w:val="000000" w:themeColor="text1"/>
        </w:rPr>
        <w:t>catchment</w:t>
      </w:r>
      <w:r w:rsidRPr="4C6249DF">
        <w:rPr>
          <w:rFonts w:ascii="Calibri" w:hAnsi="Calibri"/>
          <w:color w:val="000000" w:themeColor="text1"/>
        </w:rPr>
        <w:t xml:space="preserve">s </w:t>
      </w:r>
      <w:r w:rsidRPr="4C6249DF" w:rsidR="1E9C4477">
        <w:rPr>
          <w:rFonts w:ascii="Calibri" w:hAnsi="Calibri"/>
          <w:color w:val="000000" w:themeColor="text1"/>
        </w:rPr>
        <w:t xml:space="preserve">have </w:t>
      </w:r>
      <w:r w:rsidRPr="4C6249DF">
        <w:rPr>
          <w:rFonts w:ascii="Calibri" w:hAnsi="Calibri"/>
          <w:color w:val="000000" w:themeColor="text1"/>
        </w:rPr>
        <w:t>strong soil-stream connectivity</w:t>
      </w:r>
      <w:r w:rsidRPr="4C6249DF" w:rsidR="270D0723">
        <w:rPr>
          <w:rFonts w:ascii="Calibri" w:hAnsi="Calibri"/>
          <w:color w:val="000000" w:themeColor="text1"/>
        </w:rPr>
        <w:t xml:space="preserve"> </w:t>
      </w:r>
      <w:r w:rsidRPr="4C6249DF">
        <w:rPr>
          <w:rFonts w:ascii="Calibri" w:hAnsi="Calibri"/>
          <w:color w:val="000000" w:themeColor="text1"/>
        </w:rPr>
        <w:t xml:space="preserve">during mid-winter runoff events and that high soil water contributions align with increases in stream DOC and nitrate (Figures </w:t>
      </w:r>
      <w:r w:rsidRPr="4C6249DF" w:rsidR="10999C51">
        <w:rPr>
          <w:rFonts w:ascii="Calibri" w:hAnsi="Calibri"/>
          <w:color w:val="000000" w:themeColor="text1"/>
        </w:rPr>
        <w:t>5,6</w:t>
      </w:r>
      <w:r w:rsidRPr="4C6249DF">
        <w:rPr>
          <w:rFonts w:ascii="Calibri" w:hAnsi="Calibri"/>
          <w:color w:val="000000" w:themeColor="text1"/>
        </w:rPr>
        <w:t xml:space="preserve">). </w:t>
      </w:r>
      <w:r w:rsidRPr="4C6249DF" w:rsidR="0040177F">
        <w:rPr>
          <w:rFonts w:ascii="Calibri" w:hAnsi="Calibri"/>
          <w:color w:val="000000" w:themeColor="text1"/>
        </w:rPr>
        <w:t>Our results show a consistent signal of soil water contribution during all winter runoff events at HB, even though soils were consistently subfreezing (January through early April at 6</w:t>
      </w:r>
      <w:r w:rsidRPr="4C6249DF" w:rsidR="32E648B5">
        <w:rPr>
          <w:rFonts w:ascii="Calibri" w:hAnsi="Calibri"/>
          <w:color w:val="000000" w:themeColor="text1"/>
        </w:rPr>
        <w:t>-</w:t>
      </w:r>
      <w:r w:rsidRPr="4C6249DF" w:rsidR="0040177F">
        <w:rPr>
          <w:rFonts w:ascii="Calibri" w:hAnsi="Calibri"/>
          <w:color w:val="000000" w:themeColor="text1"/>
        </w:rPr>
        <w:t>cm). Depending on initial soil water content and soil texture, subfreezing soil temperatures can result in soil frost or freezing</w:t>
      </w:r>
      <w:r w:rsidRPr="4C6249DF" w:rsidR="77A5F251">
        <w:rPr>
          <w:rFonts w:ascii="Calibri" w:hAnsi="Calibri"/>
          <w:color w:val="000000" w:themeColor="text1"/>
        </w:rPr>
        <w:t xml:space="preserve">, </w:t>
      </w:r>
      <w:r w:rsidRPr="4C6249DF" w:rsidR="7883D1DF">
        <w:rPr>
          <w:rFonts w:ascii="Calibri" w:hAnsi="Calibri"/>
          <w:color w:val="000000" w:themeColor="text1"/>
        </w:rPr>
        <w:t xml:space="preserve">the extent of </w:t>
      </w:r>
      <w:r w:rsidRPr="4C6249DF" w:rsidR="77A5F251">
        <w:rPr>
          <w:rFonts w:ascii="Calibri" w:hAnsi="Calibri"/>
          <w:color w:val="000000" w:themeColor="text1"/>
        </w:rPr>
        <w:t xml:space="preserve">which has been shown in </w:t>
      </w:r>
      <w:r w:rsidRPr="4C6249DF" w:rsidR="7DCDC377">
        <w:rPr>
          <w:rFonts w:ascii="Calibri" w:hAnsi="Calibri"/>
          <w:color w:val="000000" w:themeColor="text1"/>
        </w:rPr>
        <w:t xml:space="preserve">snow-influenced regions </w:t>
      </w:r>
      <w:r w:rsidRPr="4C6249DF" w:rsidR="77A5F251">
        <w:rPr>
          <w:rFonts w:ascii="Calibri" w:hAnsi="Calibri"/>
          <w:color w:val="000000" w:themeColor="text1"/>
        </w:rPr>
        <w:t>to be a key predictor of spring streamflow magnitude</w:t>
      </w:r>
      <w:r w:rsidRPr="4C6249DF" w:rsidR="1A9A3B8E">
        <w:rPr>
          <w:rFonts w:ascii="Calibri" w:hAnsi="Calibri"/>
          <w:color w:val="000000" w:themeColor="text1"/>
        </w:rPr>
        <w:t xml:space="preserve"> in headwater catchments</w:t>
      </w:r>
      <w:r w:rsidRPr="4C6249DF" w:rsidR="002949E6">
        <w:rPr>
          <w:rFonts w:ascii="Calibri" w:hAnsi="Calibri"/>
          <w:color w:val="000000" w:themeColor="text1"/>
        </w:rPr>
        <w:t xml:space="preserve"> </w:t>
      </w:r>
      <w:r w:rsidRPr="4C6249DF">
        <w:rPr>
          <w:rFonts w:ascii="Calibri" w:hAnsi="Calibri"/>
          <w:color w:val="000000" w:themeColor="text1"/>
        </w:rPr>
        <w:fldChar w:fldCharType="begin"/>
      </w:r>
      <w:r w:rsidRPr="4C6249DF">
        <w:rPr>
          <w:rFonts w:ascii="Calibri" w:hAnsi="Calibri"/>
          <w:color w:val="000000" w:themeColor="text1"/>
        </w:rPr>
        <w:instrText xml:space="preserve"> ADDIN ZOTERO_ITEM CSL_CITATION {"citationID":"B6lfPCsm","properties":{"formattedCitation":"(Jones et al. 2023; Bayard et al. 2005)","plainCitation":"(Jones et al. 2023; Bayard et al. 2005)","noteIndex":0},"citationItems":[{"id":3499,"uris":["http://zotero.org/users/2821348/items/3HRKVB32"],"itemData":{"id":3499,"type":"article-journal","abstract":"The relationship between snowmelt and spring streamflow is changing under warming temperatures and diminishing snowpack. At the same time, the hydrologic connectivity across catchment landscape elements, such as snowpack and surface wetlands, can play a critical role in controlling the routing of snowmelt to streams. The role of hydrologic connectivity is important in headwater regions of the continental northern latitudes, where catchments have low topographic relief and seasonally frozen ground. Nevertheless, the effects of soil frost on the sequence, timing, and magnitudes of hydrologic events that drive the movement of water from a snowpack to a stream are not fully understood. Therefore, we examine two questions: First, what is the flowpath that snow melt and precipitation from spring rain events takes to generate spring streamflow, and second, what hydrologic, climatic, or landscape variables exert the most control on the magnitude of streamflow? Here, we use long-term hydrological records from the two reference basins at the Marcell Experimental Forest in northern Minnesota to analyze the cascading effects across precipitation, snow, water table elevation, soil frost, and streamflow in peatland-dominated headwater catchments. We identify a sequence of fill-and-spill effects across the landscape that control the timing of spring streamflow generation. Then, we use stepwise regression to show that soil frost is a key supporting predictor for both the magnitude of streamflow in the spring as it adds significantly to the predictive power of precipitation and water table elevation. Our results highlight the importance of recognizing the role of soil frost, when present, on the partitioning of snowmelt between overland runoff and water table recharge during the critical snowmelt period, as well as the later partitioning between evapotranspiration and subsurface flows.","container-title":"Journal of Hydrology","DOI":"10.1016/j.jhydrol.2022.128801","ISSN":"0022-1694","journalAbbreviation":"Journal of Hydrology","page":"128801","source":"ScienceDirect","title":"Soil frost controls streamflow generation processes in headwater catchments","volume":"617","author":[{"family":"Jones","given":"Mariel W."},{"family":"Sebestyen","given":"Stephen D."},{"family":"Dymond","given":"Salli F."},{"family":"Ng","given":"G. H. Crystal"},{"family":"Feng","given":"Xue"}],"issued":{"date-parts":[["2023",2,1]]}}},{"id":3517,"uris":["http://zotero.org/users/2821348/items/YGJQ3WAG"],"itemData":{"id":3517,"type":"article-journal","abstract":"In spring, snowmelt releases huge quantities of meltwater, affecting the hydrology of Alpine areas. Seasonal soil frost influences these water fluxes by locally decreasing the infiltration capacity of the soil, resulting in an increased amount of surface runoff. The main goal of this study was to investigate the spatial variability of the seasonal frost depth and to quantify by how much this seasonal soil frost affects the snowmelt discharge. For this purpose, an extensive field study was run for two winter seasons (2000/2001 and 2001/2002) at Gd St Bernard (2470 m) and Hannigalp (2090 m) in the southern Swiss Alps. The different components of the water balance (lateral runoff, deep percolation, liquid soil water content) were measured on delimited plots of 5 m 2. The two winters investigated had opposing weather and soil frost conditions: in the first winter a thick snowpack prevented the formation of soil frost, whereas in the second winter little snow fell until January, which produced a deep and persistent soil frost. We classified the snowmelt events into several classes (mid-winter, late winter, spring and post-spring) and analysed the significance of the different water flow components for each melt situation. While 90-100% of melt water infiltrated into the ground during the first winter, 25-35% of melt water ran off laterally in the second, mainly during late winter and spring snowmelt events. In that second winter, the soil infiltration capacity was primarily reduced by the presence of a basal ice sheet after mid-winter melt events.","container-title":"Journal of Hydrology","DOI":"10.1016/j.jhydrol.2004.11.012","ISSN":"0022-1694","note":"publisher: Elsevier\nADS Bibcode: 2005JHyd..309...66B","page":"66-84","source":"NASA ADS","title":"The influence of seasonally frozen soil on the snowmelt runoff at two Alpine sites in southern Switzerland","volume":"309","author":[{"family":"Bayard","given":"Daniel"},{"family":"Stähli","given":"Manfred"},{"family":"Parriaux","given":"Aurèle"},{"family":"Flühler","given":"Hannes"}],"issued":{"date-parts":[["2005",7,1]]}}}],"schema":"https://github.com/citation-style-language/schema/raw/master/csl-citation.json"} </w:instrText>
      </w:r>
      <w:r w:rsidRPr="4C6249DF">
        <w:rPr>
          <w:rFonts w:ascii="Calibri" w:hAnsi="Calibri"/>
          <w:color w:val="000000" w:themeColor="text1"/>
        </w:rPr>
        <w:fldChar w:fldCharType="separate"/>
      </w:r>
      <w:r w:rsidRPr="4C6249DF" w:rsidR="00EB1D2A">
        <w:rPr>
          <w:rFonts w:ascii="Calibri" w:hAnsi="Calibri" w:cs="Calibri"/>
        </w:rPr>
        <w:t>(Jones et al. 2023; Bayard et al. 2005)</w:t>
      </w:r>
      <w:r w:rsidRPr="4C6249DF">
        <w:rPr>
          <w:rFonts w:ascii="Calibri" w:hAnsi="Calibri"/>
          <w:color w:val="000000" w:themeColor="text1"/>
        </w:rPr>
        <w:fldChar w:fldCharType="end"/>
      </w:r>
      <w:r w:rsidRPr="4C6249DF" w:rsidR="0040177F">
        <w:rPr>
          <w:rFonts w:ascii="Calibri" w:hAnsi="Calibri"/>
          <w:color w:val="000000" w:themeColor="text1"/>
        </w:rPr>
        <w:t>. In some cases, frozen soils increase surface runoff, but this can vary with the type of soil frost, for example granular vs. concrete freezing</w:t>
      </w:r>
      <w:r w:rsidRPr="4C6249DF" w:rsidR="7968CC56">
        <w:rPr>
          <w:rFonts w:ascii="Calibri" w:hAnsi="Calibri" w:cs="Calibri"/>
        </w:rPr>
        <w:t xml:space="preserve"> </w:t>
      </w:r>
      <w:r w:rsidRPr="4C6249DF">
        <w:rPr>
          <w:rFonts w:ascii="Calibri" w:hAnsi="Calibri"/>
          <w:color w:val="000000" w:themeColor="text1"/>
        </w:rPr>
        <w:fldChar w:fldCharType="begin"/>
      </w:r>
      <w:r w:rsidRPr="4C6249DF">
        <w:rPr>
          <w:rFonts w:ascii="Calibri" w:hAnsi="Calibri"/>
          <w:color w:val="000000" w:themeColor="text1"/>
        </w:rPr>
        <w:instrText xml:space="preserve"> ADDIN ZOTERO_ITEM CSL_CITATION {"citationID":"3W7pIMBn","properties":{"formattedCitation":"(Shanley and Chalmers 1999; Shanley et al. 2002)","plainCitation":"(Shanley and Chalmers 1999; Shanley et al. 2002)","noteIndex":0},"citationItems":[{"id":3245,"uris":["http://zotero.org/users/2821348/items/N3QNX6YB"],"itemData":{"id":3245,"type":"article-journal","abstract":"Soil frost depth has been monitored at the Sleepers River Research Watershed in northeastern Vermont since 1984. Soil frost develops every winter, particularly in open fields, but its depth varies greatly from year to year in inverse relation to snow depth. During the 15 years of record at a benchmark mid-elevation open site, the annual maximum frost depth varied from 70 to 390 mm. We empirically tested the hypothesis that frozen soil prevents infiltration and recharge, thereby causing an increased runoff ratio (streamflow/(rain+snowmelt)) during the snowmelt hydrograph rise and a decreased runoff ratio during snowmelt recession. The hypothesis was not supported at the 111 km2 W-5 catchment; there was no significant correlation of the runoff ratio with the seasonal maximum frost depth for either the pre-peak or post-peak period. In an analysis of four events, however, the presence of frost promoted a large and somewhat quicker response to rainfall relative to the no-frost condition, although snow cover caused a much greater time-to-peak regardless of frost status. For six years of flow and frost depth measured at the 59 ha agricultural basin W-2, the hypothesis appeared to be supported. The enhancement of runoff due to soil frost is evident on small plots and in extreme events, such as rain on frozen snow-free soil. In the northeastern USA and eastern Canada, the effect is often masked in larger catchments by several confounding factors, including storage of meltwater in the snowpack, variability in snowmelt timing due to elevational and aspect differences, interspersed forested land where frost may be absent, and the timing of soil thawing relative to the runoff peak.","container-title":"Hydrological Processes","DOI":"10.1002/(SICI)1099-1085(199909)13:12/13&lt;1843::AID-HYP879&gt;3.0.CO;2-G","ISSN":"1099-1085","issue":"12-13","language":"en","license":"This article is a US government work and is in the public domain in the United States.","note":"_eprint: https://onlinelibrary.wiley.com/doi/pdf/10.1002/%28SICI%291099-1085%28199909%2913%3A12/13%3C1843%3A%3AAID-HYP879%3E3.0.CO%3B2-G","page":"1843-1857","source":"Wiley Online Library","title":"The effect of frozen soil on snowmelt runoff at Sleepers River, Vermont","volume":"13","author":[{"family":"Shanley","given":"James B."},{"family":"Chalmers","given":"Ann"}],"issued":{"date-parts":[["1999"]]}}},{"id":3247,"uris":["http://zotero.org/users/2821348/items/7JI5DJKR"],"itemData":{"id":3247,"type":"article-journal","abstract":"Factors controlling the partitioning of old and new water contributions to stream flow were investigated for three events in four catchments (three of which were nested) at Sleepers River Research Watershed in Danville, Vermont. In the 1993 snowmelt period, two-component isotopic hydrograph separations showed that new water (meltwater) inputs to the stream ranged widely from 41 to 74%, and increased with catchment size (41 to 11 125 ha) (with one exception) and with open land cover (0–73%). Peak dissolved organic carbon concentrations and relative alkalinity dilution in stream water ranked in the same order among catchments as the new water fractions, suggesting that new water followed shallow flow paths. During the 1994 snowmelt, despite similar timing and magnitude of melt inputs, the new-water contribution to stream flow ranged only from 30 to 36% in the four catchments. We conclude that the uncommonly high and variable new water fractions in streamwater during the 1993 melt were caused by direct runoff of meltwater over frozen ground, which was prevalent in open land areas during the 1993 winter. In a high-intensity summer rainstorm in 1993, new water fractions were smaller relative to the 1993 snowmelt, ranging from 28 to 46%, but they ranked in the identical catchment order. Reconciliation of the contrasting patterns of new–old water partitioning in the three events appears to require an explanation that invokes multiple processes and effects, including: 1. topographically controlled increase in surface-saturated area with increasing catchment size; 2. direct runoff over frozen ground; 3. low infiltration in agriculturally compacted soils; 4. differences in soil transmissivity, which may be more relevant under dry antecedent conditions. These data highlight some of the difficulties faced by catchment hydrologists in formulating a theory of runoff generation at varying basin scales. Copyright © 2002 John Wiley &amp; Sons, Ltd.","container-title":"Hydrological Processes","DOI":"10.1002/hyp.312","ISSN":"1099-1085","issue":"3","language":"en","license":"Copyright © 2002 John Wiley &amp; Sons, Ltd.","note":"_eprint: https://onlinelibrary.wiley.com/doi/pdf/10.1002/hyp.312","page":"589-609","source":"Wiley Online Library","title":"Controls on old and new water contributions to stream flow at some nested catchments in Vermont, USA","volume":"16","author":[{"family":"Shanley","given":"James B."},{"family":"Kendall","given":"Carol"},{"family":"Smith","given":"Thor E."},{"family":"Wolock","given":"David M."},{"family":"McDonnell","given":"Jeffrey J."}],"issued":{"date-parts":[["2002"]]}}}],"schema":"https://github.com/citation-style-language/schema/raw/master/csl-citation.json"} </w:instrText>
      </w:r>
      <w:r w:rsidRPr="4C6249DF">
        <w:rPr>
          <w:rFonts w:ascii="Calibri" w:hAnsi="Calibri"/>
          <w:color w:val="000000" w:themeColor="text1"/>
        </w:rPr>
        <w:fldChar w:fldCharType="separate"/>
      </w:r>
      <w:r w:rsidRPr="4C6249DF" w:rsidR="7968CC56">
        <w:rPr>
          <w:rFonts w:ascii="Calibri" w:hAnsi="Calibri" w:cs="Calibri"/>
        </w:rPr>
        <w:t>(Shanley and Chalmers 1999; Shanley et al. 2002)</w:t>
      </w:r>
      <w:r w:rsidRPr="4C6249DF">
        <w:rPr>
          <w:rFonts w:ascii="Calibri" w:hAnsi="Calibri"/>
          <w:color w:val="000000" w:themeColor="text1"/>
        </w:rPr>
        <w:fldChar w:fldCharType="end"/>
      </w:r>
      <w:r w:rsidRPr="4C6249DF" w:rsidR="0040177F">
        <w:rPr>
          <w:rFonts w:ascii="Calibri" w:hAnsi="Calibri"/>
          <w:color w:val="000000" w:themeColor="text1"/>
        </w:rPr>
        <w:t xml:space="preserve">. Limited wintertime research in the </w:t>
      </w:r>
      <w:r w:rsidRPr="4C6249DF" w:rsidR="67590272">
        <w:rPr>
          <w:rFonts w:ascii="Calibri" w:hAnsi="Calibri"/>
          <w:color w:val="000000" w:themeColor="text1"/>
        </w:rPr>
        <w:t>n</w:t>
      </w:r>
      <w:r w:rsidRPr="4C6249DF" w:rsidR="0040177F">
        <w:rPr>
          <w:rFonts w:ascii="Calibri" w:hAnsi="Calibri"/>
          <w:color w:val="000000" w:themeColor="text1"/>
        </w:rPr>
        <w:t>ortheastern US</w:t>
      </w:r>
      <w:r w:rsidRPr="4C6249DF" w:rsidR="00734721">
        <w:rPr>
          <w:rFonts w:ascii="Calibri" w:hAnsi="Calibri"/>
          <w:color w:val="000000" w:themeColor="text1"/>
        </w:rPr>
        <w:t>A</w:t>
      </w:r>
      <w:r w:rsidRPr="4C6249DF" w:rsidR="0040177F">
        <w:rPr>
          <w:rFonts w:ascii="Calibri" w:hAnsi="Calibri"/>
          <w:color w:val="000000" w:themeColor="text1"/>
        </w:rPr>
        <w:t xml:space="preserve"> suggests that while granular frost can allow infiltration, </w:t>
      </w:r>
      <w:r w:rsidRPr="4C6249DF" w:rsidR="110140FB">
        <w:rPr>
          <w:rFonts w:ascii="Calibri" w:hAnsi="Calibri"/>
          <w:color w:val="000000" w:themeColor="text1"/>
        </w:rPr>
        <w:t xml:space="preserve">widespread </w:t>
      </w:r>
      <w:r w:rsidRPr="4C6249DF" w:rsidR="0040177F">
        <w:rPr>
          <w:rFonts w:ascii="Calibri" w:hAnsi="Calibri"/>
          <w:color w:val="000000" w:themeColor="text1"/>
        </w:rPr>
        <w:t>concrete frost prevents infiltration and increases runoff</w:t>
      </w:r>
      <w:r w:rsidRPr="4C6249DF" w:rsidR="00006061">
        <w:rPr>
          <w:rFonts w:ascii="Calibri" w:hAnsi="Calibri"/>
          <w:color w:val="000000" w:themeColor="text1"/>
        </w:rPr>
        <w:t xml:space="preserve"> </w:t>
      </w:r>
      <w:r w:rsidRPr="4C6249DF">
        <w:rPr>
          <w:rFonts w:ascii="Calibri" w:hAnsi="Calibri"/>
          <w:color w:val="000000" w:themeColor="text1"/>
        </w:rPr>
        <w:fldChar w:fldCharType="begin"/>
      </w:r>
      <w:r w:rsidRPr="4C6249DF">
        <w:rPr>
          <w:rFonts w:ascii="Calibri" w:hAnsi="Calibri"/>
          <w:color w:val="000000" w:themeColor="text1"/>
        </w:rPr>
        <w:instrText xml:space="preserve"> ADDIN ZOTERO_ITEM CSL_CITATION {"citationID":"czryUvzi","properties":{"formattedCitation":"(Shanley et al. 2002; Fuss et al. 2016; Pellerin et al. 2012)","plainCitation":"(Shanley et al. 2002; Fuss et al. 2016; Pellerin et al. 2012)","noteIndex":0},"citationItems":[{"id":3247,"uris":["http://zotero.org/users/2821348/items/7JI5DJKR"],"itemData":{"id":3247,"type":"article-journal","abstract":"Factors controlling the partitioning of old and new water contributions to stream flow were investigated for three events in four catchments (three of which were nested) at Sleepers River Research Watershed in Danville, Vermont. In the 1993 snowmelt period, two-component isotopic hydrograph separations showed that new water (meltwater) inputs to the stream ranged widely from 41 to 74%, and increased with catchment size (41 to 11 125 ha) (with one exception) and with open land cover (0–73%). Peak dissolved organic carbon concentrations and relative alkalinity dilution in stream water ranked in the same order among catchments as the new water fractions, suggesting that new water followed shallow flow paths. During the 1994 snowmelt, despite similar timing and magnitude of melt inputs, the new-water contribution to stream flow ranged only from 30 to 36% in the four catchments. We conclude that the uncommonly high and variable new water fractions in streamwater during the 1993 melt were caused by direct runoff of meltwater over frozen ground, which was prevalent in open land areas during the 1993 winter. In a high-intensity summer rainstorm in 1993, new water fractions were smaller relative to the 1993 snowmelt, ranging from 28 to 46%, but they ranked in the identical catchment order. Reconciliation of the contrasting patterns of new–old water partitioning in the three events appears to require an explanation that invokes multiple processes and effects, including: 1. topographically controlled increase in surface-saturated area with increasing catchment size; 2. direct runoff over frozen ground; 3. low infiltration in agriculturally compacted soils; 4. differences in soil transmissivity, which may be more relevant under dry antecedent conditions. These data highlight some of the difficulties faced by catchment hydrologists in formulating a theory of runoff generation at varying basin scales. Copyright © 2002 John Wiley &amp; Sons, Ltd.","container-title":"Hydrological Processes","DOI":"10.1002/hyp.312","ISSN":"1099-1085","issue":"3","language":"en","license":"Copyright © 2002 John Wiley &amp; Sons, Ltd.","note":"_eprint: https://onlinelibrary.wiley.com/doi/pdf/10.1002/hyp.312","page":"589-609","source":"Wiley Online Library","title":"Controls on old and new water contributions to stream flow at some nested catchments in Vermont, USA","volume":"16","author":[{"family":"Shanley","given":"James B."},{"family":"Kendall","given":"Carol"},{"family":"Smith","given":"Thor E."},{"family":"Wolock","given":"David M."},{"family":"McDonnell","given":"Jeffrey J."}],"issued":{"date-parts":[["2002"]]}}},{"id":1027,"uris":["http://zotero.org/users/2821348/items/6URS6KG8"],"itemData":{"id":1027,"type":"article-journal","abstract":"Changes in hydrologic flowpaths have important impacts on the timing, magnitude and hydrochemistry of run-off during snowmelt in forested catchments, but how flowpaths are affected by variation in winter climate and the irregular presence of soil frost remains poorly understood. The depth and extent of soil frost may be expected to increase as snowpack decreases or develops later because of climate change. In this study, we used end-member mixing analysis to determine daily contributions of snow, forest floor soil water and groundwater to stream run-off during snowmelt under different soil frost regimes resulting from interannual and elevational variation at the Hubbard Brook Experimental Forest in New Hampshire, USA. We observed greater routing of run-off through forest floor flowpaths during early snowmelt in 2011, when the snowpack was deep and soil frost was minimal, compared with the early snowmelt in 2012 under conditions of deep and extensive soil frost. The results indicate that widespread soil frost that penetrated the depth of the forest floor decreased the flow signal through the shallowest subsurface flowpaths, but did not reduce overall infiltration of melt waters, as the contribution from the snow-precipitation end-member was similar under both conditions. These results are consistent with development of granular soil frost which permits vertical infiltration of melt waters, but either reduces lateral flow in the forest floor or prevents the solute exchange that would produce the typical chemical signature of shallow subsurface flowpaths in streamwater. Copyright © 2016 John Wiley &amp; Sons, Ltd.","container-title":"Hydrological Processes","DOI":"10.1002/hyp.10956","ISSN":"1099-1085","issue":"24","language":"en","license":"Copyright © 2016 John Wiley &amp; Sons, Ltd.","note":"_eprint: https://onlinelibrary.wiley.com/doi/pdf/10.1002/hyp.10956","page":"4617-4632","source":"Wiley Online Library","title":"Hydrologic flowpaths during snowmelt in forested headwater catchments under differing winter climatic and soil frost regimes","volume":"30","author":[{"family":"Fuss","given":"Colin B."},{"family":"Driscoll","given":"Charles T."},{"family":"Green","given":"Mark B."},{"family":"Groffman","given":"Peter M."}],"issued":{"date-parts":[["2016"]]}}},{"id":3559,"uris":["http://zotero.org/users/2821348/items/GICTV7CA"],"itemData":{"id":3559,"type":"article-journal","abstract":"Highly resolved time series data are useful to accurately identify the timing, rate, and magnitude of solute transport in streams during hydrologically dynamic periods such as snowmelt. We used in situ optical sensors for nitrate (NO3−) and chromophoric dissolved organic matter fluorescence (FDOM) to measure surface water concentrations at 30 min intervals over the snowmelt period (March 21–May 13, 2009) at a 40.5 hectare forested watershed at Sleepers River, Vermont. We also collected discrete samples for laboratory absorbance and fluorescence as well as δ18O–NO3− isotopes to help interpret the drivers of variable NO3− and FDOM concentrations measured in situ. In situ data revealed seasonal, event and diurnal patterns associated with hydrological and biogeochemical processes regulating stream NO3− and FDOM concentrations. An observed decrease in NO3− concentrations after peak snowmelt runoff and muted response to spring rainfall was consistent with the flushing of a limited supply of NO3− (mainly from nitrification) from source areas in surficial soils. Stream FDOM concentrations were coupled with flow throughout the study period, suggesting a strong hydrologic control on DOM concentrations in the stream. However, higher FDOM concentrations per unit streamflow after snowmelt likely reflected a greater hydraulic connectivity of the stream to leachable DOM sources in upland soils. We also observed diurnal NO3− variability of 1–2 μmol l−1 after snowpack ablation, presumably due to in-stream uptake prior to leafout. A comparison of NO3− and dissolved organic carbon yields (DOC, measured by FDOM proxy) calculated from weekly discrete samples and in situ data sub-sampled daily resulted in small to moderate differences over the entire study period (−4 to 1% for NO3− and −3 to −14% for DOC), but resulted in much larger differences for daily yields (−66 to +27% for NO3− and −88 to +47% for DOC, respectively). Despite challenges inherent in in situ sensor deployments in harsh seasonal conditions, these data provide important insights into processes controlling NO3− and FDOM in streams, and will be critical for evaluating the effects of climate change on snowmelt delivery to downstream ecosystems.","container-title":"Biogeochemistry","DOI":"10.1007/s10533-011-9589-8","ISSN":"1573-515X","issue":"1","journalAbbreviation":"Biogeochemistry","language":"en","page":"183-198","source":"Springer Link","title":"Taking the pulse of snowmelt: in situ sensors reveal seasonal, event and diurnal patterns of nitrate and dissolved organic matter variability in an upland forest stream","title-short":"Taking the pulse of snowmelt","volume":"108","author":[{"family":"Pellerin","given":"Brian A."},{"family":"Saraceno","given":"John Franco"},{"family":"Shanley","given":"James B."},{"family":"Sebestyen","given":"Stephen D."},{"family":"Aiken","given":"George R."},{"family":"Wollheim","given":"Wilfred M."},{"family":"Bergamaschi","given":"Brian A."}],"issued":{"date-parts":[["2012",4,1]]}}}],"schema":"https://github.com/citation-style-language/schema/raw/master/csl-citation.json"} </w:instrText>
      </w:r>
      <w:r w:rsidRPr="4C6249DF">
        <w:rPr>
          <w:rFonts w:ascii="Calibri" w:hAnsi="Calibri"/>
          <w:color w:val="000000" w:themeColor="text1"/>
        </w:rPr>
        <w:fldChar w:fldCharType="separate"/>
      </w:r>
      <w:r w:rsidRPr="4C6249DF" w:rsidR="00415016">
        <w:rPr>
          <w:rFonts w:ascii="Calibri" w:hAnsi="Calibri" w:cs="Calibri"/>
        </w:rPr>
        <w:t>(Shanley et al. 2002; Fuss et al. 2016; Pellerin et al. 2012)</w:t>
      </w:r>
      <w:r w:rsidRPr="4C6249DF">
        <w:rPr>
          <w:rFonts w:ascii="Calibri" w:hAnsi="Calibri"/>
          <w:color w:val="000000" w:themeColor="text1"/>
        </w:rPr>
        <w:fldChar w:fldCharType="end"/>
      </w:r>
      <w:r w:rsidRPr="4C6249DF" w:rsidR="0040177F">
        <w:rPr>
          <w:rFonts w:ascii="Calibri" w:hAnsi="Calibri"/>
          <w:color w:val="000000" w:themeColor="text1"/>
        </w:rPr>
        <w:t xml:space="preserve">. Further, soil freezing and concrete frost </w:t>
      </w:r>
      <w:r w:rsidRPr="4C6249DF" w:rsidR="001A41F7">
        <w:rPr>
          <w:rFonts w:ascii="Calibri" w:hAnsi="Calibri"/>
          <w:color w:val="000000" w:themeColor="text1"/>
        </w:rPr>
        <w:t>are</w:t>
      </w:r>
      <w:r w:rsidRPr="4C6249DF" w:rsidR="0040177F">
        <w:rPr>
          <w:rFonts w:ascii="Calibri" w:hAnsi="Calibri"/>
          <w:color w:val="000000" w:themeColor="text1"/>
        </w:rPr>
        <w:t xml:space="preserve"> more likely to form in open or agricultural areas, especially if soil moisture is high, soil texture is fine, </w:t>
      </w:r>
      <w:r w:rsidRPr="4C6249DF" w:rsidR="1FD3B187">
        <w:rPr>
          <w:rFonts w:ascii="Calibri" w:hAnsi="Calibri"/>
          <w:color w:val="000000" w:themeColor="text1"/>
        </w:rPr>
        <w:t xml:space="preserve">or </w:t>
      </w:r>
      <w:r w:rsidRPr="4C6249DF" w:rsidR="0040177F">
        <w:rPr>
          <w:rFonts w:ascii="Calibri" w:hAnsi="Calibri"/>
          <w:color w:val="000000" w:themeColor="text1"/>
        </w:rPr>
        <w:t xml:space="preserve">soils are tilled </w:t>
      </w:r>
      <w:r w:rsidRPr="4C6249DF">
        <w:rPr>
          <w:rFonts w:ascii="Calibri" w:hAnsi="Calibri"/>
          <w:color w:val="000000" w:themeColor="text1"/>
        </w:rPr>
        <w:fldChar w:fldCharType="begin"/>
      </w:r>
      <w:r w:rsidRPr="4C6249DF">
        <w:rPr>
          <w:rFonts w:ascii="Calibri" w:hAnsi="Calibri"/>
          <w:color w:val="000000" w:themeColor="text1"/>
        </w:rPr>
        <w:instrText xml:space="preserve"> ADDIN ZOTERO_ITEM CSL_CITATION {"citationID":"OLSDklz3","properties":{"formattedCitation":"(Shanley and Chalmers 1999; Kane and Stein 1983)","plainCitation":"(Shanley and Chalmers 1999; Kane and Stein 1983)","noteIndex":0},"citationItems":[{"id":3245,"uris":["http://zotero.org/users/2821348/items/N3QNX6YB"],"itemData":{"id":3245,"type":"article-journal","abstract":"Soil frost depth has been monitored at the Sleepers River Research Watershed in northeastern Vermont since 1984. Soil frost develops every winter, particularly in open fields, but its depth varies greatly from year to year in inverse relation to snow depth. During the 15 years of record at a benchmark mid-elevation open site, the annual maximum frost depth varied from 70 to 390 mm. We empirically tested the hypothesis that frozen soil prevents infiltration and recharge, thereby causing an increased runoff ratio (streamflow/(rain+snowmelt)) during the snowmelt hydrograph rise and a decreased runoff ratio during snowmelt recession. The hypothesis was not supported at the 111 km2 W-5 catchment; there was no significant correlation of the runoff ratio with the seasonal maximum frost depth for either the pre-peak or post-peak period. In an analysis of four events, however, the presence of frost promoted a large and somewhat quicker response to rainfall relative to the no-frost condition, although snow cover caused a much greater time-to-peak regardless of frost status. For six years of flow and frost depth measured at the 59 ha agricultural basin W-2, the hypothesis appeared to be supported. The enhancement of runoff due to soil frost is evident on small plots and in extreme events, such as rain on frozen snow-free soil. In the northeastern USA and eastern Canada, the effect is often masked in larger catchments by several confounding factors, including storage of meltwater in the snowpack, variability in snowmelt timing due to elevational and aspect differences, interspersed forested land where frost may be absent, and the timing of soil thawing relative to the runoff peak.","container-title":"Hydrological Processes","DOI":"10.1002/(SICI)1099-1085(199909)13:12/13&lt;1843::AID-HYP879&gt;3.0.CO;2-G","ISSN":"1099-1085","issue":"12-13","language":"en","license":"This article is a US government work and is in the public domain in the United States.","note":"_eprint: https://onlinelibrary.wiley.com/doi/pdf/10.1002/%28SICI%291099-1085%28199909%2913%3A12/13%3C1843%3A%3AAID-HYP879%3E3.0.CO%3B2-G","page":"1843-1857","source":"Wiley Online Library","title":"The effect of frozen soil on snowmelt runoff at Sleepers River, Vermont","volume":"13","author":[{"family":"Shanley","given":"James B."},{"family":"Chalmers","given":"Ann"}],"issued":{"date-parts":[["1999"]]}}},{"id":3265,"uris":["http://zotero.org/users/2821348/items/7ZCTQWB7"],"itemData":{"id":3265,"type":"article-journal","abstract":"Many floods of record in cold regions are produced by snow ablation. Accurate prediction of snowmelt runoff events by using computer models hinges upon an accurate understanding of the hydrologic role of frozen soils. This paper discusses the redistribution of soil moisture that takes place during the development of seasonal frost in a silty loam soil and the infiltration characteristics of this seasonally frozen soil. Depending upon the total (water and ice) soil moisture conditions near the ground surface, a wide range of infiltration rates can exist. This disparity in the infiltration rate results in considerable variation in the amount of snowmelt runoff.","container-title":"Water Resources Research","DOI":"10.1029/WR019i006p01547","ISSN":"1944-7973","issue":"6","language":"en","license":"Copyright 1983 by the American Geophysical Union.","note":"_eprint: https://onlinelibrary.wiley.com/doi/pdf/10.1029/WR019i006p01547","page":"1547-1557","source":"Wiley Online Library","title":"Water movement into seasonally frozen soils","volume":"19","author":[{"family":"Kane","given":"Douglas L."},{"family":"Stein","given":"Jean"}],"issued":{"date-parts":[["1983"]]}}}],"schema":"https://github.com/citation-style-language/schema/raw/master/csl-citation.json"} </w:instrText>
      </w:r>
      <w:r w:rsidRPr="4C6249DF">
        <w:rPr>
          <w:rFonts w:ascii="Calibri" w:hAnsi="Calibri"/>
          <w:color w:val="000000" w:themeColor="text1"/>
        </w:rPr>
        <w:fldChar w:fldCharType="separate"/>
      </w:r>
      <w:r w:rsidRPr="4C6249DF" w:rsidR="00006061">
        <w:rPr>
          <w:rFonts w:ascii="Calibri" w:hAnsi="Calibri" w:cs="Calibri"/>
        </w:rPr>
        <w:t>(Shanley and Chalmers 1999; Kane and Stein 1983)</w:t>
      </w:r>
      <w:r w:rsidRPr="4C6249DF">
        <w:rPr>
          <w:rFonts w:ascii="Calibri" w:hAnsi="Calibri"/>
          <w:color w:val="000000" w:themeColor="text1"/>
        </w:rPr>
        <w:fldChar w:fldCharType="end"/>
      </w:r>
      <w:r w:rsidRPr="4C6249DF" w:rsidR="0040177F">
        <w:rPr>
          <w:rFonts w:ascii="Calibri" w:hAnsi="Calibri"/>
          <w:color w:val="000000" w:themeColor="text1"/>
        </w:rPr>
        <w:t xml:space="preserve">.  Although we did not explicitly measure soil frost depth or type and we lack information about the percentage of the </w:t>
      </w:r>
      <w:r w:rsidRPr="4C6249DF" w:rsidR="0060231E">
        <w:rPr>
          <w:rFonts w:ascii="Calibri" w:hAnsi="Calibri"/>
          <w:color w:val="000000" w:themeColor="text1"/>
        </w:rPr>
        <w:t>catchment</w:t>
      </w:r>
      <w:r w:rsidRPr="4C6249DF" w:rsidR="0040177F">
        <w:rPr>
          <w:rFonts w:ascii="Calibri" w:hAnsi="Calibri"/>
          <w:color w:val="000000" w:themeColor="text1"/>
        </w:rPr>
        <w:t xml:space="preserve"> with snow cover or snowpack morphology (e.g., the presence of impeding layers like basal ice), any soil frost that was present in HB failed to impede routing through shallow soils. Although there were periods of bare ground at HB between initial snowpack development and the final snowmelt during the </w:t>
      </w:r>
      <w:r w:rsidRPr="4C6249DF" w:rsidR="09F082E5">
        <w:rPr>
          <w:rFonts w:ascii="Calibri" w:hAnsi="Calibri"/>
          <w:color w:val="000000" w:themeColor="text1"/>
        </w:rPr>
        <w:t>final spring melt</w:t>
      </w:r>
      <w:r w:rsidRPr="4C6249DF" w:rsidR="0040177F">
        <w:rPr>
          <w:rFonts w:ascii="Calibri" w:hAnsi="Calibri"/>
          <w:color w:val="000000" w:themeColor="text1"/>
        </w:rPr>
        <w:t xml:space="preserve"> in the winter of 2023 (Figure 3b), the events we evaluated with EMMA were consistent in that they all had snowpack depths at the onset of the thaw that di</w:t>
      </w:r>
      <w:r w:rsidRPr="4C6249DF" w:rsidR="0027086F">
        <w:rPr>
          <w:rFonts w:ascii="Calibri" w:hAnsi="Calibri"/>
          <w:color w:val="000000" w:themeColor="text1"/>
        </w:rPr>
        <w:t>d not</w:t>
      </w:r>
      <w:r w:rsidRPr="4C6249DF" w:rsidR="0040177F">
        <w:rPr>
          <w:rFonts w:ascii="Calibri" w:hAnsi="Calibri"/>
          <w:color w:val="000000" w:themeColor="text1"/>
        </w:rPr>
        <w:t xml:space="preserve"> fully deplete over the course of the sampled event </w:t>
      </w:r>
      <w:r w:rsidRPr="4C6249DF" w:rsidR="007152E0">
        <w:rPr>
          <w:rFonts w:ascii="Calibri" w:hAnsi="Calibri"/>
          <w:color w:val="000000" w:themeColor="text1"/>
        </w:rPr>
        <w:t>until the tail</w:t>
      </w:r>
      <w:r w:rsidRPr="4C6249DF" w:rsidR="0040177F">
        <w:rPr>
          <w:rFonts w:ascii="Calibri" w:hAnsi="Calibri"/>
          <w:color w:val="000000" w:themeColor="text1"/>
        </w:rPr>
        <w:t xml:space="preserve"> end of the </w:t>
      </w:r>
      <w:r w:rsidRPr="4C6249DF" w:rsidR="7CDA2709">
        <w:rPr>
          <w:rFonts w:ascii="Calibri" w:hAnsi="Calibri"/>
          <w:color w:val="000000" w:themeColor="text1"/>
        </w:rPr>
        <w:t>final spring melt</w:t>
      </w:r>
      <w:r w:rsidRPr="4C6249DF" w:rsidR="0040177F">
        <w:rPr>
          <w:rFonts w:ascii="Calibri" w:hAnsi="Calibri"/>
          <w:color w:val="000000" w:themeColor="text1"/>
        </w:rPr>
        <w:t xml:space="preserve">. Our event-level EMMAs indicate that there was soil-stream connectivity during runoff events in HB, </w:t>
      </w:r>
      <w:r w:rsidRPr="4C6249DF" w:rsidR="0040177F">
        <w:rPr>
          <w:rFonts w:ascii="Calibri" w:hAnsi="Calibri"/>
          <w:color w:val="000000" w:themeColor="text1"/>
        </w:rPr>
        <w:lastRenderedPageBreak/>
        <w:t xml:space="preserve">suggesting that, if soil frost was present in HB’s consistently subfreezing soils (Jan-early April), it </w:t>
      </w:r>
      <w:r w:rsidRPr="4C6249DF" w:rsidR="21D4992E">
        <w:rPr>
          <w:rFonts w:ascii="Calibri" w:hAnsi="Calibri"/>
          <w:color w:val="000000" w:themeColor="text1"/>
        </w:rPr>
        <w:t>may have been</w:t>
      </w:r>
      <w:r w:rsidRPr="4C6249DF" w:rsidR="0040177F">
        <w:rPr>
          <w:rFonts w:ascii="Calibri" w:hAnsi="Calibri"/>
          <w:color w:val="000000" w:themeColor="text1"/>
        </w:rPr>
        <w:t xml:space="preserve"> </w:t>
      </w:r>
      <w:r w:rsidRPr="4C6249DF" w:rsidR="46A5AC54">
        <w:rPr>
          <w:rFonts w:ascii="Calibri" w:hAnsi="Calibri"/>
          <w:color w:val="000000" w:themeColor="text1"/>
        </w:rPr>
        <w:t>granular</w:t>
      </w:r>
      <w:r w:rsidRPr="4C6249DF" w:rsidR="0040177F">
        <w:rPr>
          <w:rFonts w:ascii="Calibri" w:hAnsi="Calibri"/>
          <w:color w:val="000000" w:themeColor="text1"/>
        </w:rPr>
        <w:t xml:space="preserve"> </w:t>
      </w:r>
      <w:r w:rsidRPr="4C6249DF">
        <w:rPr>
          <w:rFonts w:ascii="Calibri" w:hAnsi="Calibri"/>
          <w:color w:val="000000" w:themeColor="text1"/>
        </w:rPr>
        <w:fldChar w:fldCharType="begin"/>
      </w:r>
      <w:r w:rsidRPr="4C6249DF">
        <w:rPr>
          <w:rFonts w:ascii="Calibri" w:hAnsi="Calibri"/>
          <w:color w:val="000000" w:themeColor="text1"/>
        </w:rPr>
        <w:instrText xml:space="preserve"> ADDIN ZOTERO_ITEM CSL_CITATION {"citationID":"GUGlTHSN","properties":{"formattedCitation":"(Fuss et al. 2016)","plainCitation":"(Fuss et al. 2016)","noteIndex":0},"citationItems":[{"id":1027,"uris":["http://zotero.org/users/2821348/items/6URS6KG8"],"itemData":{"id":1027,"type":"article-journal","abstract":"Changes in hydrologic flowpaths have important impacts on the timing, magnitude and hydrochemistry of run-off during snowmelt in forested catchments, but how flowpaths are affected by variation in winter climate and the irregular presence of soil frost remains poorly understood. The depth and extent of soil frost may be expected to increase as snowpack decreases or develops later because of climate change. In this study, we used end-member mixing analysis to determine daily contributions of snow, forest floor soil water and groundwater to stream run-off during snowmelt under different soil frost regimes resulting from interannual and elevational variation at the Hubbard Brook Experimental Forest in New Hampshire, USA. We observed greater routing of run-off through forest floor flowpaths during early snowmelt in 2011, when the snowpack was deep and soil frost was minimal, compared with the early snowmelt in 2012 under conditions of deep and extensive soil frost. The results indicate that widespread soil frost that penetrated the depth of the forest floor decreased the flow signal through the shallowest subsurface flowpaths, but did not reduce overall infiltration of melt waters, as the contribution from the snow-precipitation end-member was similar under both conditions. These results are consistent with development of granular soil frost which permits vertical infiltration of melt waters, but either reduces lateral flow in the forest floor or prevents the solute exchange that would produce the typical chemical signature of shallow subsurface flowpaths in streamwater. Copyright © 2016 John Wiley &amp; Sons, Ltd.","container-title":"Hydrological Processes","DOI":"10.1002/hyp.10956","ISSN":"1099-1085","issue":"24","language":"en","license":"Copyright © 2016 John Wiley &amp; Sons, Ltd.","note":"_eprint: https://onlinelibrary.wiley.com/doi/pdf/10.1002/hyp.10956","page":"4617-4632","source":"Wiley Online Library","title":"Hydrologic flowpaths during snowmelt in forested headwater catchments under differing winter climatic and soil frost regimes","volume":"30","author":[{"family":"Fuss","given":"Colin B."},{"family":"Driscoll","given":"Charles T."},{"family":"Green","given":"Mark B."},{"family":"Groffman","given":"Peter M."}],"issued":{"date-parts":[["2016"]]}}}],"schema":"https://github.com/citation-style-language/schema/raw/master/csl-citation.json"} </w:instrText>
      </w:r>
      <w:r w:rsidRPr="4C6249DF">
        <w:rPr>
          <w:rFonts w:ascii="Calibri" w:hAnsi="Calibri"/>
          <w:color w:val="000000" w:themeColor="text1"/>
        </w:rPr>
        <w:fldChar w:fldCharType="separate"/>
      </w:r>
      <w:r w:rsidRPr="4C6249DF" w:rsidR="00D67CDC">
        <w:rPr>
          <w:rFonts w:ascii="Calibri" w:hAnsi="Calibri" w:cs="Calibri"/>
        </w:rPr>
        <w:t>(Fuss et al. 2016)</w:t>
      </w:r>
      <w:r w:rsidRPr="4C6249DF">
        <w:rPr>
          <w:rFonts w:ascii="Calibri" w:hAnsi="Calibri"/>
          <w:color w:val="000000" w:themeColor="text1"/>
        </w:rPr>
        <w:fldChar w:fldCharType="end"/>
      </w:r>
      <w:r w:rsidRPr="4C6249DF" w:rsidR="1E9AD027">
        <w:rPr>
          <w:rFonts w:ascii="Calibri" w:hAnsi="Calibri"/>
          <w:color w:val="000000" w:themeColor="text1"/>
        </w:rPr>
        <w:t xml:space="preserve"> </w:t>
      </w:r>
      <w:r w:rsidRPr="4C6249DF" w:rsidR="1ED0CAD2">
        <w:rPr>
          <w:rFonts w:ascii="Calibri" w:hAnsi="Calibri"/>
          <w:color w:val="000000" w:themeColor="text1"/>
        </w:rPr>
        <w:t xml:space="preserve">or else concrete </w:t>
      </w:r>
      <w:r w:rsidRPr="4C6249DF" w:rsidR="30AEC404">
        <w:rPr>
          <w:rFonts w:ascii="Calibri" w:hAnsi="Calibri"/>
          <w:color w:val="000000" w:themeColor="text1"/>
        </w:rPr>
        <w:t>but</w:t>
      </w:r>
      <w:r w:rsidRPr="4C6249DF" w:rsidR="1ED0CAD2">
        <w:rPr>
          <w:rFonts w:ascii="Calibri" w:hAnsi="Calibri"/>
          <w:color w:val="000000" w:themeColor="text1"/>
        </w:rPr>
        <w:t xml:space="preserve"> discontinuous (Shanley and Chalmers, 1999)</w:t>
      </w:r>
      <w:r w:rsidRPr="4C6249DF" w:rsidR="28747922">
        <w:rPr>
          <w:rFonts w:ascii="Calibri" w:hAnsi="Calibri"/>
          <w:color w:val="000000" w:themeColor="text1"/>
        </w:rPr>
        <w:t>,</w:t>
      </w:r>
      <w:r w:rsidRPr="4C6249DF" w:rsidR="6283E512">
        <w:rPr>
          <w:rFonts w:ascii="Calibri" w:hAnsi="Calibri"/>
          <w:color w:val="000000" w:themeColor="text1"/>
        </w:rPr>
        <w:t xml:space="preserve"> allowing for infiltration</w:t>
      </w:r>
      <w:r w:rsidRPr="4C6249DF" w:rsidR="0040177F">
        <w:rPr>
          <w:rFonts w:ascii="Calibri" w:hAnsi="Calibri"/>
          <w:color w:val="000000" w:themeColor="text1"/>
        </w:rPr>
        <w:t xml:space="preserve">. However, it is </w:t>
      </w:r>
      <w:r w:rsidRPr="4C6249DF" w:rsidR="38B3F9BB">
        <w:rPr>
          <w:rFonts w:ascii="Calibri" w:hAnsi="Calibri"/>
          <w:color w:val="000000" w:themeColor="text1"/>
        </w:rPr>
        <w:t>possible</w:t>
      </w:r>
      <w:r w:rsidRPr="4C6249DF" w:rsidR="0040177F">
        <w:rPr>
          <w:rFonts w:ascii="Calibri" w:hAnsi="Calibri"/>
          <w:color w:val="000000" w:themeColor="text1"/>
        </w:rPr>
        <w:t xml:space="preserve"> that </w:t>
      </w:r>
      <w:r w:rsidRPr="4C6249DF" w:rsidR="577691CD">
        <w:rPr>
          <w:rFonts w:ascii="Calibri" w:hAnsi="Calibri"/>
          <w:color w:val="000000" w:themeColor="text1"/>
        </w:rPr>
        <w:t xml:space="preserve">continuous </w:t>
      </w:r>
      <w:r w:rsidRPr="4C6249DF" w:rsidR="0040177F">
        <w:rPr>
          <w:rFonts w:ascii="Calibri" w:hAnsi="Calibri"/>
          <w:color w:val="000000" w:themeColor="text1"/>
        </w:rPr>
        <w:t xml:space="preserve">concrete ground frost </w:t>
      </w:r>
      <w:r w:rsidRPr="4C6249DF" w:rsidR="005647B1">
        <w:rPr>
          <w:rFonts w:ascii="Calibri" w:hAnsi="Calibri"/>
          <w:color w:val="000000" w:themeColor="text1"/>
        </w:rPr>
        <w:t xml:space="preserve">may develop </w:t>
      </w:r>
      <w:r w:rsidRPr="4C6249DF" w:rsidR="0040177F">
        <w:rPr>
          <w:rFonts w:ascii="Calibri" w:hAnsi="Calibri"/>
          <w:color w:val="000000" w:themeColor="text1"/>
        </w:rPr>
        <w:t>in this agricultural drainage</w:t>
      </w:r>
      <w:r w:rsidRPr="4C6249DF" w:rsidR="3340CA5A">
        <w:rPr>
          <w:rFonts w:ascii="Calibri" w:hAnsi="Calibri"/>
          <w:color w:val="000000" w:themeColor="text1"/>
        </w:rPr>
        <w:t xml:space="preserve"> </w:t>
      </w:r>
      <w:r w:rsidRPr="4C6249DF" w:rsidR="0040177F">
        <w:rPr>
          <w:rFonts w:ascii="Calibri" w:hAnsi="Calibri"/>
          <w:color w:val="000000" w:themeColor="text1"/>
        </w:rPr>
        <w:t xml:space="preserve">when there is no antecedent snowpack and bare ground prior to winter rainfall, or perhaps </w:t>
      </w:r>
      <w:r w:rsidRPr="4C6249DF" w:rsidR="08AB9B45">
        <w:rPr>
          <w:rFonts w:ascii="Calibri" w:hAnsi="Calibri"/>
          <w:color w:val="000000" w:themeColor="text1"/>
        </w:rPr>
        <w:t>with</w:t>
      </w:r>
      <w:r w:rsidRPr="4C6249DF" w:rsidR="0040177F">
        <w:rPr>
          <w:rFonts w:ascii="Calibri" w:hAnsi="Calibri"/>
          <w:color w:val="000000" w:themeColor="text1"/>
        </w:rPr>
        <w:t xml:space="preserve"> certain antecedent conditions such as a wet fall season preceding subfreezing temperatures. Further research that includes a wider range of winter runoff events and antecedent conditions will reveal how soil conditions affect both nutrient accumulation patterns and water and nutrient flowpath dynamics.</w:t>
      </w:r>
    </w:p>
    <w:p w:rsidR="0040177F" w:rsidP="2A950401" w:rsidRDefault="0040177F" w14:paraId="328E35BD" w14:textId="0D401A39">
      <w:pPr>
        <w:pStyle w:val="Text"/>
        <w:suppressLineNumbers w:val="0"/>
        <w:bidi w:val="0"/>
        <w:spacing w:before="120" w:beforeAutospacing="off" w:after="0" w:afterAutospacing="off" w:line="360" w:lineRule="auto"/>
        <w:ind w:left="0" w:right="0" w:firstLine="720"/>
        <w:jc w:val="left"/>
      </w:pPr>
      <w:r w:rsidRPr="2A950401" w:rsidR="0040177F">
        <w:rPr>
          <w:rFonts w:ascii="Calibri" w:hAnsi="Calibri"/>
          <w:color w:val="000000" w:themeColor="text1" w:themeTint="FF" w:themeShade="FF"/>
        </w:rPr>
        <w:t xml:space="preserve"> At WB, where soil frost formation during the observed winter was unlikely due to relatively consistent snowpack and sustained above-freezing soil temperatures, there was a lack of apparent soil-stream connectivity during the February ROS event as evidenced by static soil VWC and no contribution from soil water in the EMMA (Figure 6). In contrast, during the March thermal event, soil VWC </w:t>
      </w:r>
      <w:r w:rsidRPr="2A950401" w:rsidR="00EA5EE7">
        <w:rPr>
          <w:rFonts w:ascii="Calibri" w:hAnsi="Calibri"/>
          <w:color w:val="000000" w:themeColor="text1" w:themeTint="FF" w:themeShade="FF"/>
        </w:rPr>
        <w:t>was</w:t>
      </w:r>
      <w:r w:rsidRPr="2A950401" w:rsidR="0040177F">
        <w:rPr>
          <w:rFonts w:ascii="Calibri" w:hAnsi="Calibri"/>
          <w:color w:val="000000" w:themeColor="text1" w:themeTint="FF" w:themeShade="FF"/>
        </w:rPr>
        <w:t xml:space="preserve"> more responsive and dynamic, and soil water contribution to streamflow </w:t>
      </w:r>
      <w:r w:rsidRPr="2A950401" w:rsidR="00FA5349">
        <w:rPr>
          <w:rFonts w:ascii="Calibri" w:hAnsi="Calibri"/>
          <w:color w:val="000000" w:themeColor="text1" w:themeTint="FF" w:themeShade="FF"/>
        </w:rPr>
        <w:t>was</w:t>
      </w:r>
      <w:r w:rsidRPr="2A950401" w:rsidR="0040177F">
        <w:rPr>
          <w:rFonts w:ascii="Calibri" w:hAnsi="Calibri"/>
          <w:color w:val="000000" w:themeColor="text1" w:themeTint="FF" w:themeShade="FF"/>
        </w:rPr>
        <w:t xml:space="preserve"> high as </w:t>
      </w:r>
      <w:r w:rsidRPr="2A950401" w:rsidR="0040177F">
        <w:rPr>
          <w:rFonts w:ascii="Calibri" w:hAnsi="Calibri"/>
          <w:color w:val="000000" w:themeColor="text1" w:themeTint="FF" w:themeShade="FF"/>
        </w:rPr>
        <w:t>indicated</w:t>
      </w:r>
      <w:r w:rsidRPr="2A950401" w:rsidR="0040177F">
        <w:rPr>
          <w:rFonts w:ascii="Calibri" w:hAnsi="Calibri"/>
          <w:color w:val="000000" w:themeColor="text1" w:themeTint="FF" w:themeShade="FF"/>
        </w:rPr>
        <w:t xml:space="preserve"> by EMMA, </w:t>
      </w:r>
      <w:r w:rsidRPr="2A950401" w:rsidR="0040177F">
        <w:rPr>
          <w:rFonts w:ascii="Calibri" w:hAnsi="Calibri"/>
          <w:color w:val="000000" w:themeColor="text1" w:themeTint="FF" w:themeShade="FF"/>
        </w:rPr>
        <w:t>perhaps reflecting</w:t>
      </w:r>
      <w:r w:rsidRPr="2A950401" w:rsidR="0040177F">
        <w:rPr>
          <w:rFonts w:ascii="Calibri" w:hAnsi="Calibri"/>
          <w:color w:val="000000" w:themeColor="text1" w:themeTint="FF" w:themeShade="FF"/>
        </w:rPr>
        <w:t xml:space="preserve"> differences between the events in snowpack melt rate and/or infiltration into soil. </w:t>
      </w:r>
      <w:r w:rsidRPr="2A950401" w:rsidR="426373F9">
        <w:rPr>
          <w:rFonts w:ascii="Calibri" w:hAnsi="Calibri"/>
          <w:color w:val="000000" w:themeColor="text1" w:themeTint="FF" w:themeShade="FF"/>
        </w:rPr>
        <w:t xml:space="preserve">Our three event-level EMMAs </w:t>
      </w:r>
      <w:r w:rsidRPr="2A950401" w:rsidR="5BA67415">
        <w:rPr>
          <w:rFonts w:ascii="Calibri" w:hAnsi="Calibri"/>
          <w:color w:val="000000" w:themeColor="text1" w:themeTint="FF" w:themeShade="FF"/>
        </w:rPr>
        <w:t xml:space="preserve">at WB </w:t>
      </w:r>
      <w:r w:rsidRPr="2A950401" w:rsidR="426373F9">
        <w:rPr>
          <w:rFonts w:ascii="Calibri" w:hAnsi="Calibri"/>
          <w:color w:val="000000" w:themeColor="text1" w:themeTint="FF" w:themeShade="FF"/>
        </w:rPr>
        <w:t xml:space="preserve">along with soil sensor and stream sensor </w:t>
      </w:r>
      <w:r w:rsidRPr="2A950401" w:rsidR="535D7A37">
        <w:rPr>
          <w:rFonts w:ascii="Calibri" w:hAnsi="Calibri"/>
          <w:color w:val="000000" w:themeColor="text1" w:themeTint="FF" w:themeShade="FF"/>
        </w:rPr>
        <w:t>monitoring</w:t>
      </w:r>
      <w:r w:rsidRPr="2A950401" w:rsidR="426373F9">
        <w:rPr>
          <w:rFonts w:ascii="Calibri" w:hAnsi="Calibri"/>
          <w:color w:val="000000" w:themeColor="text1" w:themeTint="FF" w:themeShade="FF"/>
        </w:rPr>
        <w:t xml:space="preserve"> indicate </w:t>
      </w:r>
      <w:r w:rsidRPr="2A950401" w:rsidR="426373F9">
        <w:rPr>
          <w:rFonts w:ascii="Calibri" w:hAnsi="Calibri"/>
        </w:rPr>
        <w:t xml:space="preserve">increasing connectivity between snow, soils and </w:t>
      </w:r>
      <w:r w:rsidRPr="2A950401" w:rsidR="70648ACC">
        <w:rPr>
          <w:rFonts w:ascii="Calibri" w:hAnsi="Calibri"/>
        </w:rPr>
        <w:t xml:space="preserve">the </w:t>
      </w:r>
      <w:r w:rsidRPr="2A950401" w:rsidR="426373F9">
        <w:rPr>
          <w:rFonts w:ascii="Calibri" w:hAnsi="Calibri"/>
        </w:rPr>
        <w:t>stream over the course of winter as moist</w:t>
      </w:r>
      <w:r w:rsidRPr="2A950401" w:rsidR="46C66536">
        <w:rPr>
          <w:rFonts w:ascii="Calibri" w:hAnsi="Calibri"/>
        </w:rPr>
        <w:t>ure increases beneath a</w:t>
      </w:r>
      <w:r w:rsidRPr="2A950401" w:rsidR="426373F9">
        <w:rPr>
          <w:rFonts w:ascii="Calibri" w:hAnsi="Calibri"/>
        </w:rPr>
        <w:t xml:space="preserve"> relatively deep and sustained snowpack.</w:t>
      </w:r>
      <w:r w:rsidRPr="2A950401" w:rsidR="426373F9">
        <w:rPr>
          <w:rFonts w:ascii="Calibri" w:hAnsi="Calibri"/>
        </w:rPr>
        <w:t xml:space="preserve"> </w:t>
      </w:r>
      <w:r w:rsidRPr="2A950401" w:rsidR="40353AA6">
        <w:rPr>
          <w:rFonts w:ascii="Calibri" w:hAnsi="Calibri"/>
        </w:rPr>
        <w:t>At HB</w:t>
      </w:r>
      <w:r w:rsidRPr="2A950401" w:rsidR="6F4F3F3D">
        <w:rPr>
          <w:rFonts w:ascii="Calibri" w:hAnsi="Calibri"/>
        </w:rPr>
        <w:t>, in contrast</w:t>
      </w:r>
      <w:r w:rsidRPr="2A950401" w:rsidR="008D138E">
        <w:rPr>
          <w:rFonts w:ascii="Calibri" w:hAnsi="Calibri"/>
        </w:rPr>
        <w:t xml:space="preserve">, </w:t>
      </w:r>
      <w:r w:rsidRPr="2A950401" w:rsidR="738F4BE3">
        <w:rPr>
          <w:rFonts w:ascii="Calibri" w:hAnsi="Calibri"/>
        </w:rPr>
        <w:t xml:space="preserve">with thinner and less </w:t>
      </w:r>
      <w:r w:rsidRPr="2A950401" w:rsidR="0F090837">
        <w:rPr>
          <w:rFonts w:ascii="Calibri" w:hAnsi="Calibri"/>
        </w:rPr>
        <w:t>consistent</w:t>
      </w:r>
      <w:r w:rsidRPr="2A950401" w:rsidR="738F4BE3">
        <w:rPr>
          <w:rFonts w:ascii="Calibri" w:hAnsi="Calibri"/>
        </w:rPr>
        <w:t xml:space="preserve"> snowpack, </w:t>
      </w:r>
      <w:r w:rsidRPr="2A950401" w:rsidR="008D138E">
        <w:rPr>
          <w:rFonts w:ascii="Calibri" w:hAnsi="Calibri"/>
        </w:rPr>
        <w:t>soil-stream connectivity was</w:t>
      </w:r>
      <w:r w:rsidRPr="2A950401" w:rsidR="56FD2A5D">
        <w:rPr>
          <w:rFonts w:ascii="Calibri" w:hAnsi="Calibri"/>
        </w:rPr>
        <w:t xml:space="preserve"> </w:t>
      </w:r>
      <w:r w:rsidRPr="2A950401" w:rsidR="3DC8E495">
        <w:rPr>
          <w:rFonts w:ascii="Calibri" w:hAnsi="Calibri"/>
        </w:rPr>
        <w:t>relatively</w:t>
      </w:r>
      <w:r w:rsidRPr="2A950401" w:rsidR="56FD2A5D">
        <w:rPr>
          <w:rFonts w:ascii="Calibri" w:hAnsi="Calibri"/>
        </w:rPr>
        <w:t xml:space="preserve"> consistent</w:t>
      </w:r>
      <w:r w:rsidRPr="2A950401" w:rsidR="56FD2A5D">
        <w:rPr>
          <w:rFonts w:ascii="Calibri" w:hAnsi="Calibri"/>
        </w:rPr>
        <w:t xml:space="preserve"> across the three event-level EMMAs.</w:t>
      </w:r>
      <w:r w:rsidRPr="2A950401" w:rsidR="426373F9">
        <w:rPr>
          <w:rFonts w:ascii="Calibri" w:hAnsi="Calibri"/>
        </w:rPr>
        <w:t xml:space="preserve"> </w:t>
      </w:r>
      <w:r w:rsidRPr="2A950401" w:rsidR="00922DB3">
        <w:rPr>
          <w:rFonts w:ascii="Calibri" w:hAnsi="Calibri"/>
        </w:rPr>
        <w:t>Snowpack storage</w:t>
      </w:r>
      <w:r w:rsidRPr="2A950401" w:rsidR="00AF25E7">
        <w:rPr>
          <w:rFonts w:ascii="Calibri" w:hAnsi="Calibri"/>
        </w:rPr>
        <w:t xml:space="preserve"> and structure</w:t>
      </w:r>
      <w:r w:rsidRPr="2A950401" w:rsidR="00922DB3">
        <w:rPr>
          <w:rFonts w:ascii="Calibri" w:hAnsi="Calibri"/>
        </w:rPr>
        <w:t xml:space="preserve"> </w:t>
      </w:r>
      <w:r w:rsidRPr="2A950401" w:rsidR="004A649D">
        <w:rPr>
          <w:rFonts w:ascii="Calibri" w:hAnsi="Calibri"/>
        </w:rPr>
        <w:t xml:space="preserve">may also control some of the observed differences between </w:t>
      </w:r>
      <w:r w:rsidRPr="2A950401" w:rsidR="00E86874">
        <w:rPr>
          <w:rFonts w:ascii="Calibri" w:hAnsi="Calibri"/>
        </w:rPr>
        <w:t xml:space="preserve">soil-stream connectivity in the two </w:t>
      </w:r>
      <w:r w:rsidRPr="2A950401" w:rsidR="00E86874">
        <w:rPr>
          <w:rFonts w:ascii="Calibri" w:hAnsi="Calibri"/>
        </w:rPr>
        <w:t>subcatchments</w:t>
      </w:r>
      <w:r w:rsidRPr="2A950401" w:rsidR="007C3D68">
        <w:rPr>
          <w:rFonts w:ascii="Calibri" w:hAnsi="Calibri"/>
        </w:rPr>
        <w:t xml:space="preserve"> and</w:t>
      </w:r>
      <w:r w:rsidRPr="2A950401" w:rsidR="00AC0D31">
        <w:rPr>
          <w:rFonts w:ascii="Calibri" w:hAnsi="Calibri"/>
        </w:rPr>
        <w:t>, at WB</w:t>
      </w:r>
      <w:r w:rsidRPr="2A950401" w:rsidR="00275A17">
        <w:rPr>
          <w:rFonts w:ascii="Calibri" w:hAnsi="Calibri"/>
        </w:rPr>
        <w:t>, across events</w:t>
      </w:r>
      <w:r w:rsidRPr="2A950401" w:rsidR="00AC0D31">
        <w:rPr>
          <w:rFonts w:ascii="Calibri" w:hAnsi="Calibri"/>
        </w:rPr>
        <w:t xml:space="preserve"> </w:t>
      </w:r>
      <w:r w:rsidRPr="2A950401">
        <w:rPr>
          <w:rFonts w:ascii="Calibri" w:hAnsi="Calibri"/>
        </w:rPr>
        <w:fldChar w:fldCharType="begin"/>
      </w:r>
      <w:r w:rsidRPr="2A950401">
        <w:rPr>
          <w:rFonts w:ascii="Calibri" w:hAnsi="Calibri"/>
        </w:rPr>
        <w:instrText xml:space="preserve"> ADDIN ZOTERO_ITEM CSL_CITATION {"citationID":"xcbpX56W","properties":{"formattedCitation":"(Webb et al. 2019; W\\uc0\\u252{}rzer et al. 2017; Eiriksson et al. 2013)","plainCitation":"(Webb et al. 2019; Würzer et al. 2017; Eiriksson et al. 2013)","noteIndex":0},"citationItems":[{"id":3561,"uris":["http://zotero.org/users/2821348/items/A5JADKIG"],"itemData":{"id":3561,"type":"article-journal","abstract":"The seasonal snowmelt period is a critical component of the hydrologic cycle for many mountainous areas. Changes in the timing and rate of snowmelt as a result of physical hydrologic flow paths, such as longitudinal intra‐snowpack flow paths, can have strong implications on the partitioning of meltwater amongst streamflow, groundwater recharge, and soil moisture storage. However, intra‐snowpack flow paths are highly spatially and temporally variable, and thus difficult to observe. This study utilizes new methods to non‐destructively observe spatio‐temporal changes in the liquid water content of snow in combination with plot experiments to address the research question: What is the scale of influence that intra‐snowpack flow paths have on the downslope movement of liquid water during snowmelt across an elevational gradient? This research took place in northern Colorado with study plots spanning from the rain‐snow transition zone up to the high alpine. Results indicate an increasing scale of influence from intra‐snowpack flow paths with elevation, showing higher hillslope connectivity producing larger intra‐snowpack contributing areas for meltwater accumulation, quantified as the upslope contributing area required to produce observed changes in liquid water content from melt rate estimates. The total effective intra‐snowpack contributing area of accumulating liquid water was found to be 17 m2, 6 m2, and 0 m2 for the above tree line, near tree line, and below tree line plots, respectively. Dye tracer experiments show capillary and permeability barriers result in increased number and thickness of intra‐snowpack flow paths at higher elevations. We additionally utilized aerial photogrammetry in combination with ground penetrating radar surveys to investigate the role of this hydrologic process at the small watershed scale. Results here indicate that intra‐snowpack flow paths have influence beyond the plot scale, impacting the storage and transmission of liquid water within the snowpack at the small watershed scale. This article is protected by copyright. All rights reserved.","container-title":"Hydrological Processes","DOI":"10.1002/hyp.13686","journalAbbreviation":"Hydrological Processes","source":"ResearchGate","title":"Hydrologic Connectivity at the Hillslope Scale through Intra‐Snowpack Flow Paths during Snowmelt","volume":"34","author":[{"family":"Webb","given":"Ryan"},{"family":"Wigmore","given":"Oliver"},{"family":"Jennings","given":"Keith"},{"family":"Fend","given":"Michael"},{"family":"Molotch","given":"Noah"}],"issued":{"date-parts":[["2019",12,1]]}}},{"id":3563,"uris":["http://zotero.org/users/2821348/items/3GEPAUNY"],"itemData":{"id":3563,"type":"article-journal","abstract":"Abstract. Rain on snow (ROS) has the potential to generate severe floods. Thus, precisely predicting the effect of an approaching ROS event on runoff formation is very important. Data analyses from past ROS events have shown that a snowpack experiencing ROS can either release runoff immediately or delay it considerably. This delay is a result of refreeze of liquid water and water transport, which in turn is dependent on snow grain properties but also on the presence of structures such as ice layers or capillary barriers. During sprinkling experiments, preferential flow was found to be a process that critically impacted the timing of snowpack runoff. However, current one-dimensional operational snowpack models are not capable of addressing this phenomenon. For this study, the detailed physics-based snowpack model SNOWPACK is extended with a water transport scheme accounting for preferential flow. The implemented Richards equation solver is modified using a dual-domain approach to simulate water transport under preferential flow conditions. To validate the presented approach, we used an extensive dataset of over 100 ROS events from several locations in the European Alps, comprising meteorological and snowpack measurements as well as snow lysimeter runoff data. The model was tested under a variety of initial snowpack conditions, including cold, ripe, stratified and homogeneous snow. Results show that the model accounting for preferential flow demonstrated an improved overall performance, where in particular the onset of snowpack runoff was captured better. While the improvements were ambiguous for experiments on isothermal wet snow, they were pronounced for experiments on cold snowpacks, where field experiments found preferential flow to be especially prevalent.","container-title":"Hydrology and Earth System Sciences","DOI":"10.5194/hess-21-1741-2017","ISSN":"1607-7938","issue":"3","journalAbbreviation":"Hydrol. Earth Syst. Sci.","language":"en","license":"https://creativecommons.org/licenses/by/3.0/","page":"1741-1756","source":"Semantic Scholar","title":"Modelling liquid water transport in snow under rain-on-snow conditions – considering preferential flow","volume":"21","author":[{"family":"Würzer","given":"Sebastian"},{"family":"Wever","given":"Nander"},{"family":"Juras","given":"Roman"},{"family":"Lehning","given":"Michael"},{"family":"Jonas","given":"Tobias"}],"issued":{"date-parts":[["2017",3,24]]}}},{"id":3567,"uris":["http://zotero.org/users/2821348/items/VNZRG4XZ"],"itemData":{"id":3567,"type":"article-journal","abstract":"Lateral downslope ﬂow in snow during snowmelt and rain-on-snow (ROS) events is a well-known phenomenon, yet its relevance to water redistribution at hillslope and catchment scales is not well understood. We used dye tracers, geophysical methods, and hydrometric measurements to describe the snow properties that promote lateral ﬂow, assess the relative velocities of lateral ﬂow in snow and soil, and estimate volumes of downslope ﬂow. Results demonstrate that rain and melt water can travel tens of metres downslope along layers within the snowpack or at the snowpack base within tens of hours. Lateral ﬂow within the snowpack becomes less likely as the snowpack becomes saturated and stratigraphic boundaries are destroyed. Flow along the base can be prevalent in all snowpack conditions. The net result of lateral ﬂow in snow can be the deposition of water on the soil surface in advanced downslope positions relative to its point of origin, or direct discharge to a stream. Although both melt and ROS events can redistribute water to downslope positions, ROS events produced the most signiﬁcant volumes of downslope ﬂow. Direct stream contributions through the snowpack during one ROS event produced up to 12% of streamﬂow during the event. This can help explain rapid delivery of water to streams during ROS events, as well as anomalously high contributions of event water during snowmelt hydrographs. In catchments with a persistent snowpack, lateral redistribution of water within the snowpack should be considered a relevant moisture redistribution mechanism. Copyright © 2012 John Wiley &amp; Sons, Ltd.","container-title":"Hydrological Processes","DOI":"10.1002/hyp.9666","ISSN":"0885-6087, 1099-1085","issue":"5","journalAbbreviation":"Hydrological Processes","language":"en","license":"http://onlinelibrary.wiley.com/termsAndConditions#vor","page":"640-654","source":"DOI.org (Crossref)","title":"An evaluation of the hydrologic relevance of lateral flow in snow at hillslope and catchment scales","volume":"27","author":[{"family":"Eiriksson","given":"David"},{"family":"Whitson","given":"Michael"},{"family":"Luce","given":"Charles H."},{"family":"Marshall","given":"Hans Peter"},{"family":"Bradford","given":"John"},{"family":"Benner","given":"Shawn G."},{"family":"Black","given":"Thomas"},{"family":"Hetrick","given":"Hank"},{"family":"McNamara","given":"James P."}],"issued":{"date-parts":[["2013",2,28]]}}}],"schema":"https://github.com/citation-style-language/schema/raw/master/csl-citation.json"} </w:instrText>
      </w:r>
      <w:r w:rsidRPr="2A950401">
        <w:rPr>
          <w:rFonts w:ascii="Calibri" w:hAnsi="Calibri"/>
        </w:rPr>
        <w:fldChar w:fldCharType="separate"/>
      </w:r>
      <w:r w:rsidRPr="2A950401" w:rsidR="003F1D60">
        <w:rPr>
          <w:rFonts w:ascii="Calibri" w:hAnsi="Calibri" w:cs="Calibri"/>
        </w:rPr>
        <w:t xml:space="preserve">(Webb et al. 2019; </w:t>
      </w:r>
      <w:r w:rsidRPr="2A950401" w:rsidR="003F1D60">
        <w:rPr>
          <w:rFonts w:ascii="Calibri" w:hAnsi="Calibri" w:cs="Calibri"/>
        </w:rPr>
        <w:t>Würzer</w:t>
      </w:r>
      <w:r w:rsidRPr="2A950401" w:rsidR="003F1D60">
        <w:rPr>
          <w:rFonts w:ascii="Calibri" w:hAnsi="Calibri" w:cs="Calibri"/>
        </w:rPr>
        <w:t xml:space="preserve"> et al. 2017; Eiriksson et al. 2013)</w:t>
      </w:r>
      <w:r w:rsidRPr="2A950401">
        <w:rPr>
          <w:rFonts w:ascii="Calibri" w:hAnsi="Calibri"/>
        </w:rPr>
        <w:fldChar w:fldCharType="end"/>
      </w:r>
      <w:r w:rsidRPr="2A950401" w:rsidR="00BE2C4E">
        <w:rPr>
          <w:rFonts w:ascii="Calibri" w:hAnsi="Calibri"/>
        </w:rPr>
        <w:t xml:space="preserve">. </w:t>
      </w:r>
      <w:r w:rsidRPr="2A950401" w:rsidR="0040177F">
        <w:rPr>
          <w:rFonts w:ascii="Calibri" w:hAnsi="Calibri"/>
          <w:color w:val="000000" w:themeColor="text1" w:themeTint="FF" w:themeShade="FF"/>
        </w:rPr>
        <w:t xml:space="preserve">Overall, the disparate seasonal progressions in streamflow source dynamics in our two systems point to winter being a hydrologically complex and varied period </w:t>
      </w:r>
      <w:r w:rsidRPr="2A950401" w:rsidR="00580E0F">
        <w:rPr>
          <w:rFonts w:ascii="Calibri" w:hAnsi="Calibri"/>
          <w:color w:val="000000" w:themeColor="text1" w:themeTint="FF" w:themeShade="FF"/>
        </w:rPr>
        <w:t>for which we recommend</w:t>
      </w:r>
      <w:r w:rsidRPr="2A950401" w:rsidR="0040177F">
        <w:rPr>
          <w:rFonts w:ascii="Calibri" w:hAnsi="Calibri"/>
          <w:color w:val="000000" w:themeColor="text1" w:themeTint="FF" w:themeShade="FF"/>
        </w:rPr>
        <w:t xml:space="preserve"> further </w:t>
      </w:r>
      <w:r w:rsidRPr="2A950401" w:rsidR="691C7462">
        <w:rPr>
          <w:rFonts w:ascii="Calibri" w:hAnsi="Calibri"/>
          <w:color w:val="000000" w:themeColor="text1" w:themeTint="FF" w:themeShade="FF"/>
        </w:rPr>
        <w:t xml:space="preserve">sensor and tracer-based </w:t>
      </w:r>
      <w:r w:rsidRPr="2A950401" w:rsidR="0040177F">
        <w:rPr>
          <w:rFonts w:ascii="Calibri" w:hAnsi="Calibri"/>
          <w:color w:val="000000" w:themeColor="text1" w:themeTint="FF" w:themeShade="FF"/>
        </w:rPr>
        <w:t>investigation</w:t>
      </w:r>
      <w:r w:rsidRPr="2A950401" w:rsidR="5DCE6947">
        <w:rPr>
          <w:rFonts w:ascii="Calibri" w:hAnsi="Calibri"/>
          <w:color w:val="000000" w:themeColor="text1" w:themeTint="FF" w:themeShade="FF"/>
        </w:rPr>
        <w:t>s</w:t>
      </w:r>
      <w:r w:rsidRPr="2A950401" w:rsidR="0040177F">
        <w:rPr>
          <w:rFonts w:ascii="Calibri" w:hAnsi="Calibri"/>
          <w:color w:val="000000" w:themeColor="text1" w:themeTint="FF" w:themeShade="FF"/>
        </w:rPr>
        <w:t xml:space="preserve"> to distinguish mechanistic controls related to meteorological, snowpack, and soil dynamics preceding and during winter runoff events</w:t>
      </w:r>
      <w:r w:rsidRPr="2A950401" w:rsidR="2F97A3F9">
        <w:rPr>
          <w:rFonts w:ascii="Calibri" w:hAnsi="Calibri"/>
          <w:color w:val="000000" w:themeColor="text1" w:themeTint="FF" w:themeShade="FF"/>
        </w:rPr>
        <w:t>, parti</w:t>
      </w:r>
      <w:r w:rsidRPr="2A950401" w:rsidR="5B406A96">
        <w:rPr>
          <w:rFonts w:ascii="Calibri" w:hAnsi="Calibri"/>
          <w:color w:val="000000" w:themeColor="text1" w:themeTint="FF" w:themeShade="FF"/>
        </w:rPr>
        <w:t>cularly in systems</w:t>
      </w:r>
      <w:r w:rsidRPr="2A950401" w:rsidR="2F97A3F9">
        <w:rPr>
          <w:rFonts w:ascii="Calibri" w:hAnsi="Calibri"/>
          <w:color w:val="000000" w:themeColor="text1" w:themeTint="FF" w:themeShade="FF"/>
        </w:rPr>
        <w:t xml:space="preserve"> where high vulnerability to winter nutrient runoff </w:t>
      </w:r>
      <w:r w:rsidRPr="2A950401" w:rsidR="1BDAD6F3">
        <w:rPr>
          <w:rFonts w:ascii="Calibri" w:hAnsi="Calibri"/>
          <w:color w:val="000000" w:themeColor="text1" w:themeTint="FF" w:themeShade="FF"/>
        </w:rPr>
        <w:t xml:space="preserve">has been shown to be likely (Seybold et al. 2022). </w:t>
      </w:r>
      <w:r>
        <w:rPr>
          <w:noProof/>
        </w:rPr>
        <mc:AlternateContent xmlns:mc="http://schemas.openxmlformats.org/markup-compatibility/2006">
          <mc:Choice xmlns:mc="http://schemas.openxmlformats.org/markup-compatibility/2006" Requires="wpg">
            <w:drawing xmlns:w="http://schemas.openxmlformats.org/wordprocessingml/2006/main">
              <wp:inline xmlns:wp14="http://schemas.microsoft.com/office/word/2010/wordprocessingDrawing" xmlns:wp="http://schemas.openxmlformats.org/drawingml/2006/wordprocessingDrawing" distT="0" distB="0" distL="114300" distR="114300" wp14:anchorId="51E233C2" wp14:editId="61F6E928">
                <wp:extent xmlns:wp="http://schemas.openxmlformats.org/drawingml/2006/wordprocessingDrawing" cx="5943600" cy="2801620"/>
                <wp:effectExtent xmlns:wp="http://schemas.openxmlformats.org/drawingml/2006/wordprocessingDrawing" l="0" t="0" r="0" b="0"/>
                <wp:docPr xmlns:wp="http://schemas.openxmlformats.org/drawingml/2006/wordprocessingDrawing" id="1083818662" name="Group 26"/>
                <wp:cNvGraphicFramePr xmlns:wp="http://schemas.openxmlformats.org/drawingml/2006/wordprocessingDrawing"/>
                <a:graphic xmlns:a="http://schemas.openxmlformats.org/drawingml/2006/main">
                  <a:graphicData uri="http://schemas.microsoft.com/office/word/2010/wordprocessingGroup">
                    <wpg:wgp xmlns:wpg="http://schemas.microsoft.com/office/word/2010/wordprocessingGroup">
                      <wpg:cNvGrpSpPr/>
                      <wpg:grpSpPr>
                        <a:xfrm>
                          <a:off x="0" y="0"/>
                          <a:ext cx="5943600" cy="2801620"/>
                          <a:chOff x="0" y="0"/>
                          <a:chExt cx="5943600" cy="2801620"/>
                        </a:xfrm>
                      </wpg:grpSpPr>
                      <pic:pic xmlns:pic="http://schemas.openxmlformats.org/drawingml/2006/picture">
                        <pic:nvPicPr>
                          <pic:cNvPr id="1747353510" name="Picture 25" descr="A diagram of a soil layer&#10;&#10;AI-generated content may be incorrect."/>
                          <pic:cNvPicPr>
                            <a:picLocks noChangeAspect="1"/>
                          </pic:cNvPicPr>
                        </pic:nvPicPr>
                        <pic:blipFill>
                          <a:blip xmlns:r="http://schemas.openxmlformats.org/officeDocument/2006/relationships" r:embed="rId26"/>
                          <a:stretch>
                            <a:fillRect/>
                          </a:stretch>
                        </pic:blipFill>
                        <pic:spPr>
                          <a:xfrm>
                            <a:off x="0" y="0"/>
                            <a:ext cx="5943600" cy="1828800"/>
                          </a:xfrm>
                          <a:prstGeom prst="rect">
                            <a:avLst/>
                          </a:prstGeom>
                        </pic:spPr>
                      </pic:pic>
                      <wps:wsp xmlns:wps="http://schemas.microsoft.com/office/word/2010/wordprocessingShape">
                        <wps:cNvPr id="177688399" name="Text Box 1"/>
                        <wps:cNvSpPr txBox="1"/>
                        <wps:spPr>
                          <a:xfrm>
                            <a:off x="0" y="1885950"/>
                            <a:ext cx="5943600" cy="915670"/>
                          </a:xfrm>
                          <a:prstGeom prst="rect">
                            <a:avLst/>
                          </a:prstGeom>
                          <a:solidFill>
                            <a:prstClr val="white"/>
                          </a:solidFill>
                          <a:ln>
                            <a:noFill/>
                          </a:ln>
                        </wps:spPr>
                        <wps:txbx>
                          <w:txbxContent xmlns:w="http://schemas.openxmlformats.org/wordprocessingml/2006/main">
                            <w:p xmlns:w14="http://schemas.microsoft.com/office/word/2010/wordml" w:rsidRPr="00710B78" w:rsidR="00231D8A" w:rsidP="00231D8A" w:rsidRDefault="00231D8A" w14:paraId="7686CECC" w14:textId="6EB4DA48">
                              <w:pPr>
                                <w:pStyle w:val="Caption"/>
                                <w:rPr>
                                  <w:rFonts w:eastAsia="Times New Roman"/>
                                  <w:noProof/>
                                </w:rPr>
                              </w:pPr>
                              <w:r w:rsidRPr="00231D8A">
                                <w:t>Figure 7. Conceptual model of the consequences of warming winters on hydrologic and nutrient </w:t>
                              </w:r>
                              <w:proofErr w:type="spellStart"/>
                              <w:r w:rsidRPr="00231D8A">
                                <w:t>flowpaths</w:t>
                              </w:r>
                              <w:proofErr w:type="spellEnd"/>
                              <w:r w:rsidRPr="00231D8A">
                                <w:t>. In the classic, historical conception of winter (A) with no midwinter rain-on-snow or melt events and consistent snow cover, </w:t>
                              </w:r>
                              <w:proofErr w:type="spellStart"/>
                              <w:r w:rsidRPr="00231D8A">
                                <w:t>streamwater</w:t>
                              </w:r>
                              <w:proofErr w:type="spellEnd"/>
                              <w:r w:rsidRPr="00231D8A">
                                <w:t> is sourced almost entirely from groundwater. Soils are insulated by snowpack that maintains a temperature sufficient for microbial activity (shown as red thermometer in soil layer). In the warming winter conceptual model (B), </w:t>
                              </w:r>
                              <w:proofErr w:type="spellStart"/>
                              <w:r w:rsidRPr="00231D8A">
                                <w:t>streamwater</w:t>
                              </w:r>
                              <w:proofErr w:type="spellEnd"/>
                              <w:r w:rsidRPr="00231D8A">
                                <w:t> may be sourced from snowmelt, rain, and/or soil water in addition to groundwater. Soils may be warmed by higher air temperatures but also may be frozen when exposed to cold air temperatures without insulation from snowpack. After from Seybold et al., 2022.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xmlns:mc="http://schemas.openxmlformats.org/markup-compatibility/2006"/>
        </mc:AlternateContent>
      </w:r>
    </w:p>
    <w:p w:rsidR="002B6A01" w:rsidP="00647324" w:rsidRDefault="00B37B9D" w14:paraId="41D58795" w14:textId="745A4568">
      <w:pPr>
        <w:pStyle w:val="Text"/>
      </w:pPr>
      <w:r w:rsidR="00B37B9D">
        <w:rPr/>
        <w:t>W</w:t>
      </w:r>
      <w:r w:rsidR="00000971">
        <w:rPr/>
        <w:t>e found that spring snowmelt events were not</w:t>
      </w:r>
      <w:r w:rsidR="1A91C110">
        <w:rPr/>
        <w:t>,</w:t>
      </w:r>
      <w:r w:rsidR="00000971">
        <w:rPr/>
        <w:t xml:space="preserve"> as a rule</w:t>
      </w:r>
      <w:r w:rsidR="76ED8359">
        <w:rPr/>
        <w:t>,</w:t>
      </w:r>
      <w:r w:rsidR="00000971">
        <w:rPr/>
        <w:t xml:space="preserve"> the most important in terms of nutrient yield, especially for nitrate yield at HB, where the highest </w:t>
      </w:r>
      <w:r w:rsidR="005647B1">
        <w:rPr/>
        <w:t xml:space="preserve">event </w:t>
      </w:r>
      <w:r w:rsidR="00000971">
        <w:rPr/>
        <w:t>yield</w:t>
      </w:r>
      <w:r w:rsidR="005647B1">
        <w:rPr/>
        <w:t>s</w:t>
      </w:r>
      <w:r w:rsidR="00000971">
        <w:rPr/>
        <w:t xml:space="preserve"> of the study period occurred during </w:t>
      </w:r>
      <w:r w:rsidR="737F697A">
        <w:rPr/>
        <w:t>February and Ma</w:t>
      </w:r>
      <w:r w:rsidR="00000971">
        <w:rPr/>
        <w:t>r</w:t>
      </w:r>
      <w:r w:rsidR="737F697A">
        <w:rPr/>
        <w:t>ch</w:t>
      </w:r>
      <w:r w:rsidR="001E7E93">
        <w:rPr/>
        <w:t xml:space="preserve"> (</w:t>
      </w:r>
      <w:r w:rsidR="72196F7F">
        <w:rPr/>
        <w:t>Table</w:t>
      </w:r>
      <w:r w:rsidR="001E7E93">
        <w:rPr/>
        <w:t xml:space="preserve"> </w:t>
      </w:r>
      <w:r w:rsidR="00374D67">
        <w:rPr/>
        <w:t>2</w:t>
      </w:r>
      <w:r w:rsidR="001E7E93">
        <w:rPr/>
        <w:t>)</w:t>
      </w:r>
      <w:r w:rsidR="00000971">
        <w:rPr/>
        <w:t xml:space="preserve">. </w:t>
      </w:r>
      <w:r w:rsidR="00210E58">
        <w:rPr/>
        <w:t xml:space="preserve">This finding is in line with </w:t>
      </w:r>
      <w:r w:rsidR="00335D7C">
        <w:rPr/>
        <w:t xml:space="preserve">the results of </w:t>
      </w:r>
      <w:r w:rsidR="00335D7C">
        <w:rPr/>
        <w:t xml:space="preserve">long-term event classification across six mesoscale </w:t>
      </w:r>
      <w:r w:rsidR="00D021C8">
        <w:rPr/>
        <w:t>sub-catchments</w:t>
      </w:r>
      <w:r w:rsidR="00335D7C">
        <w:rPr/>
        <w:t xml:space="preserve"> of varying land use</w:t>
      </w:r>
      <w:r w:rsidR="00581294">
        <w:rPr/>
        <w:t xml:space="preserve"> in Germany</w:t>
      </w:r>
      <w:r w:rsidR="00335D7C">
        <w:rPr/>
        <w:t xml:space="preserve">, which </w:t>
      </w:r>
      <w:r w:rsidR="00994BE5">
        <w:rPr/>
        <w:t>identified that along with high-rainfall events during the growing season, snowmelt-induced events</w:t>
      </w:r>
      <w:r w:rsidR="00E05A45">
        <w:rPr/>
        <w:t xml:space="preserve"> with high antecedent wetness</w:t>
      </w:r>
      <w:r w:rsidR="00994BE5">
        <w:rPr/>
        <w:t xml:space="preserve"> exported </w:t>
      </w:r>
      <w:r w:rsidR="00C546A2">
        <w:rPr/>
        <w:t xml:space="preserve">the </w:t>
      </w:r>
      <w:r w:rsidR="00E05A45">
        <w:rPr/>
        <w:t>greatest</w:t>
      </w:r>
      <w:r w:rsidR="00994BE5">
        <w:rPr/>
        <w:t xml:space="preserve"> nitrate concentrations</w:t>
      </w:r>
      <w:r w:rsidR="652A9138">
        <w:rPr/>
        <w:t xml:space="preserve"> and loads </w:t>
      </w:r>
      <w:r w:rsidR="00994BE5">
        <w:rPr/>
        <w:t>across all catchments, without exhibiting source limitation</w:t>
      </w:r>
      <w:r w:rsidR="00C546A2">
        <w:rPr/>
        <w:t xml:space="preserve"> </w:t>
      </w:r>
      <w:r>
        <w:fldChar w:fldCharType="begin"/>
      </w:r>
      <w:r>
        <w:instrText xml:space="preserve"> ADDIN ZOTERO_ITEM CSL_CITATION {"citationID":"9m8xKffR","properties":{"formattedCitation":"(Winter et al. 2022)","plainCitation":"(Winter et al. 2022)","noteIndex":0},"citationItems":[{"id":3414,"uris":["http://zotero.org/users/2821348/items/M2GLZ9B6"],"itemData":{"id":3414,"type":"article-journal","abstract":"Runoff events play an important role in nitrate export from catchments, but the variability of export patterns between events and catchments is high and the dominant drivers remain difficult to disentangle. Here, we rigorously asses if detailed knowledge on runoff event characteristics can help to explain this variability. To this end, we conducted a long-term (1955–2018) event classification using hydro-meteorological data, including rainfall characteristics, soil moisture and snowmelt, in six neighboring mesoscale catchments with contrasting land use. We related these event characteristics to nitrate export patterns from high-frequency nitrate concentration monitoring (2013–2017) using concentration-discharge (CQ) relationships. Our results show that low-magnitude rainfall-induced events with dry antecedent conditions exported lowest nitrate concentrations and loads but exhibited highly variable CQ relationships. We explain this by a low fraction of active flow paths, revealing the spatial heterogeneity of nitrate sources within the catchments and by an increased impact of biogeochemical retention processes. In contrast, high-magnitude rainfall or snowmelt-induced events exported highest nitrate concentrations and loads and converged to similar chemostatic export patterns across all catchments, without exhibiting source limitation. We explain these homogeneous export patterns by high catchment wetness that activated a high number of flow paths and by higher nitrate availability during high-flow seasons. Long-term hydro-meteorological data indicated an increased number of events with dry antecedent conditions in summer and a decreased number of snow-influenced events. These trends will likely continue and cause increased nitrate concentration variability during low-flow seasons and changes in the timing of nitrate export peaks during high-flow seasons.","container-title":"Water Resources Research","DOI":"10.1029/2021WR030938","ISSN":"1944-7973","issue":"1","language":"en","license":"© 2022. The Authors.","note":"_eprint: https://agupubs.onlinelibrary.wiley.com/doi/pdf/10.1029/2021WR030938","page":"e2021WR030938","source":"Wiley Online Library","title":"Explaining the Variability in High-Frequency Nitrate Export Patterns Using Long-Term Hydrological Event Classification","volume":"58","author":[{"family":"Winter","given":"C."},{"family":"Tarasova","given":"L."},{"family":"Lutz","given":"S. R."},{"family":"Musolff","given":"A."},{"family":"Kumar","given":"R."},{"family":"Fleckenstein","given":"J. H."}],"issued":{"date-parts":[["2022"]]}}}],"schema":"https://github.com/citation-style-language/schema/raw/master/csl-citation.json"} </w:instrText>
      </w:r>
      <w:r>
        <w:fldChar w:fldCharType="separate"/>
      </w:r>
      <w:r w:rsidRPr="2A950401" w:rsidR="00C546A2">
        <w:rPr>
          <w:rFonts w:ascii="Calibri" w:hAnsi="Calibri" w:cs="Calibri"/>
        </w:rPr>
        <w:t>(Winter et al. 2022)</w:t>
      </w:r>
      <w:r>
        <w:fldChar w:fldCharType="end"/>
      </w:r>
      <w:r w:rsidR="00994BE5">
        <w:rPr/>
        <w:t>.</w:t>
      </w:r>
      <w:r w:rsidR="00642166">
        <w:rPr/>
        <w:t xml:space="preserve"> </w:t>
      </w:r>
      <w:r w:rsidR="003A03E1">
        <w:rPr/>
        <w:t xml:space="preserve">Similarly, a </w:t>
      </w:r>
      <w:r w:rsidR="00EB72D4">
        <w:rPr/>
        <w:t>meta-analysis</w:t>
      </w:r>
      <w:r w:rsidR="003A03E1">
        <w:rPr/>
        <w:t xml:space="preserve"> of ROS events in </w:t>
      </w:r>
      <w:r w:rsidR="00EB72D4">
        <w:rPr/>
        <w:t xml:space="preserve">Ontario and the </w:t>
      </w:r>
      <w:r w:rsidR="3EEAF32B">
        <w:rPr/>
        <w:t>n</w:t>
      </w:r>
      <w:r w:rsidR="00EB72D4">
        <w:rPr/>
        <w:t>ortheastern US</w:t>
      </w:r>
      <w:r w:rsidR="00385E4F">
        <w:rPr/>
        <w:t>A</w:t>
      </w:r>
      <w:r w:rsidR="00EB72D4">
        <w:rPr/>
        <w:t xml:space="preserve"> </w:t>
      </w:r>
      <w:r w:rsidR="00340A26">
        <w:rPr/>
        <w:t xml:space="preserve">revealed </w:t>
      </w:r>
      <w:r w:rsidR="00D95B4C">
        <w:rPr/>
        <w:t xml:space="preserve">that ROS events </w:t>
      </w:r>
      <w:r w:rsidR="006F7891">
        <w:rPr/>
        <w:t xml:space="preserve">at all but a northernmost site </w:t>
      </w:r>
      <w:r w:rsidR="00D95B4C">
        <w:rPr/>
        <w:t>contributed</w:t>
      </w:r>
      <w:r w:rsidR="006F7891">
        <w:rPr/>
        <w:t xml:space="preserve"> </w:t>
      </w:r>
      <w:r w:rsidR="007004E9">
        <w:rPr/>
        <w:t>a significant proportion</w:t>
      </w:r>
      <w:r w:rsidR="007004E9">
        <w:rPr/>
        <w:t xml:space="preserve"> of annual and winter n</w:t>
      </w:r>
      <w:r w:rsidR="007004E9">
        <w:rPr/>
        <w:t xml:space="preserve">itrate export (average of 12 and 42%, respectively) </w:t>
      </w:r>
      <w:r>
        <w:fldChar w:fldCharType="begin"/>
      </w:r>
      <w:r>
        <w:instrText xml:space="preserve"> ADDIN ZOTERO_ITEM CSL_CITATION {"citationID":"n99ohwFu","properties":{"formattedCitation":"(Crossman et al. 2016)","plainCitation":"(Crossman et al. 2016)","noteIndex":0},"citationItems":[{"id":3456,"uris":["http://zotero.org/users/2821348/items/EWAEUG6W"],"itemData":{"id":3456,"type":"article-journal","abstract":"This study evaluated the contribution of winter rain-on-snow (ROS) events to annual and seasonal nitrate (N-NO3) export and identified the regional meteorological drivers of inter-annual variability in ROS N-NO3 export (ROS-N) at 9 headwater streams located across Ontario, Canada and the northeastern United States. Although on average only 3.3 % of annual precipitation fell as ROS during winter over the study period, these events contributed a significant proportion of annual and winter N-NO3 export at the majority of sites (average of 12 and 42 %, respectively); with the exception of the most northern catchment, where total winter precipitation was exceptionally low (average 77 mm). In years with a greater magnitude of ROS events, the timing of the peak N-NO3 export period (during spring melt) was redistributed to earlier in the year. Variability in ROS frequency and magnitude amongst sites was high and a generalised linear model demonstrated that this spatial variability could be explained by interactive effects between regional and site-specific drivers. Snowpack coverage was particularly important for explaining the site-specific ROS response. Specifically, ROS events were less common when higher temperatures eliminated snow cover despite increasing the proportion of winter rainfall, whereas ROS event frequency was greater at sites where sufficient snow cover remained. This research suggests that catchment response to changes in N deposition is sensitive to climate change; a vulnerability which appears to vary in intensity throughout the seasonally snow-covered temperate region. Furthermore, the sensitivity of stream N-NO3 export to ROS events and potential shifts (earlier) in the timing of N-NO3 export relative to other nutrients affect downstream nutrient stoichiometry and the community composition of phytoplankton and other algae.","container-title":"Biogeochemistry","DOI":"10.1007/s10533-016-0255-z","ISSN":"1573-515X","issue":"3","journalAbbreviation":"Biogeochemistry","language":"en","page":"247-265","source":"Springer Link","title":"Regional meteorological drivers and long term trends of winter-spring nitrate dynamics across watersheds in northeastern North America","volume":"130","author":[{"family":"Crossman","given":"Jill"},{"family":"Catherine Eimers","given":"M."},{"family":"Casson","given":"Nora J."},{"family":"Burns","given":"Douglas A."},{"family":"Campbell","given":"John L."},{"family":"Likens","given":"Gene E."},{"family":"Mitchell","given":"Myron J."},{"family":"Nelson","given":"Sarah J."},{"family":"Shanley","given":"James B."},{"family":"Watmough","given":"Shaun A."},{"family":"Webster","given":"Kara L."}],"issued":{"date-parts":[["2016",11,1]]}}}],"schema":"https://github.com/citation-style-language/schema/raw/master/csl-citation.json"} </w:instrText>
      </w:r>
      <w:r>
        <w:fldChar w:fldCharType="separate"/>
      </w:r>
      <w:r w:rsidRPr="2A950401" w:rsidR="003C18CD">
        <w:rPr>
          <w:rFonts w:ascii="Calibri" w:hAnsi="Calibri" w:cs="Calibri"/>
        </w:rPr>
        <w:t>(Crossman et al. 2016)</w:t>
      </w:r>
      <w:r>
        <w:fldChar w:fldCharType="end"/>
      </w:r>
      <w:r w:rsidR="003C18CD">
        <w:rPr/>
        <w:t>.</w:t>
      </w:r>
      <w:r w:rsidR="00282032">
        <w:rPr/>
        <w:t xml:space="preserve"> </w:t>
      </w:r>
    </w:p>
    <w:p w:rsidR="6519BD0A" w:rsidP="21FDBC3A" w:rsidRDefault="00231D8A" w14:paraId="28924215" w14:textId="76501499">
      <w:pPr>
        <w:pStyle w:val="Text"/>
        <w:rPr>
          <w:rFonts w:ascii="Calibri" w:hAnsi="Calibri"/>
          <w:color w:val="000000" w:themeColor="text1"/>
        </w:rPr>
      </w:pPr>
      <w:r w:rsidR="6519BD0A">
        <w:rPr/>
        <w:t xml:space="preserve">To </w:t>
      </w:r>
      <w:r w:rsidR="6519BD0A">
        <w:rPr/>
        <w:t>establish</w:t>
      </w:r>
      <w:r w:rsidR="6519BD0A">
        <w:rPr/>
        <w:t xml:space="preserve"> frameworks for understanding the controls on water and nutrient </w:t>
      </w:r>
      <w:r w:rsidR="6519BD0A">
        <w:rPr/>
        <w:t>flowpaths</w:t>
      </w:r>
      <w:r w:rsidR="6519BD0A">
        <w:rPr/>
        <w:t xml:space="preserve"> during winter melt events in HB and WB, we present a conceptual model</w:t>
      </w:r>
      <w:r w:rsidR="578E7987">
        <w:rPr/>
        <w:t xml:space="preserve"> of winter </w:t>
      </w:r>
      <w:r w:rsidR="0060231E">
        <w:rPr/>
        <w:t>catchment</w:t>
      </w:r>
      <w:r w:rsidR="578E7987">
        <w:rPr/>
        <w:t xml:space="preserve"> dynamics</w:t>
      </w:r>
      <w:r w:rsidR="6519BD0A">
        <w:rPr/>
        <w:t xml:space="preserve"> (</w:t>
      </w:r>
      <w:r w:rsidR="00714FFC">
        <w:rPr/>
        <w:t>Figure 7</w:t>
      </w:r>
      <w:r w:rsidR="6519BD0A">
        <w:rPr/>
        <w:t>) based on the soil nutrient availability</w:t>
      </w:r>
      <w:r w:rsidR="1FF9251E">
        <w:rPr/>
        <w:t xml:space="preserve">, </w:t>
      </w:r>
      <w:r w:rsidR="6519BD0A">
        <w:rPr/>
        <w:t>event-</w:t>
      </w:r>
      <w:r w:rsidR="7BEBE40D">
        <w:rPr/>
        <w:t>level</w:t>
      </w:r>
      <w:r w:rsidR="6519BD0A">
        <w:rPr/>
        <w:t xml:space="preserve"> EMMA</w:t>
      </w:r>
      <w:r w:rsidR="1DE5616B">
        <w:rPr/>
        <w:t xml:space="preserve">, and </w:t>
      </w:r>
      <w:r w:rsidR="39BACC29">
        <w:rPr/>
        <w:t xml:space="preserve">stream and soil </w:t>
      </w:r>
      <w:r w:rsidR="1DE5616B">
        <w:rPr/>
        <w:t>sensor</w:t>
      </w:r>
      <w:r w:rsidR="6519BD0A">
        <w:rPr/>
        <w:t xml:space="preserve"> results of this work.</w:t>
      </w:r>
      <w:r w:rsidR="4A848D4F">
        <w:rPr/>
        <w:t xml:space="preserve"> </w:t>
      </w:r>
      <w:r w:rsidR="3DD2FE13">
        <w:rPr/>
        <w:t>In our model</w:t>
      </w:r>
      <w:r w:rsidR="4D4201B6">
        <w:rPr/>
        <w:t>,</w:t>
      </w:r>
      <w:r w:rsidR="3DD2FE13">
        <w:rPr/>
        <w:t xml:space="preserve"> </w:t>
      </w:r>
      <w:r w:rsidR="6FD8E16A">
        <w:rPr/>
        <w:t xml:space="preserve">1) </w:t>
      </w:r>
      <w:r w:rsidR="44B325B2">
        <w:rPr/>
        <w:t>A</w:t>
      </w:r>
      <w:r w:rsidR="6FD8E16A">
        <w:rPr/>
        <w:t xml:space="preserve">mple labile nutrients in the soil </w:t>
      </w:r>
      <w:r w:rsidR="000A3E92">
        <w:rPr/>
        <w:t xml:space="preserve">are </w:t>
      </w:r>
      <w:r w:rsidR="6FD8E16A">
        <w:rPr/>
        <w:t>primed for transport</w:t>
      </w:r>
      <w:r w:rsidR="4007764C">
        <w:rPr/>
        <w:t>;</w:t>
      </w:r>
      <w:r w:rsidR="6FD8E16A">
        <w:rPr/>
        <w:t xml:space="preserve"> 2) </w:t>
      </w:r>
      <w:r w:rsidR="2421C7A0">
        <w:rPr/>
        <w:t>S</w:t>
      </w:r>
      <w:r w:rsidR="6FD8E16A">
        <w:rPr/>
        <w:t>oils can become connected to the stream during winter and thus facilitate nutrient transport and loading, but landcover and snowpack exert some control on this by modulating water/nitrate infiltration and storage</w:t>
      </w:r>
      <w:r w:rsidR="360051BD">
        <w:rPr/>
        <w:t>;</w:t>
      </w:r>
      <w:r w:rsidR="6FD8E16A">
        <w:rPr/>
        <w:t xml:space="preserve"> and 3) </w:t>
      </w:r>
      <w:r w:rsidR="6BDEDA11">
        <w:rPr/>
        <w:t>W</w:t>
      </w:r>
      <w:r w:rsidR="6FD8E16A">
        <w:rPr/>
        <w:t xml:space="preserve">inter events can be particularly efficient at exporting nitrate irrespective of land use due to connectivity to both snow and soil nitrate sources and lack of vegetative uptake. </w:t>
      </w:r>
    </w:p>
    <w:p w:rsidR="6519BD0A" w:rsidP="2A950401" w:rsidRDefault="48BA3111" w14:paraId="13594F1B" w14:textId="0F92323A">
      <w:pPr>
        <w:pStyle w:val="Text"/>
        <w:suppressLineNumbers w:val="0"/>
        <w:bidi w:val="0"/>
        <w:spacing w:before="120" w:beforeAutospacing="off" w:after="0" w:afterAutospacing="off" w:line="360" w:lineRule="auto"/>
        <w:ind w:left="0" w:right="0" w:firstLine="720"/>
        <w:jc w:val="left"/>
        <w:rPr>
          <w:rFonts w:ascii="Calibri" w:hAnsi="Calibri"/>
          <w:color w:val="000000" w:themeColor="text1" w:themeTint="FF" w:themeShade="FF"/>
        </w:rPr>
      </w:pPr>
      <w:r w:rsidRPr="2A950401" w:rsidR="48BA3111">
        <w:rPr>
          <w:rFonts w:ascii="Calibri" w:hAnsi="Calibri"/>
          <w:color w:val="000000" w:themeColor="text1" w:themeTint="FF" w:themeShade="FF"/>
        </w:rPr>
        <w:t xml:space="preserve">Critical to interrogating this conceptual model are </w:t>
      </w:r>
      <w:r w:rsidRPr="2A950401" w:rsidR="76D5C658">
        <w:rPr>
          <w:rFonts w:ascii="Calibri" w:hAnsi="Calibri"/>
          <w:color w:val="000000" w:themeColor="text1" w:themeTint="FF" w:themeShade="FF"/>
        </w:rPr>
        <w:t xml:space="preserve">stream, soil, and snowpack datasets that allow for the comparison of individual winter runoff events. </w:t>
      </w:r>
      <w:r w:rsidRPr="2A950401" w:rsidR="102F54B5">
        <w:rPr>
          <w:rFonts w:ascii="Calibri" w:hAnsi="Calibri"/>
          <w:color w:val="000000" w:themeColor="text1" w:themeTint="FF" w:themeShade="FF"/>
        </w:rPr>
        <w:t>Our study highlights variability of end-member chemistry throughout the winter</w:t>
      </w:r>
      <w:r w:rsidRPr="2A950401" w:rsidR="10C6FBFC">
        <w:rPr>
          <w:rFonts w:ascii="Calibri" w:hAnsi="Calibri"/>
          <w:color w:val="000000" w:themeColor="text1" w:themeTint="FF" w:themeShade="FF"/>
        </w:rPr>
        <w:t xml:space="preserve">-to-spring </w:t>
      </w:r>
      <w:r w:rsidRPr="2A950401" w:rsidR="102F54B5">
        <w:rPr>
          <w:rFonts w:ascii="Calibri" w:hAnsi="Calibri"/>
          <w:color w:val="000000" w:themeColor="text1" w:themeTint="FF" w:themeShade="FF"/>
        </w:rPr>
        <w:t xml:space="preserve">period and </w:t>
      </w:r>
      <w:r w:rsidRPr="2A950401" w:rsidR="26CD92A8">
        <w:rPr>
          <w:rFonts w:ascii="Calibri" w:hAnsi="Calibri"/>
          <w:color w:val="000000" w:themeColor="text1" w:themeTint="FF" w:themeShade="FF"/>
        </w:rPr>
        <w:t>demonstrates</w:t>
      </w:r>
      <w:r w:rsidRPr="2A950401" w:rsidR="26CD92A8">
        <w:rPr>
          <w:rFonts w:ascii="Calibri" w:hAnsi="Calibri"/>
          <w:color w:val="000000" w:themeColor="text1" w:themeTint="FF" w:themeShade="FF"/>
        </w:rPr>
        <w:t xml:space="preserve"> a justification for </w:t>
      </w:r>
      <w:r w:rsidRPr="2A950401" w:rsidR="102F54B5">
        <w:rPr>
          <w:rFonts w:ascii="Calibri" w:hAnsi="Calibri"/>
          <w:color w:val="000000" w:themeColor="text1" w:themeTint="FF" w:themeShade="FF"/>
        </w:rPr>
        <w:t xml:space="preserve">frequent </w:t>
      </w:r>
      <w:r w:rsidRPr="2A950401" w:rsidR="102F54B5">
        <w:rPr>
          <w:rFonts w:ascii="Calibri" w:hAnsi="Calibri"/>
          <w:color w:val="000000" w:themeColor="text1" w:themeTint="FF" w:themeShade="FF"/>
        </w:rPr>
        <w:t xml:space="preserve">source sampling for winter event-level EMMAs that can allow for a comprehensive analysis of end-member variability and its influence on calculated source contributions </w:t>
      </w:r>
      <w:r w:rsidRPr="2A950401">
        <w:rPr>
          <w:rFonts w:ascii="Calibri" w:hAnsi="Calibri"/>
          <w:color w:val="000000" w:themeColor="text1" w:themeTint="FF" w:themeShade="FF"/>
        </w:rPr>
        <w:fldChar w:fldCharType="begin"/>
      </w:r>
      <w:r w:rsidRPr="2A950401">
        <w:rPr>
          <w:rFonts w:ascii="Calibri" w:hAnsi="Calibri"/>
          <w:color w:val="000000" w:themeColor="text1" w:themeTint="FF" w:themeShade="FF"/>
        </w:rPr>
        <w:instrText xml:space="preserve"> ADDIN ZOTERO_ITEM CSL_CITATION {"citationID":"g7nV6w6v","properties":{"formattedCitation":"(S. Inamdar et al. 2013)","plainCitation":"(S. Inamdar et al. 2013)","dontUpdate":true,"noteIndex":0},"citationItems":[{"id":3424,"uris":["http://zotero.org/users/2821348/items/VQ5X3RA4"],"itemData":{"id":3424,"type":"article-journal","abstract":"Key Points Eleven watershed sources and runoff for 42 storm events were studied. End-member chemistry varied with hydrologic and seasonal conditions. End-member chemistry and hydrologic connectivity shaped runoff mixing patterns.","container-title":"Water Resources Research","DOI":"10.1002/wrcr.20158","ISSN":"1944-7973","issue":"4","language":"en","license":"©2013. American Geophysical Union. All Rights Reserved.","note":"_eprint: https://agupubs.onlinelibrary.wiley.com/doi/pdf/10.1002/wrcr.20158","page":"1828-1844","source":"Wiley Online Library","title":"Temporal variation in end-member chemistry and its influence on runoff mixing patterns in a forested, Piedmont catchment","volume":"49","author":[{"family":"Inamdar","given":"Shreeram"},{"family":"Dhillon","given":"Gurbir"},{"family":"Singh","given":"Shatrughan"},{"family":"Dutta","given":"Sudarshan"},{"family":"Levia","given":"Delphis"},{"family":"Scott","given":"Durelle"},{"family":"Mitchell","given":"Myron"},{"family":"Van Stan","given":"John"},{"family":"McHale","given":"Patrick"}],"issued":{"date-parts":[["2013"]]}}}],"schema":"https://github.com/citation-style-language/schema/raw/master/csl-citation.json"} </w:instrText>
      </w:r>
      <w:r w:rsidRPr="2A950401">
        <w:rPr>
          <w:rFonts w:ascii="Calibri" w:hAnsi="Calibri"/>
          <w:color w:val="000000" w:themeColor="text1" w:themeTint="FF" w:themeShade="FF"/>
        </w:rPr>
        <w:fldChar w:fldCharType="separate"/>
      </w:r>
      <w:r w:rsidRPr="2A950401" w:rsidR="102F54B5">
        <w:rPr>
          <w:rFonts w:ascii="Calibri" w:hAnsi="Calibri" w:cs="Calibri"/>
        </w:rPr>
        <w:t>(Inamdar et al. 2013)</w:t>
      </w:r>
      <w:r w:rsidRPr="2A950401">
        <w:rPr>
          <w:rFonts w:ascii="Calibri" w:hAnsi="Calibri"/>
          <w:color w:val="000000" w:themeColor="text1" w:themeTint="FF" w:themeShade="FF"/>
        </w:rPr>
        <w:fldChar w:fldCharType="end"/>
      </w:r>
      <w:r w:rsidRPr="2A950401" w:rsidR="102F54B5">
        <w:rPr>
          <w:rFonts w:ascii="Calibri" w:hAnsi="Calibri"/>
          <w:color w:val="000000" w:themeColor="text1" w:themeTint="FF" w:themeShade="FF"/>
        </w:rPr>
        <w:t xml:space="preserve">. </w:t>
      </w:r>
      <w:r w:rsidR="5C518028">
        <w:rPr/>
        <w:t>Further research beyond the</w:t>
      </w:r>
      <w:r w:rsidR="0CADD01F">
        <w:rPr/>
        <w:t xml:space="preserve"> scope of the</w:t>
      </w:r>
      <w:r w:rsidR="5C518028">
        <w:rPr/>
        <w:t xml:space="preserve"> soil condition monitoring of this work</w:t>
      </w:r>
      <w:r w:rsidR="49B5CFF9">
        <w:rPr/>
        <w:t>, including soil frost depth determinations,</w:t>
      </w:r>
      <w:r w:rsidR="5C518028">
        <w:rPr/>
        <w:t xml:space="preserve"> </w:t>
      </w:r>
      <w:r w:rsidR="5A79193B">
        <w:rPr/>
        <w:t xml:space="preserve">would allow us </w:t>
      </w:r>
      <w:r w:rsidR="5C518028">
        <w:rPr/>
        <w:t>to better understand and predict soil infi</w:t>
      </w:r>
      <w:r w:rsidR="19433F0D">
        <w:rPr/>
        <w:t>ltration in winter</w:t>
      </w:r>
      <w:r w:rsidR="67F6DCED">
        <w:rPr/>
        <w:t xml:space="preserve"> for integration </w:t>
      </w:r>
      <w:r w:rsidR="3633FBCF">
        <w:rPr/>
        <w:t>into</w:t>
      </w:r>
      <w:r w:rsidR="67F6DCED">
        <w:rPr/>
        <w:t xml:space="preserve"> this model</w:t>
      </w:r>
      <w:r w:rsidR="19433F0D">
        <w:rPr/>
        <w:t xml:space="preserve"> </w:t>
      </w:r>
      <w:r>
        <w:fldChar w:fldCharType="begin"/>
      </w:r>
      <w:r>
        <w:instrText xml:space="preserve"> ADDIN ZOTERO_ITEM CSL_CITATION {"citationID":"xfWOrBrz","properties":{"formattedCitation":"(Fuss et al. 2016)","plainCitation":"(Fuss et al. 2016)","noteIndex":0},"citationItems":[{"id":1027,"uris":["http://zotero.org/users/2821348/items/6URS6KG8"],"itemData":{"id":1027,"type":"article-journal","abstract":"Changes in hydrologic flowpaths have important impacts on the timing, magnitude and hydrochemistry of run-off during snowmelt in forested catchments, but how flowpaths are affected by variation in winter climate and the irregular presence of soil frost remains poorly understood. The depth and extent of soil frost may be expected to increase as snowpack decreases or develops later because of climate change. In this study, we used end-member mixing analysis to determine daily contributions of snow, forest floor soil water and groundwater to stream run-off during snowmelt under different soil frost regimes resulting from interannual and elevational variation at the Hubbard Brook Experimental Forest in New Hampshire, USA. We observed greater routing of run-off through forest floor flowpaths during early snowmelt in 2011, when the snowpack was deep and soil frost was minimal, compared with the early snowmelt in 2012 under conditions of deep and extensive soil frost. The results indicate that widespread soil frost that penetrated the depth of the forest floor decreased the flow signal through the shallowest subsurface flowpaths, but did not reduce overall infiltration of melt waters, as the contribution from the snow-precipitation end-member was similar under both conditions. These results are consistent with development of granular soil frost which permits vertical infiltration of melt waters, but either reduces lateral flow in the forest floor or prevents the solute exchange that would produce the typical chemical signature of shallow subsurface flowpaths in streamwater. Copyright © 2016 John Wiley &amp; Sons, Ltd.","container-title":"Hydrological Processes","DOI":"10.1002/hyp.10956","ISSN":"1099-1085","issue":"24","language":"en","license":"Copyright © 2016 John Wiley &amp; Sons, Ltd.","note":"_eprint: https://onlinelibrary.wiley.com/doi/pdf/10.1002/hyp.10956","page":"4617-4632","source":"Wiley Online Library","title":"Hydrologic flowpaths during snowmelt in forested headwater catchments under differing winter climatic and soil frost regimes","volume":"30","author":[{"family":"Fuss","given":"Colin B."},{"family":"Driscoll","given":"Charles T."},{"family":"Green","given":"Mark B."},{"family":"Groffman","given":"Peter M."}],"issued":{"date-parts":[["2016"]]}}}],"schema":"https://github.com/citation-style-language/schema/raw/master/csl-citation.json"} </w:instrText>
      </w:r>
      <w:r>
        <w:fldChar w:fldCharType="separate"/>
      </w:r>
      <w:r w:rsidRPr="2A950401" w:rsidR="009A3A8D">
        <w:rPr>
          <w:rFonts w:ascii="Calibri" w:hAnsi="Calibri" w:cs="Calibri"/>
        </w:rPr>
        <w:t>(Fuss et al. 2016)</w:t>
      </w:r>
      <w:r>
        <w:fldChar w:fldCharType="end"/>
      </w:r>
      <w:r w:rsidR="19433F0D">
        <w:rPr/>
        <w:t xml:space="preserve">. </w:t>
      </w:r>
      <w:r w:rsidR="22F42200">
        <w:rPr/>
        <w:t xml:space="preserve">Additionally, </w:t>
      </w:r>
      <w:r w:rsidR="22F42200">
        <w:rPr/>
        <w:t>determining</w:t>
      </w:r>
      <w:r w:rsidR="22F42200">
        <w:rPr/>
        <w:t xml:space="preserve"> the snowpack source of nitrate </w:t>
      </w:r>
      <w:r w:rsidR="232C66E0">
        <w:rPr/>
        <w:t xml:space="preserve">through experiments or natural isotopic tracers </w:t>
      </w:r>
      <w:r>
        <w:fldChar w:fldCharType="begin"/>
      </w:r>
      <w:r>
        <w:instrText xml:space="preserve"> ADDIN ZOTERO_ITEM CSL_CITATION {"citationID":"gAPLhsHD","properties":{"formattedCitation":"(Sebestyen et al. 2008; Rollinson et al. 2021; Novak et al. 2025)","plainCitation":"(Sebestyen et al. 2008; Rollinson et al. 2021; Novak et al. 2025)","noteIndex":0},"citationItems":[{"id":1049,"uris":["http://zotero.org/users/2821348/items/ERW57GPB"],"itemData":{"id":1049,"type":"article-journal","abstract":"We explored catchment processes that control stream nutrient concentrations at an upland forest in northeastern Vermont, USA, where inputs of nitrogen via atmospheric deposition are among the highest in the nation and affect ecosystem functioning. We traced sources of water, nitrate, and dissolved organic matter (DOM) using stream water samples collected at high frequency during spring snowmelt. Hydrochemistry, isotopic tracers, and end-member mixing analyses suggested the timing, sources, and source areas from which water and nutrients entered the stream. Although stream-dissolved organic carbon (DOC) and dissolved organic nitrogen (DON) both originated from leaching of soluble organic matter, flushing responses between these two DOM components varied because of dynamic shifts of hydrological flow paths and sources that supply the highest concentrations of DOC and DON. High concentrations of stream water nitrate originated from atmospheric sources as well as nitrified sources from catchment soils. We detected nitrification in surficial soils during late snowmelt which affected the nitrate supply that was available to be transported to streams. However, isotopic tracers showed that the majority of nitrate in upslope surficial soil waters after the onset of snowmelt originated from atmospheric sources. A fraction of the atmospheric nitrogen was directly delivered to the stream, and this finding highlights the importance of quick flow pathways during snowmelt events. These findings indicate that interactions among sources, transformations, and hydrologic transport processes must be deciphered to understand why concentrations vary over time and over space as well as to elucidate the direct effects of human activities on nutrient dynamics in upland forest streams.","container-title":"Water Resources Research","DOI":"10.1029/2008WR006983","ISSN":"1944-7973","issue":"12","language":"en","license":"Copyright 2008 by the American Geophysical Union.","note":"_eprint: https://onlinelibrary.wiley.com/doi/pdf/10.1029/2008WR006983","source":"Wiley Online Library","title":"Sources, transformations, and hydrological processes that control stream nitrate and dissolved organic matter concentrations during snowmelt in an upland forest","URL":"https://onlinelibrary.wiley.com/doi/abs/10.1029/2008WR006983","volume":"44","author":[{"family":"Sebestyen","given":"Stephen D."},{"family":"Boyer","given":"Elizabeth W."},{"family":"Shanley","given":"James B."},{"family":"Kendall","given":"Carol"},{"family":"Doctor","given":"Daniel H."},{"family":"Aiken","given":"George R."},{"family":"Ohte","given":"Nobuhito"}],"accessed":{"date-parts":[["2024",11,20]]},"issued":{"date-parts":[["2008"]]}}},{"id":3522,"uris":["http://zotero.org/users/2821348/items/ZQLI5JN3"],"itemData":{"id":3522,"type":"article-journal","abstract":"Coastal waters globally are increasingly impacted due to the anthropogenic loading of nitrogen (N) from the watershed. To assess dominant sources contributing to the eutrophication of the Little Narragansett Bay estuary in New England, we carried out an annual study of N loading from the Pawcatuck River. We conducted weekly monitoring of nutrients and nitrate (NO3-) isotope ratios (15N / 14N, 18O / 16O, and 17O / 16O) at the mouth of the river and from the larger of two wastewater treatment facilities (WWTFs) along the estuary, as well as seasonal along-river surveys. Our observations reveal a direct relationship between N loading and the magnitude of river discharge and a consequent seasonality to N loading into the estuary – rendering loading from the WWTFs and from an industrial site more important at lower river flows during warmer months, comprising </w:instrText>
      </w:r>
      <w:r w:rsidRPr="2A950401">
        <w:rPr>
          <w:rFonts w:ascii="Cambria Math" w:hAnsi="Cambria Math" w:cs="Cambria Math"/>
        </w:rPr>
        <w:instrText xml:space="preserve">∼</w:instrText>
      </w:r>
      <w:r>
        <w:instrText xml:space="preserve"> 23 % and </w:instrText>
      </w:r>
      <w:r w:rsidRPr="2A950401">
        <w:rPr>
          <w:rFonts w:ascii="Cambria Math" w:hAnsi="Cambria Math" w:cs="Cambria Math"/>
        </w:rPr>
        <w:instrText xml:space="preserve">∼</w:instrText>
      </w:r>
      <w:r>
        <w:instrText xml:space="preserve"> 18 % of N loading, respectively. Riverine nutrients derived predominantly from deeper groundwater and the industrial point source upriver in summer and from shallower groundwater and surface flow during colder months </w:instrText>
      </w:r>
      <w:r w:rsidRPr="2A950401">
        <w:rPr>
          <w:rFonts w:ascii="Calibri" w:hAnsi="Calibri" w:cs="Calibri"/>
        </w:rPr>
        <w:instrText xml:space="preserve">–</w:instrText>
      </w:r>
      <w:r>
        <w:instrText xml:space="preserve"> wherein NO3- associated with deeper groundwater had higher 15N / 14N ratios than shallower groundwater. Corresponding NO3- 18O / 16O ratios were lower during the warm season, due to increased biological cycling in-river. Uncycled atmospheric NO3-, detected from its unique mass-independent NO3- 17O / 16O vs. 18O / 16O fractionation, accounted for &amp;lt; 3 % of riverine NO3-, even at elevated discharge. Along-river, NO3- 15N / 14N ratios showed a correspondence to regional land use, increasing from agricultural and forested catchments to the more urbanized watershed downriver. The evolution of 18O / 16O isotope ratios along-river conformed to the notion of nutrient spiraling, reflecting the input of NO3- from the catchment and from in-river nitrification and its coincident removal by biological consumption. These findings stress the importance of considering seasonality of riverine N sources and loading to mitigate eutrophication in receiving estuaries. Our study further advances a conceptual framework that reconciles with the current theory of riverine nutrient cycling, from which to robustly interpret NO3- isotope ratios to constrain cycling and source partitioning in river systems.","container-title":"Biogeosciences","DOI":"10.5194/bg-18-3421-2021","ISSN":"1726-4170","issue":"11","language":"English","note":"publisher: Copernicus GmbH","page":"3421-3444","source":"Copernicus Online Journals","title":"Seasonality of nitrogen sources, cycling, and loading in a New England river discerned from nitrate isotope ratios","volume":"18","author":[{"family":"Rollinson","given":"Veronica R."},{"family":"Granger","given":"Julie"},{"family":"Clark","given":"Sydney C."},{"family":"Blanusa","given":"Mackenzie L."},{"family":"Koerting","given":"Claudia P."},{"family":"Vaudrey","given":"Jamie M. P."},{"family":"Treibergs","given":"Lija A."},{"family":"Westbrook","given":"Holly C."},{"family":"Matassa","given":"Catherine M."},{"family":"Hastings","given":"Meredith G."},{"family":"Tobias","given":"Craig R."}],"issued":{"date-parts":[["2021",6,10]]}}},{"id":3523,"uris":["http://zotero.org/users/2821348/items/MIWLLN7Q"],"itemData":{"id":3523,"type":"article-journal","abstract":"In many countries worldwide, NOx emissions currently decrease as a result of pollution control, while NH3 emissions stagnate or continue to increase. Little is known about horizontal deposition of NO3− and NH4+, the oxidation/neutralization products of these primary pollutants. To close the knowledge gap, we studied atmospheric inputs of NO3− and NH4+ at two mountain-top sites near the Czech–German–Polish borders during winter. Horizontal deposition via ice accretions (rime) made up 26–30 % of total atmospheric input of reactive nitrogen (Nr). Such high horizontal depositions should not be neglected in ecosystem N studies which currently often consider only vertical deposition via snow. Snow nitrate N was the largest type of Nr deposition (40–52 %), with snow ammonium N being the second largest (20–30 %). Rime ammonium N contributed a similar amount to total Nr input as rime nitrate N (12–16 %). The total inorganic Nr deposition was 4–6 kg ha−1 winter−1. Across the sites, the mean δ15NNH4+ and δ15NNO3− values fell in a relatively narrow range from −3.1 to −7.3 ‰. Three systematic isotope patterns were observed: (i) NH4+-N was always heavier in rime than in snow, (ii) NO3−-N was always heavier in rime than in snow, and (iii) NO3−-N was always heavier than NH4+-N. For source apportionment, the Bayesian isotope mixing model SIMMR was used. Counter-intuitively, vehicles were larger sources of NH3 in rime than volatilation from animal waste plus fertilizers (46 vs. 19 %). The largest NO3− contributions to rime were derived from vehicles and biomass burning, followed by natural gas combustion and coal burning in power plants and households. Natural gas represented the largest source of nitrate in snow. Nitrate sources appeared to be better-mixed than ammonium sources. Our isotope-based source apportionment differed from national emission inventories, offering original insights into local atmospheric Nr inputs.","container-title":"Science of The Total Environment","DOI":"10.1016/j.scitotenv.2024.178203","ISSN":"0048-9697","journalAbbreviation":"Science of The Total Environment","page":"178203","source":"ScienceDirect","title":"Ammonium and nitrate in ice accretions and snow at two Central European montane locations: δ15N and δ18OH2O&lt;math&gt;&lt;msub is=\"true\"&gt;&lt;mi mathvariant=\"normal\" is=\"true\"&gt;O&lt;/mi&gt;&lt;mrow is=\"true\"&gt;&lt;msub is=\"true\"&gt;&lt;mi mathvariant=\"normal\" is=\"true\"&gt;H&lt;/mi&gt;&lt;mn is=\"true\"&gt;2&lt;/mn&gt;&lt;/msub&gt;&lt;mi mathvariant=\"normal\" is=\"true\"&gt;O&lt;/mi&gt;&lt;/mrow&gt;&lt;/msub&gt;&lt;/math&gt; isotope ratios, fluxes and sources","title-short":"Ammonium and nitrate in ice accretions and snow at two Central European montane locations","volume":"959","author":[{"family":"Novak","given":"Martin"},{"family":"Buzek","given":"Frantisek"},{"family":"Seibert","given":"Radim"},{"family":"Hunova","given":"Iva"},{"family":"Hladky","given":"Daniel"},{"family":"Hruška","given":"Jakub"},{"family":"Stepanova","given":"Marketa"},{"family":"Cejkova","given":"Bohuslava"},{"family":"Curik","given":"Jan"},{"family":"Veselovsky","given":"Frantisek"},{"family":"Buresova","given":"Lenka"},{"family":"Prechova","given":"Eva"},{"family":"Chromcova","given":"Zdenka"},{"family":"Komarek","given":"Arnost"}],"issued":{"date-parts":[["2025",1,10]]}}}],"schema":"https://github.com/citation-style-language/schema/raw/master/csl-citation.json"} </w:instrText>
      </w:r>
      <w:r>
        <w:fldChar w:fldCharType="separate"/>
      </w:r>
      <w:r w:rsidRPr="2A950401" w:rsidR="005D5796">
        <w:rPr>
          <w:rFonts w:ascii="Calibri" w:hAnsi="Calibri" w:cs="Calibri"/>
        </w:rPr>
        <w:t>(Sebestyen et al. 2008; Rollinson et al. 2021; Novak et al. 2025)</w:t>
      </w:r>
      <w:r>
        <w:fldChar w:fldCharType="end"/>
      </w:r>
      <w:r w:rsidR="005D5796">
        <w:rPr/>
        <w:t xml:space="preserve"> </w:t>
      </w:r>
      <w:r w:rsidR="7434E303">
        <w:rPr/>
        <w:t>c</w:t>
      </w:r>
      <w:r w:rsidR="232C66E0">
        <w:rPr/>
        <w:t xml:space="preserve">ould </w:t>
      </w:r>
      <w:r w:rsidR="3A00AA70">
        <w:rPr/>
        <w:t>advance a source-to-stream understanding of the consequences of winter runoff events across catchments</w:t>
      </w:r>
      <w:r w:rsidR="4C01E647">
        <w:rPr/>
        <w:t>.</w:t>
      </w:r>
    </w:p>
    <w:p w:rsidR="0020CD56" w:rsidP="5041D537" w:rsidRDefault="0020CD56" w14:paraId="6A2836C4" w14:textId="288A24AD">
      <w:pPr>
        <w:pStyle w:val="Heading-Main"/>
        <w:spacing w:line="360" w:lineRule="auto"/>
        <w:rPr>
          <w:rFonts w:asciiTheme="minorHAnsi" w:hAnsiTheme="minorHAnsi" w:cstheme="minorBidi"/>
        </w:rPr>
      </w:pPr>
      <w:r w:rsidRPr="5041D537">
        <w:rPr>
          <w:rFonts w:asciiTheme="minorHAnsi" w:hAnsiTheme="minorHAnsi" w:cstheme="minorBidi"/>
        </w:rPr>
        <w:t>6 Conclusions</w:t>
      </w:r>
    </w:p>
    <w:p w:rsidRPr="009B7859" w:rsidR="00995CAA" w:rsidP="21FDBC3A" w:rsidRDefault="064DF01C" w14:paraId="474FDEC3" w14:textId="08C1822D">
      <w:pPr>
        <w:pStyle w:val="Text"/>
      </w:pPr>
      <w:r>
        <w:t xml:space="preserve">This work produced high-resolution water chemistry datasets </w:t>
      </w:r>
      <w:r w:rsidR="2602F898">
        <w:t xml:space="preserve">during mid-winter and spring melt events at two </w:t>
      </w:r>
      <w:r w:rsidR="0060231E">
        <w:t>catchment</w:t>
      </w:r>
      <w:r w:rsidR="2602F898">
        <w:t xml:space="preserve">s in </w:t>
      </w:r>
      <w:r w:rsidR="461668C7">
        <w:t>n</w:t>
      </w:r>
      <w:r w:rsidR="2602F898">
        <w:t xml:space="preserve">orthern Vermont </w:t>
      </w:r>
      <w:r w:rsidR="338E230E">
        <w:t>to</w:t>
      </w:r>
      <w:r w:rsidR="2602F898">
        <w:t xml:space="preserve"> compare </w:t>
      </w:r>
      <w:r w:rsidR="00A85A9D">
        <w:t xml:space="preserve">end-member </w:t>
      </w:r>
      <w:r w:rsidR="0EF42E13">
        <w:t xml:space="preserve">contributions (soil water, </w:t>
      </w:r>
      <w:r w:rsidR="1EFE8C1B">
        <w:t>meltwater</w:t>
      </w:r>
      <w:r w:rsidR="0EF42E13">
        <w:t>, groundwater, precipitation) to streamflow.</w:t>
      </w:r>
      <w:r w:rsidR="12320AD4">
        <w:t xml:space="preserve"> </w:t>
      </w:r>
      <w:r w:rsidR="0694BFCB">
        <w:t xml:space="preserve">Overall, our </w:t>
      </w:r>
      <w:r w:rsidR="650F8FB5">
        <w:t>findings</w:t>
      </w:r>
      <w:r w:rsidR="0694BFCB">
        <w:t xml:space="preserve"> suggest </w:t>
      </w:r>
      <w:r w:rsidR="00364D02">
        <w:t>a</w:t>
      </w:r>
      <w:r w:rsidR="003F4847">
        <w:t xml:space="preserve">n </w:t>
      </w:r>
      <w:r w:rsidR="009D5B77">
        <w:t>underrecognized</w:t>
      </w:r>
      <w:r w:rsidR="003F4847">
        <w:t xml:space="preserve"> </w:t>
      </w:r>
      <w:r w:rsidR="00364D02">
        <w:t>comple</w:t>
      </w:r>
      <w:r w:rsidR="009D5B77">
        <w:t xml:space="preserve">xity </w:t>
      </w:r>
      <w:r w:rsidR="007A2C06">
        <w:t xml:space="preserve">of </w:t>
      </w:r>
      <w:r w:rsidR="333046EE">
        <w:t>soil</w:t>
      </w:r>
      <w:r w:rsidR="007A2C06">
        <w:t>-stream connectivity during</w:t>
      </w:r>
      <w:r w:rsidR="34FDF328">
        <w:t xml:space="preserve"> winters in th</w:t>
      </w:r>
      <w:r w:rsidR="7C444A59">
        <w:t>is climate and landscape</w:t>
      </w:r>
      <w:r w:rsidR="00A44432">
        <w:t>.</w:t>
      </w:r>
      <w:r w:rsidR="34FDF328">
        <w:t xml:space="preserve"> </w:t>
      </w:r>
      <w:r w:rsidR="002E4F4B">
        <w:t xml:space="preserve">We establish that winter soil nutrient pools </w:t>
      </w:r>
      <w:r w:rsidR="003D4CAB">
        <w:t>are comparable in magnitude to those of the spring and are relatively consistent across land use, elevation, sno</w:t>
      </w:r>
      <w:r w:rsidR="008A5FE2">
        <w:t>w cover, and soil temperature</w:t>
      </w:r>
      <w:r w:rsidR="7EA6A540">
        <w:t>, demonstrating that ample potentially labile nutrient pools exist in the soils under snowpack</w:t>
      </w:r>
      <w:r w:rsidR="008A5FE2">
        <w:t xml:space="preserve">. </w:t>
      </w:r>
      <w:r w:rsidR="00414CF3">
        <w:t xml:space="preserve">Importantly, we show that during select </w:t>
      </w:r>
      <w:r w:rsidR="00103774">
        <w:t xml:space="preserve">winter runoff </w:t>
      </w:r>
      <w:r w:rsidR="00414CF3">
        <w:t xml:space="preserve">events, </w:t>
      </w:r>
      <w:r w:rsidR="6C710694">
        <w:t xml:space="preserve">these </w:t>
      </w:r>
      <w:r w:rsidR="3468BEFB">
        <w:t xml:space="preserve">robust potentially labile </w:t>
      </w:r>
      <w:r w:rsidR="00103774">
        <w:t>soil</w:t>
      </w:r>
      <w:r w:rsidR="322D34BE">
        <w:t xml:space="preserve"> </w:t>
      </w:r>
      <w:r w:rsidR="60D51FF5">
        <w:t>pools are</w:t>
      </w:r>
      <w:r w:rsidR="00103774">
        <w:t xml:space="preserve"> highly connected to streams</w:t>
      </w:r>
      <w:r w:rsidR="4833128D">
        <w:t xml:space="preserve"> and not ‘static’ as assumed in the classic, hydrological dormant winter paradigm (Seybold et al., 2022)</w:t>
      </w:r>
      <w:r w:rsidR="1B82988A">
        <w:t xml:space="preserve">. Yet interesting </w:t>
      </w:r>
      <w:r w:rsidR="78BD9DB1">
        <w:t>site-specific</w:t>
      </w:r>
      <w:r w:rsidR="1B82988A">
        <w:t xml:space="preserve"> differences also emerged, with </w:t>
      </w:r>
      <w:r w:rsidR="42FCCEB7">
        <w:t xml:space="preserve">connectivity to soils </w:t>
      </w:r>
      <w:r w:rsidR="509E4690">
        <w:t>being</w:t>
      </w:r>
      <w:r w:rsidR="42FCCEB7">
        <w:t xml:space="preserve"> consistent</w:t>
      </w:r>
      <w:r w:rsidR="498C1C45">
        <w:t xml:space="preserve"> across events</w:t>
      </w:r>
      <w:r w:rsidR="42FCCEB7">
        <w:t xml:space="preserve"> in the agricultural lowland watershed with more transient snowpack, whereas</w:t>
      </w:r>
      <w:r w:rsidR="50F6D4C0">
        <w:t xml:space="preserve"> soils became more connected to the stream over the </w:t>
      </w:r>
      <w:r w:rsidR="36185C33">
        <w:t>course</w:t>
      </w:r>
      <w:r w:rsidR="50F6D4C0">
        <w:t xml:space="preserve"> of winter as soil</w:t>
      </w:r>
      <w:r w:rsidR="005A6577">
        <w:t xml:space="preserve"> moisture increases </w:t>
      </w:r>
      <w:r w:rsidR="50F6D4C0">
        <w:t>under consistent snowpack with warmer soil temperatures</w:t>
      </w:r>
      <w:r w:rsidR="444D3460">
        <w:t xml:space="preserve"> in the mountains</w:t>
      </w:r>
      <w:r w:rsidR="50F6D4C0">
        <w:t>.</w:t>
      </w:r>
      <w:r w:rsidR="25EF5004">
        <w:t xml:space="preserve"> This </w:t>
      </w:r>
      <w:r w:rsidR="007979F0">
        <w:t xml:space="preserve">finding </w:t>
      </w:r>
      <w:r w:rsidR="25EF5004">
        <w:t xml:space="preserve">suggests that a </w:t>
      </w:r>
      <w:r w:rsidR="63078DFE">
        <w:t xml:space="preserve">more </w:t>
      </w:r>
      <w:r w:rsidR="007979F0">
        <w:t xml:space="preserve">nuanced </w:t>
      </w:r>
      <w:r w:rsidR="63078DFE">
        <w:t xml:space="preserve">conceptual model that incorporates </w:t>
      </w:r>
      <w:r w:rsidR="455C5BF4">
        <w:t>how variable</w:t>
      </w:r>
      <w:r w:rsidR="63078DFE">
        <w:t xml:space="preserve"> land use and snowpack conditio</w:t>
      </w:r>
      <w:r w:rsidR="3D599587">
        <w:t>ns</w:t>
      </w:r>
      <w:r w:rsidR="3F403161">
        <w:t xml:space="preserve"> impact nutrient transport during winter thaws is needed, and our findings </w:t>
      </w:r>
      <w:r w:rsidR="4F92C4D3">
        <w:t xml:space="preserve">provide a novel window into these drivers that </w:t>
      </w:r>
      <w:r w:rsidR="00AD28DB">
        <w:t>c</w:t>
      </w:r>
      <w:r w:rsidR="4F92C4D3">
        <w:t>ould be expanded upon with future studies.</w:t>
      </w:r>
      <w:r w:rsidR="3D599587">
        <w:t xml:space="preserve"> </w:t>
      </w:r>
    </w:p>
    <w:p w:rsidRPr="009B7859" w:rsidR="00995CAA" w:rsidP="5041D537" w:rsidRDefault="2A7EC5BD" w14:paraId="2BA066AB" w14:textId="39D2404A">
      <w:pPr>
        <w:pStyle w:val="Text"/>
      </w:pPr>
      <w:r w:rsidRPr="4C6249DF">
        <w:rPr>
          <w:rFonts w:ascii="Calibri" w:hAnsi="Calibri"/>
          <w:color w:val="000000" w:themeColor="text1"/>
        </w:rPr>
        <w:t xml:space="preserve">Mechanistic understandings of flowpath variation and contributions during mid-winter melt events have been elusive. However, sub-daily knowledge of water and nutrient flowpaths </w:t>
      </w:r>
      <w:r w:rsidRPr="4C6249DF">
        <w:rPr>
          <w:rFonts w:ascii="Calibri" w:hAnsi="Calibri"/>
          <w:color w:val="000000" w:themeColor="text1"/>
        </w:rPr>
        <w:lastRenderedPageBreak/>
        <w:t xml:space="preserve">is particularly important as warmer, wetter winters are projected for the future.  </w:t>
      </w:r>
      <w:r w:rsidRPr="4C6249DF" w:rsidR="00991292">
        <w:rPr>
          <w:rFonts w:ascii="Calibri" w:hAnsi="Calibri"/>
          <w:color w:val="000000" w:themeColor="text1"/>
        </w:rPr>
        <w:t xml:space="preserve">We </w:t>
      </w:r>
      <w:r w:rsidRPr="4C6249DF" w:rsidR="34FDF328">
        <w:rPr>
          <w:rFonts w:ascii="Calibri" w:hAnsi="Calibri"/>
          <w:color w:val="000000" w:themeColor="text1"/>
        </w:rPr>
        <w:t>use</w:t>
      </w:r>
      <w:r w:rsidRPr="4C6249DF" w:rsidR="00C310F3">
        <w:rPr>
          <w:rFonts w:ascii="Calibri" w:hAnsi="Calibri"/>
          <w:color w:val="000000" w:themeColor="text1"/>
        </w:rPr>
        <w:t>d</w:t>
      </w:r>
      <w:r w:rsidRPr="4C6249DF" w:rsidR="34FDF328">
        <w:rPr>
          <w:rFonts w:ascii="Calibri" w:hAnsi="Calibri"/>
          <w:color w:val="000000" w:themeColor="text1"/>
        </w:rPr>
        <w:t xml:space="preserve"> </w:t>
      </w:r>
      <w:r w:rsidRPr="4C6249DF" w:rsidR="007A2C06">
        <w:rPr>
          <w:rFonts w:ascii="Calibri" w:hAnsi="Calibri"/>
          <w:color w:val="000000" w:themeColor="text1"/>
        </w:rPr>
        <w:t xml:space="preserve">three powerful tools: high frequency </w:t>
      </w:r>
      <w:r w:rsidRPr="4C6249DF" w:rsidR="00DF61B5">
        <w:rPr>
          <w:rFonts w:ascii="Calibri" w:hAnsi="Calibri"/>
          <w:color w:val="000000" w:themeColor="text1"/>
        </w:rPr>
        <w:t>stream sensor</w:t>
      </w:r>
      <w:r w:rsidRPr="4C6249DF" w:rsidR="00C22CEE">
        <w:rPr>
          <w:rFonts w:ascii="Calibri" w:hAnsi="Calibri"/>
          <w:color w:val="000000" w:themeColor="text1"/>
        </w:rPr>
        <w:t>s</w:t>
      </w:r>
      <w:r w:rsidRPr="4C6249DF" w:rsidR="00DF61B5">
        <w:rPr>
          <w:rFonts w:ascii="Calibri" w:hAnsi="Calibri"/>
          <w:color w:val="000000" w:themeColor="text1"/>
        </w:rPr>
        <w:t xml:space="preserve">, monthly soil nutrient measurements, and </w:t>
      </w:r>
      <w:r w:rsidRPr="4C6249DF" w:rsidR="34FDF328">
        <w:rPr>
          <w:rFonts w:ascii="Calibri" w:hAnsi="Calibri"/>
          <w:color w:val="000000" w:themeColor="text1"/>
        </w:rPr>
        <w:t>event-</w:t>
      </w:r>
      <w:r w:rsidRPr="4C6249DF" w:rsidR="009C3C69">
        <w:rPr>
          <w:rFonts w:ascii="Calibri" w:hAnsi="Calibri"/>
          <w:color w:val="000000" w:themeColor="text1"/>
        </w:rPr>
        <w:t>level</w:t>
      </w:r>
      <w:r w:rsidRPr="4C6249DF" w:rsidR="34FDF328">
        <w:rPr>
          <w:rFonts w:ascii="Calibri" w:hAnsi="Calibri"/>
          <w:color w:val="000000" w:themeColor="text1"/>
        </w:rPr>
        <w:t xml:space="preserve"> EMMAs  that is, our selected </w:t>
      </w:r>
      <w:r w:rsidRPr="4C6249DF" w:rsidR="00202B09">
        <w:rPr>
          <w:rFonts w:ascii="Calibri" w:hAnsi="Calibri"/>
          <w:color w:val="000000" w:themeColor="text1"/>
        </w:rPr>
        <w:t>end-members</w:t>
      </w:r>
      <w:r w:rsidRPr="4C6249DF" w:rsidR="34FDF328">
        <w:rPr>
          <w:rFonts w:ascii="Calibri" w:hAnsi="Calibri"/>
          <w:color w:val="000000" w:themeColor="text1"/>
        </w:rPr>
        <w:t xml:space="preserve"> were sampled frequently throughout the winter</w:t>
      </w:r>
      <w:r w:rsidRPr="4C6249DF" w:rsidR="22FD7FE5">
        <w:rPr>
          <w:rFonts w:ascii="Calibri" w:hAnsi="Calibri"/>
          <w:color w:val="000000" w:themeColor="text1"/>
        </w:rPr>
        <w:t>-</w:t>
      </w:r>
      <w:r w:rsidRPr="4C6249DF" w:rsidR="34FDF328">
        <w:rPr>
          <w:rFonts w:ascii="Calibri" w:hAnsi="Calibri"/>
          <w:color w:val="000000" w:themeColor="text1"/>
        </w:rPr>
        <w:t>to</w:t>
      </w:r>
      <w:r w:rsidRPr="4C6249DF" w:rsidR="43D67470">
        <w:rPr>
          <w:rFonts w:ascii="Calibri" w:hAnsi="Calibri"/>
          <w:color w:val="000000" w:themeColor="text1"/>
        </w:rPr>
        <w:t>-</w:t>
      </w:r>
      <w:r w:rsidRPr="4C6249DF" w:rsidR="34FDF328">
        <w:rPr>
          <w:rFonts w:ascii="Calibri" w:hAnsi="Calibri"/>
          <w:color w:val="000000" w:themeColor="text1"/>
        </w:rPr>
        <w:t>spring sampling period close in time to each event, rather than averaged across the season.</w:t>
      </w:r>
      <w:r w:rsidRPr="4C6249DF" w:rsidR="00CC4A90">
        <w:rPr>
          <w:rFonts w:ascii="Calibri" w:hAnsi="Calibri"/>
          <w:color w:val="000000" w:themeColor="text1"/>
        </w:rPr>
        <w:t xml:space="preserve"> </w:t>
      </w:r>
      <w:r w:rsidRPr="4C6249DF" w:rsidR="5BEC87A4">
        <w:rPr>
          <w:rFonts w:ascii="Calibri" w:hAnsi="Calibri"/>
          <w:color w:val="000000" w:themeColor="text1"/>
        </w:rPr>
        <w:t xml:space="preserve">Allowing the end-member </w:t>
      </w:r>
      <w:r w:rsidRPr="4C6249DF" w:rsidR="09B5E4D4">
        <w:rPr>
          <w:rFonts w:ascii="Calibri" w:hAnsi="Calibri"/>
          <w:color w:val="000000" w:themeColor="text1"/>
        </w:rPr>
        <w:t>composition</w:t>
      </w:r>
      <w:r w:rsidRPr="4C6249DF" w:rsidR="5BEC87A4">
        <w:rPr>
          <w:rFonts w:ascii="Calibri" w:hAnsi="Calibri"/>
          <w:color w:val="000000" w:themeColor="text1"/>
        </w:rPr>
        <w:t xml:space="preserve"> to evolve through the winter</w:t>
      </w:r>
      <w:r w:rsidRPr="4C6249DF" w:rsidR="6F626601">
        <w:rPr>
          <w:rFonts w:ascii="Calibri" w:hAnsi="Calibri"/>
          <w:color w:val="000000" w:themeColor="text1"/>
        </w:rPr>
        <w:t>-</w:t>
      </w:r>
      <w:r w:rsidRPr="4C6249DF" w:rsidR="5BEC87A4">
        <w:rPr>
          <w:rFonts w:ascii="Calibri" w:hAnsi="Calibri"/>
          <w:color w:val="000000" w:themeColor="text1"/>
        </w:rPr>
        <w:t>to</w:t>
      </w:r>
      <w:r w:rsidRPr="4C6249DF" w:rsidR="5F48ACA7">
        <w:rPr>
          <w:rFonts w:ascii="Calibri" w:hAnsi="Calibri"/>
          <w:color w:val="000000" w:themeColor="text1"/>
        </w:rPr>
        <w:t>-</w:t>
      </w:r>
      <w:r w:rsidRPr="4C6249DF" w:rsidR="5BEC87A4">
        <w:rPr>
          <w:rFonts w:ascii="Calibri" w:hAnsi="Calibri"/>
          <w:color w:val="000000" w:themeColor="text1"/>
        </w:rPr>
        <w:t xml:space="preserve">spring period allowed us to </w:t>
      </w:r>
      <w:r w:rsidRPr="4C6249DF" w:rsidR="007D617A">
        <w:rPr>
          <w:rFonts w:ascii="Calibri" w:hAnsi="Calibri"/>
          <w:color w:val="000000" w:themeColor="text1"/>
        </w:rPr>
        <w:t xml:space="preserve">best account for </w:t>
      </w:r>
      <w:r w:rsidRPr="4C6249DF" w:rsidR="00754662">
        <w:rPr>
          <w:rFonts w:ascii="Calibri" w:hAnsi="Calibri"/>
          <w:color w:val="000000" w:themeColor="text1"/>
        </w:rPr>
        <w:t>seasonal</w:t>
      </w:r>
      <w:r w:rsidRPr="4C6249DF" w:rsidR="00196598">
        <w:rPr>
          <w:rFonts w:ascii="Calibri" w:hAnsi="Calibri"/>
          <w:color w:val="000000" w:themeColor="text1"/>
        </w:rPr>
        <w:t xml:space="preserve"> </w:t>
      </w:r>
      <w:r w:rsidRPr="4C6249DF" w:rsidR="0027738C">
        <w:rPr>
          <w:rFonts w:ascii="Calibri" w:hAnsi="Calibri"/>
          <w:color w:val="000000" w:themeColor="text1"/>
        </w:rPr>
        <w:t xml:space="preserve">hydrogeochemical </w:t>
      </w:r>
      <w:r w:rsidRPr="4C6249DF" w:rsidR="00DD1060">
        <w:rPr>
          <w:rFonts w:ascii="Calibri" w:hAnsi="Calibri"/>
          <w:color w:val="000000" w:themeColor="text1"/>
        </w:rPr>
        <w:t xml:space="preserve">progression </w:t>
      </w:r>
      <w:r w:rsidRPr="4C6249DF" w:rsidR="00097BC4">
        <w:rPr>
          <w:rFonts w:ascii="Calibri" w:hAnsi="Calibri"/>
          <w:color w:val="000000" w:themeColor="text1"/>
        </w:rPr>
        <w:t>of streamflow sources</w:t>
      </w:r>
      <w:r w:rsidRPr="4C6249DF" w:rsidR="0027738C">
        <w:rPr>
          <w:rFonts w:ascii="Calibri" w:hAnsi="Calibri"/>
          <w:color w:val="000000" w:themeColor="text1"/>
        </w:rPr>
        <w:t xml:space="preserve"> </w:t>
      </w:r>
      <w:r w:rsidRPr="4C6249DF" w:rsidR="00015E37">
        <w:rPr>
          <w:rFonts w:ascii="Calibri" w:hAnsi="Calibri"/>
          <w:color w:val="000000" w:themeColor="text1"/>
        </w:rPr>
        <w:t xml:space="preserve">and ultimately to </w:t>
      </w:r>
      <w:r w:rsidRPr="4C6249DF" w:rsidR="5BEC87A4">
        <w:rPr>
          <w:rFonts w:ascii="Calibri" w:hAnsi="Calibri"/>
          <w:color w:val="000000" w:themeColor="text1"/>
        </w:rPr>
        <w:t>gain</w:t>
      </w:r>
      <w:r w:rsidRPr="4C6249DF" w:rsidR="00F064E2">
        <w:rPr>
          <w:rFonts w:ascii="Calibri" w:hAnsi="Calibri"/>
          <w:color w:val="000000" w:themeColor="text1"/>
        </w:rPr>
        <w:t xml:space="preserve"> </w:t>
      </w:r>
      <w:r w:rsidRPr="4C6249DF" w:rsidR="6ED643A7">
        <w:rPr>
          <w:rFonts w:ascii="Calibri" w:hAnsi="Calibri"/>
          <w:color w:val="000000" w:themeColor="text1"/>
        </w:rPr>
        <w:t>insight</w:t>
      </w:r>
      <w:r w:rsidRPr="4C6249DF" w:rsidR="5BEC87A4">
        <w:rPr>
          <w:rFonts w:ascii="Calibri" w:hAnsi="Calibri"/>
          <w:color w:val="000000" w:themeColor="text1"/>
        </w:rPr>
        <w:t xml:space="preserve"> into how different runoff </w:t>
      </w:r>
      <w:r w:rsidRPr="4C6249DF" w:rsidR="459EC755">
        <w:rPr>
          <w:rFonts w:ascii="Calibri" w:hAnsi="Calibri"/>
          <w:color w:val="000000" w:themeColor="text1"/>
        </w:rPr>
        <w:t xml:space="preserve">event </w:t>
      </w:r>
      <w:r w:rsidRPr="4C6249DF" w:rsidR="5BEC87A4">
        <w:rPr>
          <w:rFonts w:ascii="Calibri" w:hAnsi="Calibri"/>
          <w:color w:val="000000" w:themeColor="text1"/>
        </w:rPr>
        <w:t>types</w:t>
      </w:r>
      <w:r w:rsidRPr="4C6249DF" w:rsidR="64EE9C71">
        <w:rPr>
          <w:rFonts w:ascii="Calibri" w:hAnsi="Calibri"/>
          <w:color w:val="000000" w:themeColor="text1"/>
        </w:rPr>
        <w:t xml:space="preserve">, catchments, and </w:t>
      </w:r>
      <w:r w:rsidRPr="4C6249DF" w:rsidR="44FD381A">
        <w:rPr>
          <w:rFonts w:ascii="Calibri" w:hAnsi="Calibri"/>
          <w:color w:val="000000" w:themeColor="text1"/>
        </w:rPr>
        <w:t xml:space="preserve">conditions correspond with </w:t>
      </w:r>
      <w:r w:rsidRPr="4C6249DF" w:rsidR="5E82376E">
        <w:rPr>
          <w:rFonts w:ascii="Calibri" w:hAnsi="Calibri"/>
          <w:color w:val="000000" w:themeColor="text1"/>
        </w:rPr>
        <w:t>different flowpath and nutrient yield outcomes</w:t>
      </w:r>
      <w:r w:rsidRPr="4C6249DF" w:rsidR="00233CBA">
        <w:rPr>
          <w:rFonts w:ascii="Calibri" w:hAnsi="Calibri"/>
          <w:color w:val="000000" w:themeColor="text1"/>
        </w:rPr>
        <w:t>.</w:t>
      </w:r>
      <w:r w:rsidRPr="4C6249DF" w:rsidR="5BEC87A4">
        <w:rPr>
          <w:rFonts w:ascii="Calibri" w:hAnsi="Calibri"/>
          <w:color w:val="000000" w:themeColor="text1"/>
        </w:rPr>
        <w:t xml:space="preserve"> </w:t>
      </w:r>
      <w:r w:rsidR="007C0552">
        <w:t>As we gain more knowledge of winter processes</w:t>
      </w:r>
      <w:r w:rsidR="0029503C">
        <w:t>, colder and snowier historical conditions can be contrasted with</w:t>
      </w:r>
      <w:r w:rsidR="00762BAC">
        <w:t xml:space="preserve"> </w:t>
      </w:r>
      <w:r w:rsidR="0029503C">
        <w:t>warmer, wetter winter</w:t>
      </w:r>
      <w:r w:rsidR="311235FF">
        <w:t>s</w:t>
      </w:r>
      <w:r w:rsidR="00762BAC">
        <w:t xml:space="preserve"> </w:t>
      </w:r>
      <w:r w:rsidR="00D22034">
        <w:t>like that of</w:t>
      </w:r>
      <w:r w:rsidR="00762BAC">
        <w:t xml:space="preserve"> 2022-2023</w:t>
      </w:r>
      <w:r w:rsidR="34FDF328">
        <w:t xml:space="preserve">. </w:t>
      </w:r>
      <w:r w:rsidR="004D339C">
        <w:t xml:space="preserve">These findings are important for </w:t>
      </w:r>
      <w:r w:rsidR="00D22034">
        <w:t xml:space="preserve">the </w:t>
      </w:r>
      <w:r w:rsidR="004D339C">
        <w:t xml:space="preserve">assessment of downstream effects of stream nutrient and organic matter export into the future, and </w:t>
      </w:r>
      <w:r w:rsidR="00D22034">
        <w:t xml:space="preserve">the </w:t>
      </w:r>
      <w:r w:rsidR="004D339C">
        <w:t>monitoring of water quality responses to land and water management and climate resilience in a changing Nort</w:t>
      </w:r>
      <w:r w:rsidR="00D22034">
        <w:t>heast.</w:t>
      </w:r>
    </w:p>
    <w:p w:rsidRPr="009B7859" w:rsidR="00995CAA" w:rsidP="5041D537" w:rsidRDefault="3F77EE46" w14:paraId="3BB30AAB" w14:textId="41599C74">
      <w:pPr>
        <w:pStyle w:val="Heading-Secondary"/>
        <w:spacing w:line="360" w:lineRule="auto"/>
        <w:rPr>
          <w:rFonts w:asciiTheme="minorHAnsi" w:hAnsiTheme="minorHAnsi" w:cstheme="minorBidi"/>
          <w:b/>
        </w:rPr>
      </w:pPr>
      <w:r w:rsidRPr="5041D537">
        <w:rPr>
          <w:rFonts w:asciiTheme="minorHAnsi" w:hAnsiTheme="minorHAnsi" w:cstheme="minorBidi"/>
          <w:b/>
        </w:rPr>
        <w:t>Acknowledgments</w:t>
      </w:r>
    </w:p>
    <w:p w:rsidR="0B410344" w:rsidP="4C6249DF" w:rsidRDefault="009B7859" w14:paraId="28D118E1" w14:textId="4CB2F447">
      <w:pPr>
        <w:shd w:val="clear" w:color="auto" w:fill="FFFFFF" w:themeFill="background1"/>
        <w:spacing w:line="360" w:lineRule="auto"/>
        <w:rPr>
          <w:rFonts w:eastAsia="Times New Roman" w:asciiTheme="minorHAnsi" w:hAnsiTheme="minorHAnsi" w:cstheme="minorBidi"/>
          <w:sz w:val="24"/>
          <w:szCs w:val="24"/>
        </w:rPr>
      </w:pPr>
      <w:r w:rsidRPr="4C6249DF">
        <w:rPr>
          <w:rFonts w:eastAsia="Times New Roman" w:asciiTheme="minorHAnsi" w:hAnsiTheme="minorHAnsi" w:cstheme="minorBidi"/>
          <w:sz w:val="24"/>
          <w:szCs w:val="24"/>
        </w:rPr>
        <w:t>This material is based upon work supported b</w:t>
      </w:r>
      <w:r w:rsidRPr="4C6249DF" w:rsidR="63CAA08C">
        <w:rPr>
          <w:rFonts w:eastAsia="Times New Roman" w:asciiTheme="minorHAnsi" w:hAnsiTheme="minorHAnsi" w:cstheme="minorBidi"/>
          <w:sz w:val="24"/>
          <w:szCs w:val="24"/>
        </w:rPr>
        <w:t xml:space="preserve">y the Lake Champlain Basin Program funded project </w:t>
      </w:r>
      <w:r w:rsidRPr="4C6249DF" w:rsidR="2469D42E">
        <w:rPr>
          <w:rFonts w:eastAsia="Times New Roman" w:asciiTheme="minorHAnsi" w:hAnsiTheme="minorHAnsi" w:cstheme="minorBidi"/>
          <w:sz w:val="24"/>
          <w:szCs w:val="24"/>
        </w:rPr>
        <w:t xml:space="preserve">LC00A00695-0. </w:t>
      </w:r>
      <w:r w:rsidRPr="4C6249DF" w:rsidR="4277E3DE">
        <w:rPr>
          <w:rFonts w:eastAsia="Times New Roman" w:asciiTheme="minorHAnsi" w:hAnsiTheme="minorHAnsi" w:cstheme="minorBidi"/>
          <w:sz w:val="24"/>
          <w:szCs w:val="24"/>
        </w:rPr>
        <w:t xml:space="preserve">We thank </w:t>
      </w:r>
      <w:r w:rsidRPr="4C6249DF" w:rsidR="007A07EE">
        <w:rPr>
          <w:rFonts w:eastAsia="Times New Roman" w:asciiTheme="minorHAnsi" w:hAnsiTheme="minorHAnsi" w:cstheme="minorBidi"/>
          <w:sz w:val="24"/>
          <w:szCs w:val="24"/>
        </w:rPr>
        <w:t>the</w:t>
      </w:r>
      <w:r w:rsidRPr="4C6249DF" w:rsidR="5782B29F">
        <w:rPr>
          <w:rFonts w:eastAsia="Times New Roman" w:asciiTheme="minorHAnsi" w:hAnsiTheme="minorHAnsi" w:cstheme="minorBidi"/>
          <w:sz w:val="24"/>
          <w:szCs w:val="24"/>
        </w:rPr>
        <w:t xml:space="preserve"> staff at the U</w:t>
      </w:r>
      <w:r w:rsidRPr="4C6249DF" w:rsidR="007979F0">
        <w:rPr>
          <w:rFonts w:eastAsia="Times New Roman" w:asciiTheme="minorHAnsi" w:hAnsiTheme="minorHAnsi" w:cstheme="minorBidi"/>
          <w:sz w:val="24"/>
          <w:szCs w:val="24"/>
        </w:rPr>
        <w:t>SDA</w:t>
      </w:r>
      <w:r w:rsidRPr="4C6249DF" w:rsidR="5782B29F">
        <w:rPr>
          <w:rFonts w:eastAsia="Times New Roman" w:asciiTheme="minorHAnsi" w:hAnsiTheme="minorHAnsi" w:cstheme="minorBidi"/>
          <w:sz w:val="24"/>
          <w:szCs w:val="24"/>
        </w:rPr>
        <w:t xml:space="preserve"> Forest </w:t>
      </w:r>
      <w:r w:rsidRPr="4C6249DF" w:rsidR="275588DF">
        <w:rPr>
          <w:rFonts w:eastAsia="Times New Roman" w:asciiTheme="minorHAnsi" w:hAnsiTheme="minorHAnsi" w:cstheme="minorBidi"/>
          <w:sz w:val="24"/>
          <w:szCs w:val="24"/>
        </w:rPr>
        <w:t>Service Northern Research Station for stable isotope analysis. We thank Julia Perdrial for</w:t>
      </w:r>
      <w:r w:rsidRPr="4C6249DF" w:rsidR="74B7E7EE">
        <w:rPr>
          <w:rFonts w:eastAsia="Times New Roman" w:asciiTheme="minorHAnsi" w:hAnsiTheme="minorHAnsi" w:cstheme="minorBidi"/>
          <w:sz w:val="24"/>
          <w:szCs w:val="24"/>
        </w:rPr>
        <w:t xml:space="preserve"> ion chromatography support and Dan Needham for ICP-OES analysis. </w:t>
      </w:r>
      <w:r w:rsidRPr="4C6249DF" w:rsidR="275588DF">
        <w:rPr>
          <w:rFonts w:eastAsia="Times New Roman" w:asciiTheme="minorHAnsi" w:hAnsiTheme="minorHAnsi" w:cstheme="minorBidi"/>
          <w:sz w:val="24"/>
          <w:szCs w:val="24"/>
        </w:rPr>
        <w:t>We also thank</w:t>
      </w:r>
      <w:r w:rsidRPr="4C6249DF" w:rsidR="0B410344">
        <w:rPr>
          <w:rFonts w:eastAsia="Times New Roman" w:asciiTheme="minorHAnsi" w:hAnsiTheme="minorHAnsi" w:cstheme="minorBidi"/>
          <w:sz w:val="24"/>
          <w:szCs w:val="24"/>
        </w:rPr>
        <w:t xml:space="preserve"> Ravind</w:t>
      </w:r>
      <w:r w:rsidRPr="4C6249DF" w:rsidR="00FD0AF4">
        <w:rPr>
          <w:rFonts w:eastAsia="Times New Roman" w:asciiTheme="minorHAnsi" w:hAnsiTheme="minorHAnsi" w:cstheme="minorBidi"/>
          <w:sz w:val="24"/>
          <w:szCs w:val="24"/>
        </w:rPr>
        <w:t>r</w:t>
      </w:r>
      <w:r w:rsidRPr="4C6249DF" w:rsidR="0B410344">
        <w:rPr>
          <w:rFonts w:eastAsia="Times New Roman" w:asciiTheme="minorHAnsi" w:hAnsiTheme="minorHAnsi" w:cstheme="minorBidi"/>
          <w:sz w:val="24"/>
          <w:szCs w:val="24"/>
        </w:rPr>
        <w:t>a Dwivedi</w:t>
      </w:r>
      <w:r w:rsidRPr="4C6249DF" w:rsidR="2007713A">
        <w:rPr>
          <w:rFonts w:eastAsia="Times New Roman" w:asciiTheme="minorHAnsi" w:hAnsiTheme="minorHAnsi" w:cstheme="minorBidi"/>
          <w:sz w:val="24"/>
          <w:szCs w:val="24"/>
        </w:rPr>
        <w:t xml:space="preserve"> for </w:t>
      </w:r>
      <w:r w:rsidRPr="4C6249DF" w:rsidR="4E0BD6F8">
        <w:rPr>
          <w:rFonts w:eastAsia="Times New Roman" w:asciiTheme="minorHAnsi" w:hAnsiTheme="minorHAnsi" w:cstheme="minorBidi"/>
          <w:sz w:val="24"/>
          <w:szCs w:val="24"/>
        </w:rPr>
        <w:t>his</w:t>
      </w:r>
      <w:r w:rsidRPr="4C6249DF" w:rsidR="2007713A">
        <w:rPr>
          <w:rFonts w:eastAsia="Times New Roman" w:asciiTheme="minorHAnsi" w:hAnsiTheme="minorHAnsi" w:cstheme="minorBidi"/>
          <w:sz w:val="24"/>
          <w:szCs w:val="24"/>
        </w:rPr>
        <w:t xml:space="preserve"> assistance and advice with EMMA.</w:t>
      </w:r>
      <w:r w:rsidRPr="4C6249DF" w:rsidR="34FF2DEE">
        <w:rPr>
          <w:rFonts w:eastAsia="Times New Roman" w:asciiTheme="minorHAnsi" w:hAnsiTheme="minorHAnsi" w:cstheme="minorBidi"/>
          <w:sz w:val="24"/>
          <w:szCs w:val="24"/>
        </w:rPr>
        <w:t xml:space="preserve"> </w:t>
      </w:r>
      <w:r w:rsidRPr="4C6249DF" w:rsidR="183C711B">
        <w:rPr>
          <w:rFonts w:eastAsia="Times New Roman" w:asciiTheme="minorHAnsi" w:hAnsiTheme="minorHAnsi" w:cstheme="minorBidi"/>
          <w:sz w:val="24"/>
          <w:szCs w:val="24"/>
        </w:rPr>
        <w:t xml:space="preserve">We thank </w:t>
      </w:r>
      <w:r w:rsidRPr="4C6249DF" w:rsidR="5912F442">
        <w:rPr>
          <w:rFonts w:eastAsia="Times New Roman" w:asciiTheme="minorHAnsi" w:hAnsiTheme="minorHAnsi" w:cstheme="minorBidi"/>
          <w:sz w:val="24"/>
          <w:szCs w:val="24"/>
        </w:rPr>
        <w:t>Saul Blocher, Satish Serchan</w:t>
      </w:r>
      <w:r w:rsidRPr="4C6249DF" w:rsidR="55363F67">
        <w:rPr>
          <w:rFonts w:eastAsia="Times New Roman" w:asciiTheme="minorHAnsi" w:hAnsiTheme="minorHAnsi" w:cstheme="minorBidi"/>
          <w:sz w:val="24"/>
          <w:szCs w:val="24"/>
        </w:rPr>
        <w:t>,</w:t>
      </w:r>
      <w:r w:rsidRPr="4C6249DF" w:rsidR="76F21102">
        <w:rPr>
          <w:rFonts w:eastAsia="Times New Roman" w:asciiTheme="minorHAnsi" w:hAnsiTheme="minorHAnsi" w:cstheme="minorBidi"/>
          <w:sz w:val="24"/>
          <w:szCs w:val="24"/>
        </w:rPr>
        <w:t xml:space="preserve"> </w:t>
      </w:r>
      <w:r w:rsidRPr="4C6249DF" w:rsidR="4283155C">
        <w:rPr>
          <w:rFonts w:eastAsia="Times New Roman" w:asciiTheme="minorHAnsi" w:hAnsiTheme="minorHAnsi" w:cstheme="minorBidi"/>
          <w:sz w:val="24"/>
          <w:szCs w:val="24"/>
        </w:rPr>
        <w:t xml:space="preserve">and </w:t>
      </w:r>
      <w:r w:rsidRPr="4C6249DF" w:rsidR="76F21102">
        <w:rPr>
          <w:rFonts w:eastAsia="Times New Roman" w:asciiTheme="minorHAnsi" w:hAnsiTheme="minorHAnsi" w:cstheme="minorBidi"/>
          <w:sz w:val="24"/>
          <w:szCs w:val="24"/>
        </w:rPr>
        <w:t>Max Landsman-Gerjoi</w:t>
      </w:r>
      <w:r w:rsidRPr="4C6249DF" w:rsidR="14A52E48">
        <w:rPr>
          <w:rFonts w:eastAsia="Times New Roman" w:asciiTheme="minorHAnsi" w:hAnsiTheme="minorHAnsi" w:cstheme="minorBidi"/>
          <w:sz w:val="24"/>
          <w:szCs w:val="24"/>
        </w:rPr>
        <w:t xml:space="preserve"> for their field and technical expertise.</w:t>
      </w:r>
      <w:r w:rsidRPr="4C6249DF" w:rsidR="007979F0">
        <w:rPr>
          <w:rFonts w:eastAsia="Times New Roman" w:asciiTheme="minorHAnsi" w:hAnsiTheme="minorHAnsi" w:cstheme="minorBidi"/>
          <w:sz w:val="24"/>
          <w:szCs w:val="24"/>
        </w:rPr>
        <w:t xml:space="preserve"> The contributions of SDS were supported by the Northern Research Staton of the USDA Forest Service</w:t>
      </w:r>
      <w:r w:rsidRPr="4C6249DF" w:rsidR="0089427B">
        <w:rPr>
          <w:rFonts w:eastAsia="Times New Roman" w:asciiTheme="minorHAnsi" w:hAnsiTheme="minorHAnsi" w:cstheme="minorBidi"/>
          <w:sz w:val="24"/>
          <w:szCs w:val="24"/>
        </w:rPr>
        <w:t>.</w:t>
      </w:r>
      <w:r w:rsidRPr="4C6249DF" w:rsidR="000F589F">
        <w:rPr>
          <w:rFonts w:eastAsia="Times New Roman" w:asciiTheme="minorHAnsi" w:hAnsiTheme="minorHAnsi" w:cstheme="minorBidi"/>
          <w:sz w:val="24"/>
          <w:szCs w:val="24"/>
        </w:rPr>
        <w:t xml:space="preserve"> </w:t>
      </w:r>
      <w:r w:rsidRPr="4C6249DF" w:rsidR="0089427B">
        <w:rPr>
          <w:rFonts w:eastAsia="Times New Roman" w:asciiTheme="minorHAnsi" w:hAnsiTheme="minorHAnsi" w:cstheme="minorBidi"/>
          <w:sz w:val="24"/>
          <w:szCs w:val="24"/>
        </w:rPr>
        <w:t>T</w:t>
      </w:r>
      <w:r w:rsidRPr="4C6249DF" w:rsidR="000F589F">
        <w:rPr>
          <w:rFonts w:eastAsia="Times New Roman" w:asciiTheme="minorHAnsi" w:hAnsiTheme="minorHAnsi" w:cstheme="minorBidi"/>
          <w:sz w:val="24"/>
          <w:szCs w:val="24"/>
        </w:rPr>
        <w:t>he</w:t>
      </w:r>
      <w:r w:rsidRPr="4C6249DF" w:rsidR="000E5A8D">
        <w:rPr>
          <w:rFonts w:eastAsia="Times New Roman" w:asciiTheme="minorHAnsi" w:hAnsiTheme="minorHAnsi" w:cstheme="minorBidi"/>
          <w:sz w:val="24"/>
          <w:szCs w:val="24"/>
        </w:rPr>
        <w:t xml:space="preserve"> </w:t>
      </w:r>
      <w:r w:rsidRPr="4C6249DF" w:rsidR="0089427B">
        <w:rPr>
          <w:rFonts w:eastAsia="Times New Roman" w:asciiTheme="minorHAnsi" w:hAnsiTheme="minorHAnsi" w:cstheme="minorBidi"/>
          <w:sz w:val="24"/>
          <w:szCs w:val="24"/>
        </w:rPr>
        <w:t xml:space="preserve">contributions of </w:t>
      </w:r>
      <w:r w:rsidRPr="4C6249DF" w:rsidR="00617EF7">
        <w:rPr>
          <w:rFonts w:eastAsia="Times New Roman" w:asciiTheme="minorHAnsi" w:hAnsiTheme="minorHAnsi" w:cstheme="minorBidi"/>
          <w:sz w:val="24"/>
          <w:szCs w:val="24"/>
        </w:rPr>
        <w:t xml:space="preserve">JBS </w:t>
      </w:r>
      <w:r w:rsidRPr="4C6249DF" w:rsidR="00372670">
        <w:rPr>
          <w:rFonts w:eastAsia="Times New Roman" w:asciiTheme="minorHAnsi" w:hAnsiTheme="minorHAnsi" w:cstheme="minorBidi"/>
          <w:sz w:val="24"/>
          <w:szCs w:val="24"/>
        </w:rPr>
        <w:t xml:space="preserve">were supported by </w:t>
      </w:r>
      <w:r w:rsidRPr="4C6249DF" w:rsidR="00A24844">
        <w:rPr>
          <w:rFonts w:eastAsia="Times New Roman" w:asciiTheme="minorHAnsi" w:hAnsiTheme="minorHAnsi" w:cstheme="minorBidi"/>
          <w:sz w:val="24"/>
          <w:szCs w:val="24"/>
        </w:rPr>
        <w:t>the New</w:t>
      </w:r>
      <w:r w:rsidRPr="4C6249DF" w:rsidR="002C2F02">
        <w:rPr>
          <w:rFonts w:eastAsia="Times New Roman" w:asciiTheme="minorHAnsi" w:hAnsiTheme="minorHAnsi" w:cstheme="minorBidi"/>
          <w:sz w:val="24"/>
          <w:szCs w:val="24"/>
        </w:rPr>
        <w:t xml:space="preserve"> England Water Research Center</w:t>
      </w:r>
      <w:r w:rsidRPr="4C6249DF" w:rsidR="00EA5553">
        <w:rPr>
          <w:rFonts w:eastAsia="Times New Roman" w:asciiTheme="minorHAnsi" w:hAnsiTheme="minorHAnsi" w:cstheme="minorBidi"/>
          <w:sz w:val="24"/>
          <w:szCs w:val="24"/>
        </w:rPr>
        <w:t xml:space="preserve"> of the UGGS</w:t>
      </w:r>
      <w:r w:rsidRPr="4C6249DF" w:rsidR="007979F0">
        <w:rPr>
          <w:rFonts w:eastAsia="Times New Roman" w:asciiTheme="minorHAnsi" w:hAnsiTheme="minorHAnsi" w:cstheme="minorBidi"/>
          <w:sz w:val="24"/>
          <w:szCs w:val="24"/>
        </w:rPr>
        <w:t xml:space="preserve">. </w:t>
      </w:r>
    </w:p>
    <w:p w:rsidRPr="009B7859" w:rsidR="009B7859" w:rsidP="5041D537" w:rsidRDefault="009B7859" w14:paraId="65488B9D" w14:textId="32658E3B">
      <w:pPr>
        <w:pStyle w:val="Heading-Secondary"/>
        <w:spacing w:line="360" w:lineRule="auto"/>
        <w:ind w:left="0"/>
        <w:rPr>
          <w:rFonts w:asciiTheme="minorHAnsi" w:hAnsiTheme="minorHAnsi" w:cstheme="minorBidi"/>
          <w:b/>
        </w:rPr>
      </w:pPr>
      <w:r w:rsidRPr="5041D537">
        <w:rPr>
          <w:rFonts w:asciiTheme="minorHAnsi" w:hAnsiTheme="minorHAnsi" w:cstheme="minorBidi"/>
          <w:b/>
        </w:rPr>
        <w:t>Conflicts of Interest</w:t>
      </w:r>
    </w:p>
    <w:p w:rsidR="009B7859" w:rsidP="5041D537" w:rsidRDefault="009B7859" w14:paraId="10F6BC75" w14:textId="02C74B6B">
      <w:pPr>
        <w:shd w:val="clear" w:color="auto" w:fill="FFFFFF" w:themeFill="background1"/>
        <w:spacing w:line="360" w:lineRule="auto"/>
        <w:rPr>
          <w:rFonts w:eastAsia="Times New Roman" w:asciiTheme="minorHAnsi" w:hAnsiTheme="minorHAnsi" w:cstheme="minorBidi"/>
          <w:sz w:val="24"/>
          <w:szCs w:val="24"/>
        </w:rPr>
      </w:pPr>
      <w:r w:rsidRPr="5041D537">
        <w:rPr>
          <w:rFonts w:eastAsia="Times New Roman" w:asciiTheme="minorHAnsi" w:hAnsiTheme="minorHAnsi" w:cstheme="minorBidi"/>
          <w:sz w:val="24"/>
          <w:szCs w:val="24"/>
        </w:rPr>
        <w:t>The authors declare no competing interests.</w:t>
      </w:r>
    </w:p>
    <w:p w:rsidRPr="009B7859" w:rsidR="00995CAA" w:rsidP="5041D537" w:rsidRDefault="00995CAA" w14:paraId="3CB0FA2F" w14:textId="77777777">
      <w:pPr>
        <w:pStyle w:val="Heading-Secondary"/>
        <w:spacing w:line="360" w:lineRule="auto"/>
        <w:ind w:left="0"/>
        <w:rPr>
          <w:rFonts w:asciiTheme="minorHAnsi" w:hAnsiTheme="minorHAnsi" w:cstheme="minorBidi"/>
          <w:b/>
        </w:rPr>
      </w:pPr>
      <w:r w:rsidRPr="5041D537">
        <w:rPr>
          <w:rFonts w:asciiTheme="minorHAnsi" w:hAnsiTheme="minorHAnsi" w:cstheme="minorBidi"/>
          <w:b/>
        </w:rPr>
        <w:lastRenderedPageBreak/>
        <w:t>Open Research</w:t>
      </w:r>
    </w:p>
    <w:p w:rsidRPr="00850691" w:rsidR="00995CAA" w:rsidP="5041D537" w:rsidRDefault="00B03D0F" w14:paraId="60EE9568" w14:textId="6B75A1A1">
      <w:pPr>
        <w:pStyle w:val="Text"/>
      </w:pPr>
      <w:r w:rsidR="00B03D0F">
        <w:rPr/>
        <w:t>The raw data and R</w:t>
      </w:r>
      <w:r w:rsidR="2A53C2BC">
        <w:rPr/>
        <w:t xml:space="preserve"> and Python</w:t>
      </w:r>
      <w:r w:rsidR="00B03D0F">
        <w:rPr/>
        <w:t xml:space="preserve"> code that support the findings and figures of this study are openly available at the following </w:t>
      </w:r>
      <w:r w:rsidR="00B03D0F">
        <w:rPr/>
        <w:t>Github</w:t>
      </w:r>
      <w:r w:rsidR="00B03D0F">
        <w:rPr/>
        <w:t xml:space="preserve"> repository:</w:t>
      </w:r>
      <w:r w:rsidR="7CC53715">
        <w:rPr/>
        <w:t xml:space="preserve"> https://github.com/MeganEDuffy/LCBP-EMMAs.</w:t>
      </w:r>
    </w:p>
    <w:p w:rsidRPr="009B7859" w:rsidR="00995CAA" w:rsidP="59D6761D" w:rsidRDefault="3F77EE46" w14:paraId="3BE6A8F9" w14:textId="77777777">
      <w:pPr>
        <w:pStyle w:val="Heading-Secondary"/>
        <w:spacing w:line="360" w:lineRule="auto"/>
        <w:ind w:left="0"/>
        <w:rPr>
          <w:rFonts w:asciiTheme="minorHAnsi" w:hAnsiTheme="minorHAnsi" w:cstheme="minorBidi"/>
          <w:b/>
        </w:rPr>
      </w:pPr>
      <w:r w:rsidRPr="59D6761D">
        <w:rPr>
          <w:rFonts w:asciiTheme="minorHAnsi" w:hAnsiTheme="minorHAnsi" w:cstheme="minorBidi"/>
          <w:b/>
        </w:rPr>
        <w:t>References</w:t>
      </w:r>
    </w:p>
    <w:p w:rsidR="005206B8" w:rsidP="005206B8" w:rsidRDefault="004433D7" w14:paraId="65D5D0E7" w14:textId="77777777">
      <w:pPr>
        <w:pStyle w:val="Bibliography"/>
      </w:pPr>
      <w:r w:rsidRPr="5041D537">
        <w:rPr>
          <w:rFonts w:eastAsia="Times New Roman" w:asciiTheme="minorHAnsi" w:hAnsiTheme="minorHAnsi" w:cstheme="minorBidi"/>
          <w:sz w:val="24"/>
          <w:szCs w:val="24"/>
        </w:rPr>
        <w:fldChar w:fldCharType="begin"/>
      </w:r>
      <w:r w:rsidRPr="5041D537">
        <w:rPr>
          <w:rFonts w:eastAsia="Times New Roman" w:asciiTheme="minorHAnsi" w:hAnsiTheme="minorHAnsi" w:cstheme="minorBidi"/>
          <w:sz w:val="24"/>
          <w:szCs w:val="24"/>
        </w:rPr>
        <w:instrText xml:space="preserve"> ADDIN ZOTERO_BIBL {"uncited":[],"omitted":[],"custom":[]} CSL_BIBLIOGRAPHY </w:instrText>
      </w:r>
      <w:r w:rsidRPr="5041D537">
        <w:rPr>
          <w:rFonts w:eastAsia="Times New Roman" w:asciiTheme="minorHAnsi" w:hAnsiTheme="minorHAnsi" w:cstheme="minorBidi"/>
          <w:sz w:val="24"/>
          <w:szCs w:val="24"/>
        </w:rPr>
        <w:fldChar w:fldCharType="separate"/>
      </w:r>
      <w:r w:rsidR="005206B8">
        <w:t xml:space="preserve">Barthold, Frauke K., Christoph Tyralla, Katrin Schneider, Kellie B. Vaché, Hans-Georg Frede, and Lutz Breuer. 2011. “How Many Tracers Do We Need for End Member Mixing Analysis (EMMA)? A Sensitivity Analysis.” </w:t>
      </w:r>
      <w:r w:rsidR="005206B8">
        <w:rPr>
          <w:i/>
          <w:iCs/>
        </w:rPr>
        <w:t>Water Resources Research</w:t>
      </w:r>
      <w:r w:rsidR="005206B8">
        <w:t xml:space="preserve"> 47 (8). https://doi.org/10.1029/2011WR010604.</w:t>
      </w:r>
    </w:p>
    <w:p w:rsidR="005206B8" w:rsidP="005206B8" w:rsidRDefault="005206B8" w14:paraId="56BC16BE" w14:textId="77777777">
      <w:pPr>
        <w:pStyle w:val="Bibliography"/>
      </w:pPr>
      <w:r>
        <w:t xml:space="preserve">Basu, Nandita B., Georgia Destouni, James W. Jawitz, et al. 2010. “Nutrient Loads Exported from Managed Catchments Reveal Emergent Biogeochemical Stationarity.” </w:t>
      </w:r>
      <w:r>
        <w:rPr>
          <w:i/>
          <w:iCs/>
        </w:rPr>
        <w:t>Geophysical Research Letters</w:t>
      </w:r>
      <w:r>
        <w:t xml:space="preserve"> 37 (23). https://doi.org/10.1029/2010GL045168.</w:t>
      </w:r>
    </w:p>
    <w:p w:rsidR="005206B8" w:rsidP="005206B8" w:rsidRDefault="005206B8" w14:paraId="08C15549" w14:textId="77777777">
      <w:pPr>
        <w:pStyle w:val="Bibliography"/>
      </w:pPr>
      <w:r>
        <w:t xml:space="preserve">Bayard, Daniel, Manfred Stähli, Aurèle Parriaux, and Hannes Flühler. 2005. “The Influence of Seasonally Frozen Soil on the Snowmelt Runoff at Two Alpine Sites in Southern Switzerland.” </w:t>
      </w:r>
      <w:r>
        <w:rPr>
          <w:i/>
          <w:iCs/>
        </w:rPr>
        <w:t>Journal of Hydrology</w:t>
      </w:r>
      <w:r>
        <w:t xml:space="preserve"> 309 (July): 66–84. https://doi.org/10.1016/j.jhydrol.2004.11.012.</w:t>
      </w:r>
    </w:p>
    <w:p w:rsidR="005206B8" w:rsidP="005206B8" w:rsidRDefault="005206B8" w14:paraId="7BF19853" w14:textId="77777777">
      <w:pPr>
        <w:pStyle w:val="Bibliography"/>
      </w:pPr>
      <w:r>
        <w:t xml:space="preserve">Brooks, Paul D., Paul Grogan, Pamela H. Templer, Peter Groffman, Mats G. Öquist, and Josh Schimel. 2011. “Carbon and Nitrogen Cycling in Snow-Covered Environments.” </w:t>
      </w:r>
      <w:r>
        <w:rPr>
          <w:i/>
          <w:iCs/>
        </w:rPr>
        <w:t>Geography Compass</w:t>
      </w:r>
      <w:r>
        <w:t xml:space="preserve"> 5 (9): 682–99. https://doi.org/10.1111/j.1749-8198.2011.00420.x.</w:t>
      </w:r>
    </w:p>
    <w:p w:rsidR="005206B8" w:rsidP="005206B8" w:rsidRDefault="005206B8" w14:paraId="7E6D9AF0" w14:textId="77777777">
      <w:pPr>
        <w:pStyle w:val="Bibliography"/>
      </w:pPr>
      <w:r>
        <w:t xml:space="preserve">Casson, N. J., A. R. Contosta, E. A. Burakowski, et al. 2019. “Winter Weather Whiplash: Impacts of Meteorological Events Misaligned With Natural and Human Systems in Seasonally Snow-Covered Regions.” </w:t>
      </w:r>
      <w:r>
        <w:rPr>
          <w:i/>
          <w:iCs/>
        </w:rPr>
        <w:t>Earth’s Future</w:t>
      </w:r>
      <w:r>
        <w:t xml:space="preserve"> 7 (12): 1434–50. https://doi.org/10.1029/2019EF001224.</w:t>
      </w:r>
    </w:p>
    <w:p w:rsidR="005206B8" w:rsidP="005206B8" w:rsidRDefault="005206B8" w14:paraId="4DDDF3E1" w14:textId="77777777">
      <w:pPr>
        <w:pStyle w:val="Bibliography"/>
      </w:pPr>
      <w:r>
        <w:t xml:space="preserve">Casson, N. J., M. C. Eimers, and S. A. Watmough. 2012. “Impact of Winter Warming on the Timing of Nutrient Export from Forested Catchments.” </w:t>
      </w:r>
      <w:r>
        <w:rPr>
          <w:i/>
          <w:iCs/>
        </w:rPr>
        <w:t>Hydrological Processes</w:t>
      </w:r>
      <w:r>
        <w:t xml:space="preserve"> 26 (17): 2546–54. https://doi.org/10.1002/hyp.8461.</w:t>
      </w:r>
    </w:p>
    <w:p w:rsidR="005206B8" w:rsidP="005206B8" w:rsidRDefault="005206B8" w14:paraId="56E1E0F8" w14:textId="77777777">
      <w:pPr>
        <w:pStyle w:val="Bibliography"/>
      </w:pPr>
      <w:r>
        <w:t xml:space="preserve">Casson, N. J., M. C. Eimers, and S. A. Watmough. 2014. “Sources of Nitrate Export during Rain-on-Snow Events at Forested Catchments.” </w:t>
      </w:r>
      <w:r>
        <w:rPr>
          <w:i/>
          <w:iCs/>
        </w:rPr>
        <w:t>Biogeochemistry</w:t>
      </w:r>
      <w:r>
        <w:t xml:space="preserve"> 120: 23–36.</w:t>
      </w:r>
    </w:p>
    <w:p w:rsidR="005206B8" w:rsidP="005206B8" w:rsidRDefault="005206B8" w14:paraId="328068F4" w14:textId="77777777">
      <w:pPr>
        <w:pStyle w:val="Bibliography"/>
      </w:pPr>
      <w:r>
        <w:t xml:space="preserve">Christophersen, Nils, and Richard P. Hooper. 1992. “Multivariate Analysis of Stream Water Chemical Data: The Use of Principal Components Analysis for the End-Member Mixing Problem.” </w:t>
      </w:r>
      <w:r>
        <w:rPr>
          <w:i/>
          <w:iCs/>
        </w:rPr>
        <w:t>Water Resources Research</w:t>
      </w:r>
      <w:r>
        <w:t xml:space="preserve"> 28 (1): 99–107. https://doi.org/10.1029/91WR02518.</w:t>
      </w:r>
    </w:p>
    <w:p w:rsidR="005206B8" w:rsidP="005206B8" w:rsidRDefault="005206B8" w14:paraId="034730D6" w14:textId="77777777">
      <w:pPr>
        <w:pStyle w:val="Bibliography"/>
      </w:pPr>
      <w:r>
        <w:t xml:space="preserve">Clark, M., C. Crossett, G.L. Galford, and J. Faulkner. 2021. </w:t>
      </w:r>
      <w:r>
        <w:rPr>
          <w:i/>
          <w:iCs/>
        </w:rPr>
        <w:t>The Vermont Climate Assessment 2021</w:t>
      </w:r>
      <w:r>
        <w:t>. Gund Institute for Environment, University of Vermont.</w:t>
      </w:r>
    </w:p>
    <w:p w:rsidR="005206B8" w:rsidP="005206B8" w:rsidRDefault="005206B8" w14:paraId="5D292D33" w14:textId="77777777">
      <w:pPr>
        <w:pStyle w:val="Bibliography"/>
      </w:pPr>
      <w:r>
        <w:t xml:space="preserve">Contosta, Alexandra R., Nora J. Casson, Sarah Garlick, et al. 2019. “Northern Forest Winters Have Lost Cold, Snowy Conditions That Are Important for Ecosystems and Human Communities.” </w:t>
      </w:r>
      <w:r>
        <w:rPr>
          <w:i/>
          <w:iCs/>
        </w:rPr>
        <w:t>Ecological Applications</w:t>
      </w:r>
      <w:r>
        <w:t xml:space="preserve"> 29 (7): e01974. https://doi.org/10.1002/eap.1974.</w:t>
      </w:r>
    </w:p>
    <w:p w:rsidR="005206B8" w:rsidP="005206B8" w:rsidRDefault="005206B8" w14:paraId="0FB7E4DC" w14:textId="77777777">
      <w:pPr>
        <w:pStyle w:val="Bibliography"/>
      </w:pPr>
      <w:r>
        <w:t xml:space="preserve">Craig, H. 1961. “Isotopic Variations in Meteoric Waters.” </w:t>
      </w:r>
      <w:r>
        <w:rPr>
          <w:i/>
          <w:iCs/>
        </w:rPr>
        <w:t>Science (New York, N.Y.)</w:t>
      </w:r>
      <w:r>
        <w:t xml:space="preserve"> 133 (3465): 1702–3. https://doi.org/10.1126/science.133.3465.1702.</w:t>
      </w:r>
    </w:p>
    <w:p w:rsidR="005206B8" w:rsidP="005206B8" w:rsidRDefault="005206B8" w14:paraId="1CD3828C" w14:textId="77777777">
      <w:pPr>
        <w:pStyle w:val="Bibliography"/>
      </w:pPr>
      <w:r>
        <w:t xml:space="preserve">Crossman, Jill, M. Catherine Eimers, Nora J. Casson, et al. 2016. “Regional Meteorological Drivers and Long Term Trends of Winter-Spring Nitrate Dynamics across Watersheds in Northeastern North America.” </w:t>
      </w:r>
      <w:r>
        <w:rPr>
          <w:i/>
          <w:iCs/>
        </w:rPr>
        <w:t>Biogeochemistry</w:t>
      </w:r>
      <w:r>
        <w:t xml:space="preserve"> 130 (3): 247–65. https://doi.org/10.1007/s10533-016-0255-z.</w:t>
      </w:r>
    </w:p>
    <w:p w:rsidR="005206B8" w:rsidP="005206B8" w:rsidRDefault="005206B8" w14:paraId="7943F84B" w14:textId="77777777">
      <w:pPr>
        <w:pStyle w:val="Bibliography"/>
      </w:pPr>
      <w:r>
        <w:t xml:space="preserve">Doane, Timothy A., and William R. Horwáth. 2003. “Spectrophotometric Determination of Nitrate with a Single Reagent.” </w:t>
      </w:r>
      <w:r>
        <w:rPr>
          <w:i/>
          <w:iCs/>
        </w:rPr>
        <w:t>Analytical Letters</w:t>
      </w:r>
      <w:r>
        <w:t xml:space="preserve"> 36 (12): 2713–22. https://doi.org/10.1081/AL-120024647.</w:t>
      </w:r>
    </w:p>
    <w:p w:rsidR="005206B8" w:rsidP="005206B8" w:rsidRDefault="005206B8" w14:paraId="3F99415E" w14:textId="77777777">
      <w:pPr>
        <w:pStyle w:val="Bibliography"/>
      </w:pPr>
      <w:r>
        <w:t xml:space="preserve">Dwivedi, Ravindra, Thomas Meixner, Jennifer C. McIntosh, et al. 2019. “Hydrologic Functioning of the Deep Critical Zone and Contributions to Streamflow in a High-Elevation Catchment: Testing of Multiple Conceptual Models.” </w:t>
      </w:r>
      <w:r>
        <w:rPr>
          <w:i/>
          <w:iCs/>
        </w:rPr>
        <w:t>Hydrological Processes</w:t>
      </w:r>
      <w:r>
        <w:t xml:space="preserve"> 33 (4): 476–94. https://doi.org/10.1002/hyp.13363.</w:t>
      </w:r>
    </w:p>
    <w:p w:rsidR="005206B8" w:rsidP="005206B8" w:rsidRDefault="005206B8" w14:paraId="756D912E" w14:textId="77777777">
      <w:pPr>
        <w:pStyle w:val="Bibliography"/>
      </w:pPr>
      <w:r>
        <w:t xml:space="preserve">Eiriksson, David, Michael Whitson, Charles H. Luce, et al. 2013. “An Evaluation of the Hydrologic Relevance of Lateral Flow in Snow at Hillslope and Catchment Scales.” </w:t>
      </w:r>
      <w:r>
        <w:rPr>
          <w:i/>
          <w:iCs/>
        </w:rPr>
        <w:t>Hydrological Processes</w:t>
      </w:r>
      <w:r>
        <w:t xml:space="preserve"> 27 (5): 640–54. https://doi.org/10.1002/hyp.9666.</w:t>
      </w:r>
    </w:p>
    <w:p w:rsidR="005206B8" w:rsidP="005206B8" w:rsidRDefault="005206B8" w14:paraId="07679058" w14:textId="77777777">
      <w:pPr>
        <w:pStyle w:val="Bibliography"/>
      </w:pPr>
      <w:r>
        <w:t xml:space="preserve">Fitzhugh, Ross D., Charles T. Driscoll, Peter M. Groffman, Geraldine L. Tierney, Timothy J. Fahey, and Janet P. Hardy. 2001. “Effects of Soil Freezing Disturbance on Soil Solution Nitrogen, Phosphorus, and Carbon </w:t>
      </w:r>
      <w:r>
        <w:lastRenderedPageBreak/>
        <w:t xml:space="preserve">Chemistry in a Northern Hardwood Ecosystem.” </w:t>
      </w:r>
      <w:r>
        <w:rPr>
          <w:i/>
          <w:iCs/>
        </w:rPr>
        <w:t>Biogeochemistry</w:t>
      </w:r>
      <w:r>
        <w:t xml:space="preserve"> 56 (2): 215–38. https://doi.org/10.1023/A:1013076609950.</w:t>
      </w:r>
    </w:p>
    <w:p w:rsidR="005206B8" w:rsidP="005206B8" w:rsidRDefault="005206B8" w14:paraId="2B19328C" w14:textId="77777777">
      <w:pPr>
        <w:pStyle w:val="Bibliography"/>
      </w:pPr>
      <w:r>
        <w:t xml:space="preserve">Freudiger, D., I. Kohn, K. Stahl, and M. Weiler. 2014. “Large-Scale Analysis of Changing Frequencies of Rain-on-Snow Events with Flood-Generation Potential.” </w:t>
      </w:r>
      <w:r>
        <w:rPr>
          <w:i/>
          <w:iCs/>
        </w:rPr>
        <w:t>Hydrology and Earth System Sciences</w:t>
      </w:r>
      <w:r>
        <w:t xml:space="preserve"> 18 (7): 2695–709. https://doi.org/10.5194/hess-18-2695-2014.</w:t>
      </w:r>
    </w:p>
    <w:p w:rsidR="005206B8" w:rsidP="005206B8" w:rsidRDefault="005206B8" w14:paraId="00B4EFA4" w14:textId="77777777">
      <w:pPr>
        <w:pStyle w:val="Bibliography"/>
      </w:pPr>
      <w:r>
        <w:t xml:space="preserve">Fuss, Colin B. 2016. </w:t>
      </w:r>
      <w:r>
        <w:rPr>
          <w:i/>
          <w:iCs/>
        </w:rPr>
        <w:t>Nitrate and Dissolved Organic Carbon Mobilization in Response to Soil Freezing Variability</w:t>
      </w:r>
      <w:r>
        <w:t>.</w:t>
      </w:r>
    </w:p>
    <w:p w:rsidR="005206B8" w:rsidP="005206B8" w:rsidRDefault="005206B8" w14:paraId="385A24B2" w14:textId="77777777">
      <w:pPr>
        <w:pStyle w:val="Bibliography"/>
      </w:pPr>
      <w:r>
        <w:t xml:space="preserve">Fuss, Colin B., Charles T. Driscoll, Mark B. Green, and Peter M. Groffman. 2016. “Hydrologic Flowpaths during Snowmelt in Forested Headwater Catchments under Differing Winter Climatic and Soil Frost Regimes.” </w:t>
      </w:r>
      <w:r>
        <w:rPr>
          <w:i/>
          <w:iCs/>
        </w:rPr>
        <w:t>Hydrological Processes</w:t>
      </w:r>
      <w:r>
        <w:t xml:space="preserve"> 30 (24): 4617–32. https://doi.org/10.1002/hyp.10956.</w:t>
      </w:r>
    </w:p>
    <w:p w:rsidR="005206B8" w:rsidP="005206B8" w:rsidRDefault="005206B8" w14:paraId="753E8A64" w14:textId="77777777">
      <w:pPr>
        <w:pStyle w:val="Bibliography"/>
      </w:pPr>
      <w:r>
        <w:t xml:space="preserve">Groffman, Peter M., Charles T. Driscoll, Timothy J. Fahey, Janet P. Hardy, Ross D. Fitzhugh, and Geraldine L. Tierney. 2001. “Colder Soils in a Warmer World: A Snow Manipulation Study in a Northern Hardwood Forest Ecosystem.” </w:t>
      </w:r>
      <w:r>
        <w:rPr>
          <w:i/>
          <w:iCs/>
        </w:rPr>
        <w:t>Biogeochemistry</w:t>
      </w:r>
      <w:r>
        <w:t xml:space="preserve"> 56 (2): 135–50. https://doi.org/10.1023/A:1013039830323.</w:t>
      </w:r>
    </w:p>
    <w:p w:rsidR="005206B8" w:rsidP="005206B8" w:rsidRDefault="005206B8" w14:paraId="7B501FCD" w14:textId="77777777">
      <w:pPr>
        <w:pStyle w:val="Bibliography"/>
      </w:pPr>
      <w:r>
        <w:t xml:space="preserve">Groffman, Peter M., Janet P. Hardy, Charles T. Driscoll, and Timothy J. Fahey. 2006. “Snow Depth, Soil Freezing, and Fluxes of Carbon Dioxide, Nitrous Oxide and Methane in a Northern Hardwood Forest.” </w:t>
      </w:r>
      <w:r>
        <w:rPr>
          <w:i/>
          <w:iCs/>
        </w:rPr>
        <w:t>Global Change Biology</w:t>
      </w:r>
      <w:r>
        <w:t xml:space="preserve"> 12 (9): 1748–60. https://doi.org/10.1111/j.1365-2486.2006.01194.x.</w:t>
      </w:r>
    </w:p>
    <w:p w:rsidR="005206B8" w:rsidP="005206B8" w:rsidRDefault="005206B8" w14:paraId="4BE0F6E1" w14:textId="77777777">
      <w:pPr>
        <w:pStyle w:val="Bibliography"/>
      </w:pPr>
      <w:r>
        <w:t xml:space="preserve">Guilbert, Justin, Brian Beckage, Jonathan M. Winter, Radley M. Horton, Timothy Perkins, and Arne Bomblies. 2014. </w:t>
      </w:r>
      <w:r>
        <w:rPr>
          <w:i/>
          <w:iCs/>
        </w:rPr>
        <w:t>Impacts of Projected Climate Change over the Lake Champlain Basin in Vermont</w:t>
      </w:r>
      <w:r>
        <w:t>. Journal of Applied Meteorology and Climatology. August 1. https://doi.org/10.1175/JAMC-D-13-0338.1.</w:t>
      </w:r>
    </w:p>
    <w:p w:rsidR="005206B8" w:rsidP="005206B8" w:rsidRDefault="005206B8" w14:paraId="106BF5E0" w14:textId="77777777">
      <w:pPr>
        <w:pStyle w:val="Bibliography"/>
      </w:pPr>
      <w:r>
        <w:t xml:space="preserve">Hale, Kate, Andrew Schroth, James Shanley, and Beverley Wemple. 2025. “Warmer Winters Drive Declines in Snowpack and Consequent Increases in Annual and Seasonal Runoff in a Headwater Region of the Northeastern United States.” </w:t>
      </w:r>
      <w:r>
        <w:rPr>
          <w:i/>
          <w:iCs/>
        </w:rPr>
        <w:t>Hydrological Processes</w:t>
      </w:r>
      <w:r>
        <w:t xml:space="preserve"> 39 (2): e70092. https://doi.org/10.1002/hyp.70092.</w:t>
      </w:r>
    </w:p>
    <w:p w:rsidR="005206B8" w:rsidP="005206B8" w:rsidRDefault="005206B8" w14:paraId="18C44794" w14:textId="77777777">
      <w:pPr>
        <w:pStyle w:val="Bibliography"/>
      </w:pPr>
      <w:r>
        <w:t xml:space="preserve">Harris, David M., Jeffrey J. McDonnell, and Allan Rodhe. 1995. “Hydrograph Separation Using Continuous Open System Isotope Mixing.” </w:t>
      </w:r>
      <w:r>
        <w:rPr>
          <w:i/>
          <w:iCs/>
        </w:rPr>
        <w:t>Water Resources Research</w:t>
      </w:r>
      <w:r>
        <w:t xml:space="preserve"> 31 (1): 157–71. https://doi.org/10.1029/94WR01966.</w:t>
      </w:r>
    </w:p>
    <w:p w:rsidR="005206B8" w:rsidP="005206B8" w:rsidRDefault="005206B8" w14:paraId="3CFAAAE5" w14:textId="77777777">
      <w:pPr>
        <w:pStyle w:val="Bibliography"/>
      </w:pPr>
      <w:r>
        <w:t xml:space="preserve">Hooper, Richard P. 2003. “Diagnostic Tools for Mixing Models of Stream Water Chemistry.” </w:t>
      </w:r>
      <w:r>
        <w:rPr>
          <w:i/>
          <w:iCs/>
        </w:rPr>
        <w:t>Water Resources Research</w:t>
      </w:r>
      <w:r>
        <w:t xml:space="preserve"> 39 (3). https://doi.org/10.1029/2002WR001528.</w:t>
      </w:r>
    </w:p>
    <w:p w:rsidR="005206B8" w:rsidP="005206B8" w:rsidRDefault="005206B8" w14:paraId="777ADA85" w14:textId="77777777">
      <w:pPr>
        <w:pStyle w:val="Bibliography"/>
      </w:pPr>
      <w:r>
        <w:t xml:space="preserve">Hooper, Richard P., Nils Christophersen, and Norman E. Peters. 1990. “Modelling Streamwater Chemistry as a Mixture of Soilwater End-Members — An Application to the Panola Mountain Catchment, Georgia, U.S.A.” </w:t>
      </w:r>
      <w:r>
        <w:rPr>
          <w:i/>
          <w:iCs/>
        </w:rPr>
        <w:t>Journal of Hydrology</w:t>
      </w:r>
      <w:r>
        <w:t>, Transfer of Elements Through the Hydrological Cycle, vol. 116 (1): 321–43. https://doi.org/10.1016/0022-1694(90)90131-G.</w:t>
      </w:r>
    </w:p>
    <w:p w:rsidR="005206B8" w:rsidP="005206B8" w:rsidRDefault="005206B8" w14:paraId="3F1E1D86" w14:textId="77777777">
      <w:pPr>
        <w:pStyle w:val="Bibliography"/>
      </w:pPr>
      <w:r>
        <w:t xml:space="preserve">Il Jeong, Dae, and Laxmi Sushama. 2018. “Rain-on-Snow Events over North America Based on Two Canadian Regional Climate Models.” </w:t>
      </w:r>
      <w:r>
        <w:rPr>
          <w:i/>
          <w:iCs/>
        </w:rPr>
        <w:t>Climate Dynamics</w:t>
      </w:r>
      <w:r>
        <w:t xml:space="preserve"> 50 (1): 303–16. https://doi.org/10.1007/s00382-017-3609-x.</w:t>
      </w:r>
    </w:p>
    <w:p w:rsidR="005206B8" w:rsidP="005206B8" w:rsidRDefault="005206B8" w14:paraId="015F653E" w14:textId="77777777">
      <w:pPr>
        <w:pStyle w:val="Bibliography"/>
      </w:pPr>
      <w:r>
        <w:t xml:space="preserve">Inamdar, Shreeram, Gurbir Dhillon, Shatrughan Singh, et al. 2013. “Temporal Variation in End-Member Chemistry and Its Influence on Runoff Mixing Patterns in a Forested, Piedmont Catchment.” </w:t>
      </w:r>
      <w:r>
        <w:rPr>
          <w:i/>
          <w:iCs/>
        </w:rPr>
        <w:t>Water Resources Research</w:t>
      </w:r>
      <w:r>
        <w:t xml:space="preserve"> 49 (4): 1828–44. https://doi.org/10.1002/wrcr.20158.</w:t>
      </w:r>
    </w:p>
    <w:p w:rsidR="005206B8" w:rsidP="005206B8" w:rsidRDefault="005206B8" w14:paraId="43BB9A8B" w14:textId="77777777">
      <w:pPr>
        <w:pStyle w:val="Bibliography"/>
      </w:pPr>
      <w:r>
        <w:t xml:space="preserve">Inamdar, Shreeram P., and Myron J. Mitchell. 2006. “Hydrologic and Topographic Controls on Storm-Event Exports of Dissolved Organic Carbon (DOC) and Nitrate across Catchment Scales.” </w:t>
      </w:r>
      <w:r>
        <w:rPr>
          <w:i/>
          <w:iCs/>
        </w:rPr>
        <w:t>Water Resources Research</w:t>
      </w:r>
      <w:r>
        <w:t xml:space="preserve"> 42 (3). https://doi.org/10.1029/2005WR004212.</w:t>
      </w:r>
    </w:p>
    <w:p w:rsidR="005206B8" w:rsidP="005206B8" w:rsidRDefault="005206B8" w14:paraId="0F24A7FB" w14:textId="77777777">
      <w:pPr>
        <w:pStyle w:val="Bibliography"/>
      </w:pPr>
      <w:r>
        <w:t xml:space="preserve">Iversen, Colleen M., Joanne Childs, Richard J. Norby, et al. 2022. “Fine-Root Growth in a Forested Bog Is Seasonally Dynamic, but Shallowly Distributed in Nutrient-Poor Peat.” </w:t>
      </w:r>
      <w:r>
        <w:rPr>
          <w:i/>
          <w:iCs/>
        </w:rPr>
        <w:t>Plant and Soil</w:t>
      </w:r>
      <w:r>
        <w:t>, ahead of print, March 24. https://doi.org/10.1007/s11104-017-3231-z.</w:t>
      </w:r>
    </w:p>
    <w:p w:rsidR="005206B8" w:rsidP="005206B8" w:rsidRDefault="005206B8" w14:paraId="0C4D1331" w14:textId="77777777">
      <w:pPr>
        <w:pStyle w:val="Bibliography"/>
      </w:pPr>
      <w:r>
        <w:t xml:space="preserve">Jones, Mariel W., Stephen D. Sebestyen, Salli F. Dymond, G. H. Crystal Ng, and Xue Feng. 2023. “Soil Frost Controls Streamflow Generation Processes in Headwater Catchments.” </w:t>
      </w:r>
      <w:r>
        <w:rPr>
          <w:i/>
          <w:iCs/>
        </w:rPr>
        <w:t>Journal of Hydrology</w:t>
      </w:r>
      <w:r>
        <w:t xml:space="preserve"> 617 (February): 128801. https://doi.org/10.1016/j.jhydrol.2022.128801.</w:t>
      </w:r>
    </w:p>
    <w:p w:rsidR="005206B8" w:rsidP="005206B8" w:rsidRDefault="005206B8" w14:paraId="03E5EB76" w14:textId="77777777">
      <w:pPr>
        <w:pStyle w:val="Bibliography"/>
      </w:pPr>
      <w:r>
        <w:t xml:space="preserve">Kane, Douglas L., and Jean Stein. 1983. “Water Movement into Seasonally Frozen Soils.” </w:t>
      </w:r>
      <w:r>
        <w:rPr>
          <w:i/>
          <w:iCs/>
        </w:rPr>
        <w:t>Water Resources Research</w:t>
      </w:r>
      <w:r>
        <w:t xml:space="preserve"> 19 (6): 1547–57. https://doi.org/10.1029/WR019i006p01547.</w:t>
      </w:r>
    </w:p>
    <w:p w:rsidR="005206B8" w:rsidP="005206B8" w:rsidRDefault="005206B8" w14:paraId="2686CB3C" w14:textId="77777777">
      <w:pPr>
        <w:pStyle w:val="Bibliography"/>
      </w:pPr>
      <w:r>
        <w:t xml:space="preserve">Kilpatrick, F. A., and Ernest D. Cobb. 1985. “Measurement of Discharge Using Tracers.” In </w:t>
      </w:r>
      <w:r>
        <w:rPr>
          <w:i/>
          <w:iCs/>
        </w:rPr>
        <w:t>Techniques of Water-Resources Investigations</w:t>
      </w:r>
      <w:r>
        <w:t>, Nos. 03-A16. U.S. G.P.O.,. https://doi.org/10.3133/twri03A16.</w:t>
      </w:r>
    </w:p>
    <w:p w:rsidR="005206B8" w:rsidP="005206B8" w:rsidRDefault="005206B8" w14:paraId="1C2F8D92" w14:textId="77777777">
      <w:pPr>
        <w:pStyle w:val="Bibliography"/>
      </w:pPr>
      <w:r>
        <w:t xml:space="preserve">Kincaid, Dustin W., Erin C. Seybold, E. Carol Adair, et al. 2020. “Land Use and Season Influence Event-Scale Nitrate and Soluble Reactive Phosphorus Exports and Export Stoichiometry from Headwater Catchments.” </w:t>
      </w:r>
      <w:r>
        <w:rPr>
          <w:i/>
          <w:iCs/>
        </w:rPr>
        <w:t>Water Resources Research</w:t>
      </w:r>
      <w:r>
        <w:t xml:space="preserve"> 56 (10): e2020WR027361. https://doi.org/10.1029/2020WR027361.</w:t>
      </w:r>
    </w:p>
    <w:p w:rsidR="005206B8" w:rsidP="005206B8" w:rsidRDefault="005206B8" w14:paraId="6756EC88" w14:textId="77777777">
      <w:pPr>
        <w:pStyle w:val="Bibliography"/>
      </w:pPr>
      <w:r>
        <w:t xml:space="preserve">Kreyling, Juergen, Rhena Schumann, and Robert Weigel. 2020. “Soils from Cold and Snowy Temperate Deciduous Forests Release More Nitrogen and Phosphorus after Soil Freeze–Thaw Cycles than Soils from Warmer, Snow-Poor Conditions.” </w:t>
      </w:r>
      <w:r>
        <w:rPr>
          <w:i/>
          <w:iCs/>
        </w:rPr>
        <w:t>Biogeosciences</w:t>
      </w:r>
      <w:r>
        <w:t xml:space="preserve"> 17 (15): 4103–17. https://doi.org/10.5194/bg-17-4103-2020.</w:t>
      </w:r>
    </w:p>
    <w:p w:rsidR="005206B8" w:rsidP="005206B8" w:rsidRDefault="005206B8" w14:paraId="0CBD1D16" w14:textId="77777777">
      <w:pPr>
        <w:pStyle w:val="Bibliography"/>
      </w:pPr>
      <w:r>
        <w:t xml:space="preserve">Kunkel, K. E. 2022. </w:t>
      </w:r>
      <w:r>
        <w:rPr>
          <w:i/>
          <w:iCs/>
        </w:rPr>
        <w:t>State Climate Summaries for the United States 2022. NOAA Technical Report NESDIS 150.</w:t>
      </w:r>
      <w:r>
        <w:t xml:space="preserve"> NOAA NESDIS. https://statesummaries.ncics.org/chapter/vt.</w:t>
      </w:r>
    </w:p>
    <w:p w:rsidR="005206B8" w:rsidP="005206B8" w:rsidRDefault="005206B8" w14:paraId="4E119C40" w14:textId="77777777">
      <w:pPr>
        <w:pStyle w:val="Bibliography"/>
      </w:pPr>
      <w:r>
        <w:lastRenderedPageBreak/>
        <w:t xml:space="preserve">Lajtha, K., C. T. Driscoll, W. M. Jarrell, and E. T. Elliott. 1999. </w:t>
      </w:r>
      <w:r>
        <w:rPr>
          <w:i/>
          <w:iCs/>
        </w:rPr>
        <w:t>Soil Phosphorus: Characterization and Total Element Analysis</w:t>
      </w:r>
      <w:r>
        <w:t>. 115–42.</w:t>
      </w:r>
    </w:p>
    <w:p w:rsidR="005206B8" w:rsidP="005206B8" w:rsidRDefault="005206B8" w14:paraId="14A41320" w14:textId="77777777">
      <w:pPr>
        <w:pStyle w:val="Bibliography"/>
      </w:pPr>
      <w:r>
        <w:t xml:space="preserve">Landsman-Gerjoi, Maxwell, Julia N. Perdrial, Brittany Lancellotti, et al. 2020. “Measuring the Influence of Environmental Conditions on Dissolved Organic Matter Biodegradability and Optical Properties: A Combined Field and Laboratory Study.” </w:t>
      </w:r>
      <w:r>
        <w:rPr>
          <w:i/>
          <w:iCs/>
        </w:rPr>
        <w:t>Biogeochemistry</w:t>
      </w:r>
      <w:r>
        <w:t xml:space="preserve"> 149 (1): 37–52. https://doi.org/10.1007/s10533-020-00664-9.</w:t>
      </w:r>
    </w:p>
    <w:p w:rsidR="005206B8" w:rsidP="005206B8" w:rsidRDefault="005206B8" w14:paraId="757E7E3A" w14:textId="77777777">
      <w:pPr>
        <w:pStyle w:val="Bibliography"/>
      </w:pPr>
      <w:r>
        <w:t xml:space="preserve">McDonnell, J. J., M. Bonell, M. K. Stewart, and A. J. Pearce. 1990. “Deuterium Variations in Storm Rainfall: Implications for Stream Hydrograph Separation.” </w:t>
      </w:r>
      <w:r>
        <w:rPr>
          <w:i/>
          <w:iCs/>
        </w:rPr>
        <w:t>Water Resources Research</w:t>
      </w:r>
      <w:r>
        <w:t xml:space="preserve"> 26 (3): 455–58. https://doi.org/10.1029/WR026i003p00455.</w:t>
      </w:r>
    </w:p>
    <w:p w:rsidR="005206B8" w:rsidP="005206B8" w:rsidRDefault="005206B8" w14:paraId="10BD5B7A" w14:textId="77777777">
      <w:pPr>
        <w:pStyle w:val="Bibliography"/>
      </w:pPr>
      <w:r>
        <w:t xml:space="preserve">Nobrega, Sonia, and Paul Grogan. 2007. “Deeper Snow Enhances Winter Respiration from Both Plant-Associated and Bulk Soil Carbon Pools in Birch Hummock Tundra.” </w:t>
      </w:r>
      <w:r>
        <w:rPr>
          <w:i/>
          <w:iCs/>
        </w:rPr>
        <w:t>Ecosystems</w:t>
      </w:r>
      <w:r>
        <w:t xml:space="preserve"> 10 (3): 419–31. https://doi.org/10.1007/s10021-007-9033-z.</w:t>
      </w:r>
    </w:p>
    <w:p w:rsidR="005206B8" w:rsidP="005206B8" w:rsidRDefault="005206B8" w14:paraId="4B6B1A15" w14:textId="77777777">
      <w:pPr>
        <w:pStyle w:val="Bibliography"/>
      </w:pPr>
      <w:r>
        <w:t xml:space="preserve">Novak, Martin, Frantisek Buzek, Radim Seibert, et al. 2025. “Ammonium and Nitrate in Ice Accretions and Snow at Two Central European Montane Locations: δ15N and δ18OH2O&lt;math&gt;&lt;msub Is="true"&gt;&lt;mi Mathvariant="normal" Is="true"&gt;O&lt;/Mi&gt;&lt;mrow Is="true"&gt;&lt;msub Is="true"&gt;&lt;mi Mathvariant="normal" Is="true"&gt;H&lt;/Mi&gt;&lt;mn Is="true"&gt;2&lt;/Mn&gt;&lt;/Msub&gt;&lt;mi Mathvariant="normal" Is="true"&gt;O&lt;/Mi&gt;&lt;/Mrow&gt;&lt;/Msub&gt;&lt;/Math&gt; Isotope Ratios, Fluxes and Sources.” </w:t>
      </w:r>
      <w:r>
        <w:rPr>
          <w:i/>
          <w:iCs/>
        </w:rPr>
        <w:t>Science of The Total Environment</w:t>
      </w:r>
      <w:r>
        <w:t xml:space="preserve"> 959 (January): 178203. https://doi.org/10.1016/j.scitotenv.2024.178203.</w:t>
      </w:r>
    </w:p>
    <w:p w:rsidR="005206B8" w:rsidP="005206B8" w:rsidRDefault="005206B8" w14:paraId="66D46B66" w14:textId="77777777">
      <w:pPr>
        <w:pStyle w:val="Bibliography"/>
      </w:pPr>
      <w:r>
        <w:t xml:space="preserve">Pellerin, Brian A., John Franco Saraceno, James B. Shanley, et al. 2012. “Taking the Pulse of Snowmelt: In Situ Sensors Reveal Seasonal, Event and Diurnal Patterns of Nitrate and Dissolved Organic Matter Variability in an Upland Forest Stream.” </w:t>
      </w:r>
      <w:r>
        <w:rPr>
          <w:i/>
          <w:iCs/>
        </w:rPr>
        <w:t>Biogeochemistry</w:t>
      </w:r>
      <w:r>
        <w:t xml:space="preserve"> 108 (1): 183–98. https://doi.org/10.1007/s10533-011-9589-8.</w:t>
      </w:r>
    </w:p>
    <w:p w:rsidR="005206B8" w:rsidP="005206B8" w:rsidRDefault="005206B8" w14:paraId="7E2904BD" w14:textId="77777777">
      <w:pPr>
        <w:pStyle w:val="Bibliography"/>
      </w:pPr>
      <w:r>
        <w:t xml:space="preserve">Penna, D., M. Ahmad, S. J. Birks, et al. 2014. “A New Method of Snowmelt Sampling for Water Stable Isotopes.” </w:t>
      </w:r>
      <w:r>
        <w:rPr>
          <w:i/>
          <w:iCs/>
        </w:rPr>
        <w:t>Hydrological Processes</w:t>
      </w:r>
      <w:r>
        <w:t xml:space="preserve"> 28 (22): 5637–44. https://doi.org/10.1002/hyp.10273.</w:t>
      </w:r>
    </w:p>
    <w:p w:rsidR="005206B8" w:rsidP="005206B8" w:rsidRDefault="005206B8" w14:paraId="06A7BAF4" w14:textId="77777777">
      <w:pPr>
        <w:pStyle w:val="Bibliography"/>
      </w:pPr>
      <w:r>
        <w:t xml:space="preserve">Perdrial, Julia N., Jennifer McIntosh, Adrian Harpold, et al. 2014. “Stream Water Carbon Controls in Seasonally Snow-Covered Mountain Catchments: Impact of Inter-Annual Variability of Water Fluxes, Catchment Aspect and Seasonal Processes.” </w:t>
      </w:r>
      <w:r>
        <w:rPr>
          <w:i/>
          <w:iCs/>
        </w:rPr>
        <w:t>Biogeochemistry</w:t>
      </w:r>
      <w:r>
        <w:t xml:space="preserve"> 118 (1): 273–90. https://doi.org/10.1007/s10533-013-9929-y.</w:t>
      </w:r>
    </w:p>
    <w:p w:rsidR="005206B8" w:rsidP="005206B8" w:rsidRDefault="005206B8" w14:paraId="6BBBD284" w14:textId="77777777">
      <w:pPr>
        <w:pStyle w:val="Bibliography"/>
      </w:pPr>
      <w:r>
        <w:t xml:space="preserve">Picard, Christopher J., Jonathan M. Winter, Charlotte Cockburn, et al. 2023. “Twenty-First Century Increases in Total and Extreme Precipitation across the Northeastern USA.” </w:t>
      </w:r>
      <w:r>
        <w:rPr>
          <w:i/>
          <w:iCs/>
        </w:rPr>
        <w:t>Climatic Change</w:t>
      </w:r>
      <w:r>
        <w:t xml:space="preserve"> 176 (6): 72. https://doi.org/10.1007/s10584-023-03545-w.</w:t>
      </w:r>
    </w:p>
    <w:p w:rsidR="005206B8" w:rsidP="005206B8" w:rsidRDefault="005206B8" w14:paraId="1F8814C8" w14:textId="77777777">
      <w:pPr>
        <w:pStyle w:val="Bibliography"/>
      </w:pPr>
      <w:r>
        <w:t xml:space="preserve">Porter, Veronica M., James B. Shanley, Stephen D. Sebestyen, and Fengjing Liu. 2022. “Controls on Decadal, Annual, and Seasonal Concentration‐discharge Relationships in the Sleepers River Research Watershed, Vermont, Northeastern United States.” </w:t>
      </w:r>
      <w:r>
        <w:rPr>
          <w:i/>
          <w:iCs/>
        </w:rPr>
        <w:t>Hydrological Processes</w:t>
      </w:r>
      <w:r>
        <w:t xml:space="preserve"> 36: 105. https://doi.org/10.1002/hyp.14559.</w:t>
      </w:r>
    </w:p>
    <w:p w:rsidR="005206B8" w:rsidP="005206B8" w:rsidRDefault="005206B8" w14:paraId="4291F5D4" w14:textId="77777777">
      <w:pPr>
        <w:pStyle w:val="Bibliography"/>
      </w:pPr>
      <w:r>
        <w:t xml:space="preserve">Rice, Karen C., and George M. Hornberger. 1998. “Comparison of Hydrochemical Tracers to Estimate Source Contributions to Peak Flow in a Small, Forested, Headwater Catchment.” </w:t>
      </w:r>
      <w:r>
        <w:rPr>
          <w:i/>
          <w:iCs/>
        </w:rPr>
        <w:t>Water Resources Research</w:t>
      </w:r>
      <w:r>
        <w:t xml:space="preserve"> 34 (7): 1755–66. https://doi.org/10.1029/98WR00917.</w:t>
      </w:r>
    </w:p>
    <w:p w:rsidR="005206B8" w:rsidP="005206B8" w:rsidRDefault="005206B8" w14:paraId="74909031" w14:textId="77777777">
      <w:pPr>
        <w:pStyle w:val="Bibliography"/>
      </w:pPr>
      <w:r>
        <w:t xml:space="preserve">Rollinson, Veronica R., Julie Granger, Sydney C. Clark, et al. 2021. “Seasonality of Nitrogen Sources, Cycling, and Loading in a New England River Discerned from Nitrate Isotope Ratios.” </w:t>
      </w:r>
      <w:r>
        <w:rPr>
          <w:i/>
          <w:iCs/>
        </w:rPr>
        <w:t>Biogeosciences</w:t>
      </w:r>
      <w:r>
        <w:t xml:space="preserve"> 18 (11): 3421–44. https://doi.org/10.5194/bg-18-3421-2021.</w:t>
      </w:r>
    </w:p>
    <w:p w:rsidR="005206B8" w:rsidP="005206B8" w:rsidRDefault="005206B8" w14:paraId="68F8A142" w14:textId="77777777">
      <w:pPr>
        <w:pStyle w:val="Bibliography"/>
      </w:pPr>
      <w:r>
        <w:t xml:space="preserve">Schimel, Josh P., C. Bilbrough, and J. A. Welker. 2004. “Increased Snow Depth Affects Microbial Activity and Nitrogen Mineralization in Two Arctic Tundra Communities.” </w:t>
      </w:r>
      <w:r>
        <w:rPr>
          <w:i/>
          <w:iCs/>
        </w:rPr>
        <w:t>Soil Biology &amp; Biochemistry</w:t>
      </w:r>
      <w:r>
        <w:t xml:space="preserve"> 36 (2): 217–27.</w:t>
      </w:r>
    </w:p>
    <w:p w:rsidR="005206B8" w:rsidP="005206B8" w:rsidRDefault="005206B8" w14:paraId="254F4BC0" w14:textId="77777777">
      <w:pPr>
        <w:pStyle w:val="Bibliography"/>
      </w:pPr>
      <w:r>
        <w:t xml:space="preserve">Sebestyen, Stephen D., Elizabeth W. Boyer, James B. Shanley, et al. 2008. “Sources, Transformations, and Hydrological Processes That Control Stream Nitrate and Dissolved Organic Matter Concentrations during Snowmelt in an Upland Forest.” </w:t>
      </w:r>
      <w:r>
        <w:rPr>
          <w:i/>
          <w:iCs/>
        </w:rPr>
        <w:t>Water Resources Research</w:t>
      </w:r>
      <w:r>
        <w:t xml:space="preserve"> 44 (12). https://doi.org/10.1029/2008WR006983.</w:t>
      </w:r>
    </w:p>
    <w:p w:rsidR="005206B8" w:rsidP="005206B8" w:rsidRDefault="005206B8" w14:paraId="6E19D85E" w14:textId="77777777">
      <w:pPr>
        <w:pStyle w:val="Bibliography"/>
      </w:pPr>
      <w:r>
        <w:t xml:space="preserve">Seybold, Erin C., Ravindra Dwivedi, Keith N. Musselman, et al. 2022. “Winter Runoff Events Pose an Unquantified Continental-Scale Risk of High Wintertime Nutrient Export.” </w:t>
      </w:r>
      <w:r>
        <w:rPr>
          <w:i/>
          <w:iCs/>
        </w:rPr>
        <w:t>Environmental Research Letters</w:t>
      </w:r>
      <w:r>
        <w:t xml:space="preserve"> 17 (10): 104044. https://doi.org/10.1088/1748-9326/ac8be5.</w:t>
      </w:r>
    </w:p>
    <w:p w:rsidR="005206B8" w:rsidP="005206B8" w:rsidRDefault="005206B8" w14:paraId="708E8342" w14:textId="77777777">
      <w:pPr>
        <w:pStyle w:val="Bibliography"/>
      </w:pPr>
      <w:r>
        <w:t xml:space="preserve">Seybold, Erin, Arthur J. Gold, Shreeram P. Inamdar, et al. 2019. “Influence of Land Use and Hydrologic Variability on Seasonal Dissolved Organic Carbon and Nitrate Export: Insights from a Multi-Year Regional Analysis for the Northeastern USA.” </w:t>
      </w:r>
      <w:r>
        <w:rPr>
          <w:i/>
          <w:iCs/>
        </w:rPr>
        <w:t>Biogeochemistry</w:t>
      </w:r>
      <w:r>
        <w:t xml:space="preserve"> 146 (1): 31–49. https://doi.org/10.1007/s10533-019-00609-x.</w:t>
      </w:r>
    </w:p>
    <w:p w:rsidR="005206B8" w:rsidP="005206B8" w:rsidRDefault="005206B8" w14:paraId="264E7796" w14:textId="77777777">
      <w:pPr>
        <w:pStyle w:val="Bibliography"/>
      </w:pPr>
      <w:r>
        <w:t xml:space="preserve">Shanley, James B., and Ann Chalmers. 1999. “The Effect of Frozen Soil on Snowmelt Runoff at Sleepers River, Vermont.” </w:t>
      </w:r>
      <w:r>
        <w:rPr>
          <w:i/>
          <w:iCs/>
        </w:rPr>
        <w:t>Hydrological Processes</w:t>
      </w:r>
      <w:r>
        <w:t xml:space="preserve"> 13 (12–13): 1843–57. https://doi.org/10.1002/(SICI)1099-1085(199909)13:12/13%253C1843::AID-HYP879%253E3.0.CO;2-G.</w:t>
      </w:r>
    </w:p>
    <w:p w:rsidR="005206B8" w:rsidP="005206B8" w:rsidRDefault="005206B8" w14:paraId="2B4E6BAB" w14:textId="77777777">
      <w:pPr>
        <w:pStyle w:val="Bibliography"/>
      </w:pPr>
      <w:r>
        <w:lastRenderedPageBreak/>
        <w:t xml:space="preserve">Shanley, James B., Carol Kendall, Thor E. Smith, David M. Wolock, and Jeffrey J. McDonnell. 2002. “Controls on Old and New Water Contributions to Stream Flow at Some Nested Catchments in Vermont, USA.” </w:t>
      </w:r>
      <w:r>
        <w:rPr>
          <w:i/>
          <w:iCs/>
        </w:rPr>
        <w:t>Hydrological Processes</w:t>
      </w:r>
      <w:r>
        <w:t xml:space="preserve"> 16 (3): 589–609. https://doi.org/10.1002/hyp.312.</w:t>
      </w:r>
    </w:p>
    <w:p w:rsidR="005206B8" w:rsidP="005206B8" w:rsidRDefault="005206B8" w14:paraId="7A853F1B" w14:textId="77777777">
      <w:pPr>
        <w:pStyle w:val="Bibliography"/>
      </w:pPr>
      <w:r>
        <w:t>Soil Survey Staff, National Resources Conservation Service United States Department of Agriculture. 2022. “Web Soil Survey 3.4.0.” Version 3.4.0.</w:t>
      </w:r>
    </w:p>
    <w:p w:rsidR="005206B8" w:rsidP="005206B8" w:rsidRDefault="005206B8" w14:paraId="64D2F3A8" w14:textId="77777777">
      <w:pPr>
        <w:pStyle w:val="Bibliography"/>
      </w:pPr>
      <w:r>
        <w:t xml:space="preserve">Stelling, Jonathan M., Stephen D. Sebestyen, Natalie A. Griffiths, Carl P. J. Mitchell, and Mark B. Green. 2021. “The Stable Isotopes of Natural Waters at the Marcell Experimental Forest.” </w:t>
      </w:r>
      <w:r>
        <w:rPr>
          <w:i/>
          <w:iCs/>
        </w:rPr>
        <w:t>Hydrological Processes</w:t>
      </w:r>
      <w:r>
        <w:t xml:space="preserve"> 35: e14336. https://doi.org/10.1002/hyp.14336.</w:t>
      </w:r>
    </w:p>
    <w:p w:rsidR="005206B8" w:rsidP="005206B8" w:rsidRDefault="005206B8" w14:paraId="0BDA4FD2" w14:textId="77777777">
      <w:pPr>
        <w:pStyle w:val="Bibliography"/>
      </w:pPr>
      <w:r>
        <w:t xml:space="preserve">Turnipseed, D. Phil, and Vernon B. Sauer. 2010. “Discharge Measurements at Gaging Stations.” In </w:t>
      </w:r>
      <w:r>
        <w:rPr>
          <w:i/>
          <w:iCs/>
        </w:rPr>
        <w:t>Techniques and Methods</w:t>
      </w:r>
      <w:r>
        <w:t>, Nos. 3-A8. U.S. Geological Survey. https://doi.org/10.3133/tm3A8.</w:t>
      </w:r>
    </w:p>
    <w:p w:rsidR="005206B8" w:rsidP="005206B8" w:rsidRDefault="005206B8" w14:paraId="5134F252" w14:textId="77777777">
      <w:pPr>
        <w:pStyle w:val="Bibliography"/>
      </w:pPr>
      <w:r>
        <w:t xml:space="preserve">Vaughan, M. C. H., W. B. Bowden, J. B. Shanley, et al. 2017. “High-Frequency Dissolved Organic Carbon and Nitrate Measurements Reveal Differences in Storm Hysteresis and Loading in Relation to Land Cover and Seasonality.” </w:t>
      </w:r>
      <w:r>
        <w:rPr>
          <w:i/>
          <w:iCs/>
        </w:rPr>
        <w:t>Water Resources Research</w:t>
      </w:r>
      <w:r>
        <w:t xml:space="preserve"> 53 (7): 5345–63. https://doi.org/10.1002/2017WR020491.</w:t>
      </w:r>
    </w:p>
    <w:p w:rsidR="005206B8" w:rsidP="005206B8" w:rsidRDefault="005206B8" w14:paraId="7741151E" w14:textId="77777777">
      <w:pPr>
        <w:pStyle w:val="Bibliography"/>
      </w:pPr>
      <w:r>
        <w:t xml:space="preserve">Virtanen, Pauli, Ralf Gommers, Travis E. Oliphant, et al. 2020. “SciPy 1.0: Fundamental Algorithms for Scientific Computing in Python.” </w:t>
      </w:r>
      <w:r>
        <w:rPr>
          <w:i/>
          <w:iCs/>
        </w:rPr>
        <w:t>Nature Methods</w:t>
      </w:r>
      <w:r>
        <w:t xml:space="preserve"> 17 (3): 261–72. https://doi.org/10.1038/s41592-019-0686-2.</w:t>
      </w:r>
    </w:p>
    <w:p w:rsidR="005206B8" w:rsidP="005206B8" w:rsidRDefault="005206B8" w14:paraId="16D41E3B" w14:textId="77777777">
      <w:pPr>
        <w:pStyle w:val="Bibliography"/>
      </w:pPr>
      <w:r>
        <w:t xml:space="preserve">Weatherburn, M. W. 1967. “Phenol-Hypochlorite Reaction for Determination of Ammonia.” </w:t>
      </w:r>
      <w:r>
        <w:rPr>
          <w:i/>
          <w:iCs/>
        </w:rPr>
        <w:t>Analytical Chemistry</w:t>
      </w:r>
      <w:r>
        <w:t xml:space="preserve"> 39 (8): 971–74. https://doi.org/10.1021/ac60252a045.</w:t>
      </w:r>
    </w:p>
    <w:p w:rsidR="005206B8" w:rsidP="005206B8" w:rsidRDefault="005206B8" w14:paraId="62987A80" w14:textId="77777777">
      <w:pPr>
        <w:pStyle w:val="Bibliography"/>
      </w:pPr>
      <w:r>
        <w:t xml:space="preserve">Webb, Ryan, Oliver Wigmore, Keith Jennings, Michael Fend, and Noah Molotch. 2019. “Hydrologic Connectivity at the Hillslope Scale through Intra‐Snowpack Flow Paths during Snowmelt.” </w:t>
      </w:r>
      <w:r>
        <w:rPr>
          <w:i/>
          <w:iCs/>
        </w:rPr>
        <w:t>Hydrological Processes</w:t>
      </w:r>
      <w:r>
        <w:t xml:space="preserve"> 34 (December). https://doi.org/10.1002/hyp.13686.</w:t>
      </w:r>
    </w:p>
    <w:p w:rsidR="005206B8" w:rsidP="005206B8" w:rsidRDefault="005206B8" w14:paraId="0EA05BC4" w14:textId="77777777">
      <w:pPr>
        <w:pStyle w:val="Bibliography"/>
      </w:pPr>
      <w:r>
        <w:t xml:space="preserve">Winter, C., L. Tarasova, S. R. Lutz, A. Musolff, R. Kumar, and J. H. Fleckenstein. 2022. “Explaining the Variability in High-Frequency Nitrate Export Patterns Using Long-Term Hydrological Event Classification.” </w:t>
      </w:r>
      <w:r>
        <w:rPr>
          <w:i/>
          <w:iCs/>
        </w:rPr>
        <w:t>Water Resources Research</w:t>
      </w:r>
      <w:r>
        <w:t xml:space="preserve"> 58 (1): e2021WR030938. https://doi.org/10.1029/2021WR030938.</w:t>
      </w:r>
    </w:p>
    <w:p w:rsidR="005206B8" w:rsidP="005206B8" w:rsidRDefault="005206B8" w14:paraId="38ED2AD2" w14:textId="77777777">
      <w:pPr>
        <w:pStyle w:val="Bibliography"/>
      </w:pPr>
      <w:r>
        <w:t xml:space="preserve">Würzer, Sebastian, Nander Wever, Roman Juras, Michael Lehning, and Tobias Jonas. 2017. “Modelling Liquid Water Transport in Snow under Rain-on-Snow Conditions – Considering Preferential Flow.” </w:t>
      </w:r>
      <w:r>
        <w:rPr>
          <w:i/>
          <w:iCs/>
        </w:rPr>
        <w:t>Hydrology and Earth System Sciences</w:t>
      </w:r>
      <w:r>
        <w:t xml:space="preserve"> 21 (3): 1741–56. https://doi.org/10.5194/hess-21-1741-2017.</w:t>
      </w:r>
    </w:p>
    <w:p w:rsidRPr="00850691" w:rsidR="004433D7" w:rsidP="5041D537" w:rsidRDefault="004433D7" w14:paraId="7C8F0163" w14:textId="31E70CD0">
      <w:pPr>
        <w:shd w:val="clear" w:color="auto" w:fill="FFFFFF" w:themeFill="background1"/>
        <w:spacing w:line="360" w:lineRule="auto"/>
        <w:rPr>
          <w:rFonts w:eastAsia="Times New Roman" w:asciiTheme="minorHAnsi" w:hAnsiTheme="minorHAnsi" w:cstheme="minorBidi"/>
          <w:sz w:val="24"/>
          <w:szCs w:val="24"/>
        </w:rPr>
      </w:pPr>
      <w:r w:rsidRPr="5041D537">
        <w:rPr>
          <w:rFonts w:eastAsia="Times New Roman" w:asciiTheme="minorHAnsi" w:hAnsiTheme="minorHAnsi" w:cstheme="minorBidi"/>
          <w:sz w:val="24"/>
          <w:szCs w:val="24"/>
        </w:rPr>
        <w:fldChar w:fldCharType="end"/>
      </w:r>
    </w:p>
    <w:p w:rsidRPr="00850691" w:rsidR="00995CAA" w:rsidP="5041D537" w:rsidRDefault="00995CAA" w14:paraId="34DABC40" w14:textId="77777777">
      <w:pPr>
        <w:shd w:val="clear" w:color="auto" w:fill="FFFFFF" w:themeFill="background1"/>
        <w:spacing w:line="360" w:lineRule="auto"/>
        <w:rPr>
          <w:rFonts w:eastAsia="Times New Roman" w:asciiTheme="minorHAnsi" w:hAnsiTheme="minorHAnsi" w:cstheme="minorBidi"/>
          <w:sz w:val="24"/>
          <w:szCs w:val="24"/>
        </w:rPr>
      </w:pPr>
    </w:p>
    <w:p w:rsidRPr="00850691" w:rsidR="00995CAA" w:rsidP="5041D537" w:rsidRDefault="00995CAA" w14:paraId="7BE1AEEB" w14:textId="77777777">
      <w:pPr>
        <w:shd w:val="clear" w:color="auto" w:fill="FFFFFF" w:themeFill="background1"/>
        <w:spacing w:line="360" w:lineRule="auto"/>
        <w:rPr>
          <w:rFonts w:eastAsia="Times New Roman" w:asciiTheme="minorHAnsi" w:hAnsiTheme="minorHAnsi" w:cstheme="minorBidi"/>
          <w:sz w:val="24"/>
          <w:szCs w:val="24"/>
        </w:rPr>
      </w:pPr>
      <w:r w:rsidRPr="5041D537">
        <w:rPr>
          <w:rFonts w:eastAsia="Times New Roman" w:asciiTheme="minorHAnsi" w:hAnsiTheme="minorHAnsi" w:cstheme="minorBidi"/>
          <w:b/>
          <w:bCs/>
          <w:color w:val="262626" w:themeColor="text1" w:themeTint="D9"/>
          <w:sz w:val="24"/>
          <w:szCs w:val="24"/>
        </w:rPr>
        <w:t> </w:t>
      </w:r>
    </w:p>
    <w:p w:rsidRPr="00850691" w:rsidR="00BF0028" w:rsidP="5041D537" w:rsidRDefault="00BF0028" w14:paraId="2B7C9A8E" w14:textId="77777777">
      <w:pPr>
        <w:spacing w:line="360" w:lineRule="auto"/>
        <w:rPr>
          <w:rFonts w:asciiTheme="minorHAnsi" w:hAnsiTheme="minorHAnsi" w:cstheme="minorBidi"/>
        </w:rPr>
      </w:pPr>
    </w:p>
    <w:sectPr w:rsidRPr="00850691" w:rsidR="00BF0028" w:rsidSect="00BD47BB">
      <w:type w:val="continuous"/>
      <w:pgSz w:w="12240" w:h="15840" w:orient="portrait"/>
      <w:pgMar w:top="1440" w:right="1440" w:bottom="1440" w:left="1440" w:header="432"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9103BD" w:rsidP="000379AB" w:rsidRDefault="009103BD" w14:paraId="33FD4DED" w14:textId="77777777">
      <w:r>
        <w:separator/>
      </w:r>
    </w:p>
  </w:endnote>
  <w:endnote w:type="continuationSeparator" w:id="0">
    <w:p w:rsidR="009103BD" w:rsidP="000379AB" w:rsidRDefault="009103BD" w14:paraId="6CFDECE1" w14:textId="77777777">
      <w:r>
        <w:continuationSeparator/>
      </w:r>
    </w:p>
  </w:endnote>
  <w:endnote w:type="continuationNotice" w:id="1">
    <w:p w:rsidR="009103BD" w:rsidRDefault="009103BD" w14:paraId="067552C1"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monospace">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DD6745" w:rsidP="00B719C8" w:rsidRDefault="00DD6745" w14:paraId="594ED28E" w14:textId="2FE9AD1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9103BD" w:rsidP="000379AB" w:rsidRDefault="009103BD" w14:paraId="170C05D3" w14:textId="77777777">
      <w:r>
        <w:separator/>
      </w:r>
    </w:p>
  </w:footnote>
  <w:footnote w:type="continuationSeparator" w:id="0">
    <w:p w:rsidR="009103BD" w:rsidP="000379AB" w:rsidRDefault="009103BD" w14:paraId="4110FF51" w14:textId="77777777">
      <w:r>
        <w:continuationSeparator/>
      </w:r>
    </w:p>
  </w:footnote>
  <w:footnote w:type="continuationNotice" w:id="1">
    <w:p w:rsidR="009103BD" w:rsidRDefault="009103BD" w14:paraId="0B7F6BF3" w14:textId="7777777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DD6745" w:rsidP="007778ED" w:rsidRDefault="00DD6745" w14:paraId="7B25FE63" w14:textId="59FD2DF3">
    <w:pPr>
      <w:pStyle w:val="Header"/>
      <w:jc w:val="center"/>
    </w:pPr>
    <w:r>
      <w:t xml:space="preserve">manuscript submitted to </w:t>
    </w:r>
    <w:r w:rsidR="00944867">
      <w:rPr>
        <w:i/>
      </w:rPr>
      <w:t>Water Resources Research</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DD6745" w:rsidP="00E31404" w:rsidRDefault="00DD6745" w14:paraId="75B75CCC" w14:textId="2816AD77">
    <w:pPr>
      <w:pStyle w:val="Header"/>
      <w:jc w:val="center"/>
    </w:pPr>
    <w:r>
      <w:t xml:space="preserve">Confidential manuscript submitted to </w:t>
    </w:r>
    <w:r>
      <w:rPr>
        <w:i/>
      </w:rPr>
      <w:t xml:space="preserve">replace this text with name of </w:t>
    </w:r>
    <w:r w:rsidRPr="007778ED">
      <w:rPr>
        <w:i/>
      </w:rPr>
      <w:t>AGU journal</w:t>
    </w:r>
  </w:p>
</w:hdr>
</file>

<file path=word/intelligence2.xml><?xml version="1.0" encoding="utf-8"?>
<int2:intelligence xmlns:int2="http://schemas.microsoft.com/office/intelligence/2020/intelligence" xmlns:oel="http://schemas.microsoft.com/office/2019/extlst">
  <int2:observations>
    <int2:textHash int2:hashCode="JVo16YitESUdp6" int2:id="1X5SdIl3">
      <int2:state int2:value="Rejected" int2:type="spell"/>
    </int2:textHash>
    <int2:textHash int2:hashCode="snKNhQtnmbNrVL" int2:id="2XYw6VKq">
      <int2:state int2:value="Rejected" int2:type="spell"/>
    </int2:textHash>
    <int2:textHash int2:hashCode="NBGlWW2v4sN4Ng" int2:id="6dFFntFI">
      <int2:state int2:value="Rejected" int2:type="spell"/>
    </int2:textHash>
    <int2:textHash int2:hashCode="Nz/Ss0ZUnY2Hz2" int2:id="8yvDMj7n">
      <int2:state int2:value="Rejected" int2:type="spell"/>
    </int2:textHash>
    <int2:textHash int2:hashCode="NQmYyMgnAPWz9B" int2:id="BZYfjuXV">
      <int2:state int2:value="Rejected" int2:type="spell"/>
    </int2:textHash>
    <int2:textHash int2:hashCode="0qpHLZto5rQfLY" int2:id="FXnJyTx6">
      <int2:state int2:value="Rejected" int2:type="spell"/>
    </int2:textHash>
    <int2:textHash int2:hashCode="ZD3fE1in1+YIg1" int2:id="MiCxGiqG">
      <int2:state int2:value="Rejected" int2:type="spell"/>
    </int2:textHash>
    <int2:textHash int2:hashCode="haj9VEqHibds5N" int2:id="o5IVtPmK">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DD472D"/>
    <w:multiLevelType w:val="hybridMultilevel"/>
    <w:tmpl w:val="880A865A"/>
    <w:lvl w:ilvl="0" w:tplc="04090001">
      <w:start w:val="1"/>
      <w:numFmt w:val="bullet"/>
      <w:lvlText w:val=""/>
      <w:lvlJc w:val="left"/>
      <w:pPr>
        <w:ind w:left="1080" w:hanging="360"/>
      </w:pPr>
      <w:rPr>
        <w:rFonts w:hint="default" w:ascii="Symbol" w:hAnsi="Symbol"/>
        <w:color w:val="262626"/>
        <w:sz w:val="20"/>
      </w:rPr>
    </w:lvl>
    <w:lvl w:ilvl="1" w:tplc="04090003" w:tentative="1">
      <w:start w:val="1"/>
      <w:numFmt w:val="bullet"/>
      <w:lvlText w:val="o"/>
      <w:lvlJc w:val="left"/>
      <w:pPr>
        <w:ind w:left="1800" w:hanging="360"/>
      </w:pPr>
      <w:rPr>
        <w:rFonts w:hint="default" w:ascii="Courier New" w:hAnsi="Courier New" w:cs="Courier New"/>
      </w:rPr>
    </w:lvl>
    <w:lvl w:ilvl="2" w:tplc="04090005" w:tentative="1">
      <w:start w:val="1"/>
      <w:numFmt w:val="bullet"/>
      <w:lvlText w:val=""/>
      <w:lvlJc w:val="left"/>
      <w:pPr>
        <w:ind w:left="2520" w:hanging="360"/>
      </w:pPr>
      <w:rPr>
        <w:rFonts w:hint="default" w:ascii="Wingdings" w:hAnsi="Wingdings"/>
      </w:rPr>
    </w:lvl>
    <w:lvl w:ilvl="3" w:tplc="04090001" w:tentative="1">
      <w:start w:val="1"/>
      <w:numFmt w:val="bullet"/>
      <w:lvlText w:val=""/>
      <w:lvlJc w:val="left"/>
      <w:pPr>
        <w:ind w:left="3240" w:hanging="360"/>
      </w:pPr>
      <w:rPr>
        <w:rFonts w:hint="default" w:ascii="Symbol" w:hAnsi="Symbol"/>
      </w:rPr>
    </w:lvl>
    <w:lvl w:ilvl="4" w:tplc="04090003" w:tentative="1">
      <w:start w:val="1"/>
      <w:numFmt w:val="bullet"/>
      <w:lvlText w:val="o"/>
      <w:lvlJc w:val="left"/>
      <w:pPr>
        <w:ind w:left="3960" w:hanging="360"/>
      </w:pPr>
      <w:rPr>
        <w:rFonts w:hint="default" w:ascii="Courier New" w:hAnsi="Courier New" w:cs="Courier New"/>
      </w:rPr>
    </w:lvl>
    <w:lvl w:ilvl="5" w:tplc="04090005" w:tentative="1">
      <w:start w:val="1"/>
      <w:numFmt w:val="bullet"/>
      <w:lvlText w:val=""/>
      <w:lvlJc w:val="left"/>
      <w:pPr>
        <w:ind w:left="4680" w:hanging="360"/>
      </w:pPr>
      <w:rPr>
        <w:rFonts w:hint="default" w:ascii="Wingdings" w:hAnsi="Wingdings"/>
      </w:rPr>
    </w:lvl>
    <w:lvl w:ilvl="6" w:tplc="04090001" w:tentative="1">
      <w:start w:val="1"/>
      <w:numFmt w:val="bullet"/>
      <w:lvlText w:val=""/>
      <w:lvlJc w:val="left"/>
      <w:pPr>
        <w:ind w:left="5400" w:hanging="360"/>
      </w:pPr>
      <w:rPr>
        <w:rFonts w:hint="default" w:ascii="Symbol" w:hAnsi="Symbol"/>
      </w:rPr>
    </w:lvl>
    <w:lvl w:ilvl="7" w:tplc="04090003" w:tentative="1">
      <w:start w:val="1"/>
      <w:numFmt w:val="bullet"/>
      <w:lvlText w:val="o"/>
      <w:lvlJc w:val="left"/>
      <w:pPr>
        <w:ind w:left="6120" w:hanging="360"/>
      </w:pPr>
      <w:rPr>
        <w:rFonts w:hint="default" w:ascii="Courier New" w:hAnsi="Courier New" w:cs="Courier New"/>
      </w:rPr>
    </w:lvl>
    <w:lvl w:ilvl="8" w:tplc="04090005" w:tentative="1">
      <w:start w:val="1"/>
      <w:numFmt w:val="bullet"/>
      <w:lvlText w:val=""/>
      <w:lvlJc w:val="left"/>
      <w:pPr>
        <w:ind w:left="6840" w:hanging="360"/>
      </w:pPr>
      <w:rPr>
        <w:rFonts w:hint="default" w:ascii="Wingdings" w:hAnsi="Wingdings"/>
      </w:rPr>
    </w:lvl>
  </w:abstractNum>
  <w:abstractNum w:abstractNumId="1" w15:restartNumberingAfterBreak="0">
    <w:nsid w:val="125E64BC"/>
    <w:multiLevelType w:val="hybridMultilevel"/>
    <w:tmpl w:val="A4B063FA"/>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4A61D63"/>
    <w:multiLevelType w:val="hybridMultilevel"/>
    <w:tmpl w:val="36769D4C"/>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4" w15:restartNumberingAfterBreak="0">
    <w:nsid w:val="2F047978"/>
    <w:multiLevelType w:val="hybridMultilevel"/>
    <w:tmpl w:val="7E889D80"/>
    <w:lvl w:ilvl="0" w:tplc="04090001">
      <w:start w:val="1"/>
      <w:numFmt w:val="bullet"/>
      <w:lvlText w:val=""/>
      <w:lvlJc w:val="left"/>
      <w:pPr>
        <w:ind w:left="1440" w:hanging="360"/>
      </w:pPr>
      <w:rPr>
        <w:rFonts w:hint="default" w:ascii="Symbol" w:hAnsi="Symbol"/>
      </w:rPr>
    </w:lvl>
    <w:lvl w:ilvl="1" w:tplc="04090003" w:tentative="1">
      <w:start w:val="1"/>
      <w:numFmt w:val="bullet"/>
      <w:lvlText w:val="o"/>
      <w:lvlJc w:val="left"/>
      <w:pPr>
        <w:ind w:left="2160" w:hanging="360"/>
      </w:pPr>
      <w:rPr>
        <w:rFonts w:hint="default" w:ascii="Courier New" w:hAnsi="Courier New" w:cs="Courier New"/>
      </w:rPr>
    </w:lvl>
    <w:lvl w:ilvl="2" w:tplc="04090005" w:tentative="1">
      <w:start w:val="1"/>
      <w:numFmt w:val="bullet"/>
      <w:lvlText w:val=""/>
      <w:lvlJc w:val="left"/>
      <w:pPr>
        <w:ind w:left="2880" w:hanging="360"/>
      </w:pPr>
      <w:rPr>
        <w:rFonts w:hint="default" w:ascii="Wingdings" w:hAnsi="Wingdings"/>
      </w:rPr>
    </w:lvl>
    <w:lvl w:ilvl="3" w:tplc="04090001" w:tentative="1">
      <w:start w:val="1"/>
      <w:numFmt w:val="bullet"/>
      <w:lvlText w:val=""/>
      <w:lvlJc w:val="left"/>
      <w:pPr>
        <w:ind w:left="3600" w:hanging="360"/>
      </w:pPr>
      <w:rPr>
        <w:rFonts w:hint="default" w:ascii="Symbol" w:hAnsi="Symbol"/>
      </w:rPr>
    </w:lvl>
    <w:lvl w:ilvl="4" w:tplc="04090003" w:tentative="1">
      <w:start w:val="1"/>
      <w:numFmt w:val="bullet"/>
      <w:lvlText w:val="o"/>
      <w:lvlJc w:val="left"/>
      <w:pPr>
        <w:ind w:left="4320" w:hanging="360"/>
      </w:pPr>
      <w:rPr>
        <w:rFonts w:hint="default" w:ascii="Courier New" w:hAnsi="Courier New" w:cs="Courier New"/>
      </w:rPr>
    </w:lvl>
    <w:lvl w:ilvl="5" w:tplc="04090005" w:tentative="1">
      <w:start w:val="1"/>
      <w:numFmt w:val="bullet"/>
      <w:lvlText w:val=""/>
      <w:lvlJc w:val="left"/>
      <w:pPr>
        <w:ind w:left="5040" w:hanging="360"/>
      </w:pPr>
      <w:rPr>
        <w:rFonts w:hint="default" w:ascii="Wingdings" w:hAnsi="Wingdings"/>
      </w:rPr>
    </w:lvl>
    <w:lvl w:ilvl="6" w:tplc="04090001" w:tentative="1">
      <w:start w:val="1"/>
      <w:numFmt w:val="bullet"/>
      <w:lvlText w:val=""/>
      <w:lvlJc w:val="left"/>
      <w:pPr>
        <w:ind w:left="5760" w:hanging="360"/>
      </w:pPr>
      <w:rPr>
        <w:rFonts w:hint="default" w:ascii="Symbol" w:hAnsi="Symbol"/>
      </w:rPr>
    </w:lvl>
    <w:lvl w:ilvl="7" w:tplc="04090003" w:tentative="1">
      <w:start w:val="1"/>
      <w:numFmt w:val="bullet"/>
      <w:lvlText w:val="o"/>
      <w:lvlJc w:val="left"/>
      <w:pPr>
        <w:ind w:left="6480" w:hanging="360"/>
      </w:pPr>
      <w:rPr>
        <w:rFonts w:hint="default" w:ascii="Courier New" w:hAnsi="Courier New" w:cs="Courier New"/>
      </w:rPr>
    </w:lvl>
    <w:lvl w:ilvl="8" w:tplc="04090005" w:tentative="1">
      <w:start w:val="1"/>
      <w:numFmt w:val="bullet"/>
      <w:lvlText w:val=""/>
      <w:lvlJc w:val="left"/>
      <w:pPr>
        <w:ind w:left="7200" w:hanging="360"/>
      </w:pPr>
      <w:rPr>
        <w:rFonts w:hint="default" w:ascii="Wingdings" w:hAnsi="Wingdings"/>
      </w:rPr>
    </w:lvl>
  </w:abstractNum>
  <w:abstractNum w:abstractNumId="5"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5E17AFA"/>
    <w:multiLevelType w:val="hybridMultilevel"/>
    <w:tmpl w:val="3B408BC0"/>
    <w:lvl w:ilvl="0" w:tplc="0FB63AC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487BE10F"/>
    <w:multiLevelType w:val="hybridMultilevel"/>
    <w:tmpl w:val="B1CEC0B2"/>
    <w:lvl w:ilvl="0" w:tplc="258EFDE8">
      <w:start w:val="1"/>
      <w:numFmt w:val="bullet"/>
      <w:lvlText w:val=""/>
      <w:lvlJc w:val="left"/>
      <w:pPr>
        <w:ind w:left="720" w:hanging="360"/>
      </w:pPr>
      <w:rPr>
        <w:rFonts w:hint="default" w:ascii="Symbol" w:hAnsi="Symbol"/>
      </w:rPr>
    </w:lvl>
    <w:lvl w:ilvl="1" w:tplc="60A6177A">
      <w:start w:val="1"/>
      <w:numFmt w:val="bullet"/>
      <w:lvlText w:val=""/>
      <w:lvlJc w:val="left"/>
      <w:pPr>
        <w:ind w:left="1440" w:hanging="360"/>
      </w:pPr>
      <w:rPr>
        <w:rFonts w:hint="default" w:ascii="Courier New,monospace" w:hAnsi="Courier New,monospace"/>
      </w:rPr>
    </w:lvl>
    <w:lvl w:ilvl="2" w:tplc="ED6273BC">
      <w:start w:val="1"/>
      <w:numFmt w:val="bullet"/>
      <w:lvlText w:val=""/>
      <w:lvlJc w:val="left"/>
      <w:pPr>
        <w:ind w:left="2160" w:hanging="360"/>
      </w:pPr>
      <w:rPr>
        <w:rFonts w:hint="default" w:ascii="Wingdings" w:hAnsi="Wingdings"/>
      </w:rPr>
    </w:lvl>
    <w:lvl w:ilvl="3" w:tplc="847644BC">
      <w:start w:val="1"/>
      <w:numFmt w:val="bullet"/>
      <w:lvlText w:val=""/>
      <w:lvlJc w:val="left"/>
      <w:pPr>
        <w:ind w:left="2880" w:hanging="360"/>
      </w:pPr>
      <w:rPr>
        <w:rFonts w:hint="default" w:ascii="Symbol" w:hAnsi="Symbol"/>
      </w:rPr>
    </w:lvl>
    <w:lvl w:ilvl="4" w:tplc="4EF43688">
      <w:start w:val="1"/>
      <w:numFmt w:val="bullet"/>
      <w:lvlText w:val="o"/>
      <w:lvlJc w:val="left"/>
      <w:pPr>
        <w:ind w:left="3600" w:hanging="360"/>
      </w:pPr>
      <w:rPr>
        <w:rFonts w:hint="default" w:ascii="Courier New" w:hAnsi="Courier New"/>
      </w:rPr>
    </w:lvl>
    <w:lvl w:ilvl="5" w:tplc="8640E796">
      <w:start w:val="1"/>
      <w:numFmt w:val="bullet"/>
      <w:lvlText w:val=""/>
      <w:lvlJc w:val="left"/>
      <w:pPr>
        <w:ind w:left="4320" w:hanging="360"/>
      </w:pPr>
      <w:rPr>
        <w:rFonts w:hint="default" w:ascii="Wingdings" w:hAnsi="Wingdings"/>
      </w:rPr>
    </w:lvl>
    <w:lvl w:ilvl="6" w:tplc="FCBEA3B4">
      <w:start w:val="1"/>
      <w:numFmt w:val="bullet"/>
      <w:lvlText w:val=""/>
      <w:lvlJc w:val="left"/>
      <w:pPr>
        <w:ind w:left="5040" w:hanging="360"/>
      </w:pPr>
      <w:rPr>
        <w:rFonts w:hint="default" w:ascii="Symbol" w:hAnsi="Symbol"/>
      </w:rPr>
    </w:lvl>
    <w:lvl w:ilvl="7" w:tplc="DA3CCC64">
      <w:start w:val="1"/>
      <w:numFmt w:val="bullet"/>
      <w:lvlText w:val="o"/>
      <w:lvlJc w:val="left"/>
      <w:pPr>
        <w:ind w:left="5760" w:hanging="360"/>
      </w:pPr>
      <w:rPr>
        <w:rFonts w:hint="default" w:ascii="Courier New" w:hAnsi="Courier New"/>
      </w:rPr>
    </w:lvl>
    <w:lvl w:ilvl="8" w:tplc="CFD0E104">
      <w:start w:val="1"/>
      <w:numFmt w:val="bullet"/>
      <w:lvlText w:val=""/>
      <w:lvlJc w:val="left"/>
      <w:pPr>
        <w:ind w:left="6480" w:hanging="360"/>
      </w:pPr>
      <w:rPr>
        <w:rFonts w:hint="default" w:ascii="Wingdings" w:hAnsi="Wingdings"/>
      </w:rPr>
    </w:lvl>
  </w:abstractNum>
  <w:abstractNum w:abstractNumId="9" w15:restartNumberingAfterBreak="0">
    <w:nsid w:val="50FD43D8"/>
    <w:multiLevelType w:val="hybridMultilevel"/>
    <w:tmpl w:val="00E46F2E"/>
    <w:lvl w:ilvl="0" w:tplc="04090001">
      <w:start w:val="1"/>
      <w:numFmt w:val="bullet"/>
      <w:lvlText w:val=""/>
      <w:lvlJc w:val="left"/>
      <w:pPr>
        <w:ind w:left="2160" w:hanging="360"/>
      </w:pPr>
      <w:rPr>
        <w:rFonts w:hint="default" w:ascii="Symbol" w:hAnsi="Symbol"/>
      </w:rPr>
    </w:lvl>
    <w:lvl w:ilvl="1" w:tplc="04090003" w:tentative="1">
      <w:start w:val="1"/>
      <w:numFmt w:val="bullet"/>
      <w:lvlText w:val="o"/>
      <w:lvlJc w:val="left"/>
      <w:pPr>
        <w:ind w:left="2880" w:hanging="360"/>
      </w:pPr>
      <w:rPr>
        <w:rFonts w:hint="default" w:ascii="Courier New" w:hAnsi="Courier New"/>
      </w:rPr>
    </w:lvl>
    <w:lvl w:ilvl="2" w:tplc="04090005" w:tentative="1">
      <w:start w:val="1"/>
      <w:numFmt w:val="bullet"/>
      <w:lvlText w:val=""/>
      <w:lvlJc w:val="left"/>
      <w:pPr>
        <w:ind w:left="3600" w:hanging="360"/>
      </w:pPr>
      <w:rPr>
        <w:rFonts w:hint="default" w:ascii="Wingdings" w:hAnsi="Wingdings"/>
      </w:rPr>
    </w:lvl>
    <w:lvl w:ilvl="3" w:tplc="04090001" w:tentative="1">
      <w:start w:val="1"/>
      <w:numFmt w:val="bullet"/>
      <w:lvlText w:val=""/>
      <w:lvlJc w:val="left"/>
      <w:pPr>
        <w:ind w:left="4320" w:hanging="360"/>
      </w:pPr>
      <w:rPr>
        <w:rFonts w:hint="default" w:ascii="Symbol" w:hAnsi="Symbol"/>
      </w:rPr>
    </w:lvl>
    <w:lvl w:ilvl="4" w:tplc="04090003" w:tentative="1">
      <w:start w:val="1"/>
      <w:numFmt w:val="bullet"/>
      <w:lvlText w:val="o"/>
      <w:lvlJc w:val="left"/>
      <w:pPr>
        <w:ind w:left="5040" w:hanging="360"/>
      </w:pPr>
      <w:rPr>
        <w:rFonts w:hint="default" w:ascii="Courier New" w:hAnsi="Courier New"/>
      </w:rPr>
    </w:lvl>
    <w:lvl w:ilvl="5" w:tplc="04090005" w:tentative="1">
      <w:start w:val="1"/>
      <w:numFmt w:val="bullet"/>
      <w:lvlText w:val=""/>
      <w:lvlJc w:val="left"/>
      <w:pPr>
        <w:ind w:left="5760" w:hanging="360"/>
      </w:pPr>
      <w:rPr>
        <w:rFonts w:hint="default" w:ascii="Wingdings" w:hAnsi="Wingdings"/>
      </w:rPr>
    </w:lvl>
    <w:lvl w:ilvl="6" w:tplc="04090001" w:tentative="1">
      <w:start w:val="1"/>
      <w:numFmt w:val="bullet"/>
      <w:lvlText w:val=""/>
      <w:lvlJc w:val="left"/>
      <w:pPr>
        <w:ind w:left="6480" w:hanging="360"/>
      </w:pPr>
      <w:rPr>
        <w:rFonts w:hint="default" w:ascii="Symbol" w:hAnsi="Symbol"/>
      </w:rPr>
    </w:lvl>
    <w:lvl w:ilvl="7" w:tplc="04090003" w:tentative="1">
      <w:start w:val="1"/>
      <w:numFmt w:val="bullet"/>
      <w:lvlText w:val="o"/>
      <w:lvlJc w:val="left"/>
      <w:pPr>
        <w:ind w:left="7200" w:hanging="360"/>
      </w:pPr>
      <w:rPr>
        <w:rFonts w:hint="default" w:ascii="Courier New" w:hAnsi="Courier New"/>
      </w:rPr>
    </w:lvl>
    <w:lvl w:ilvl="8" w:tplc="04090005" w:tentative="1">
      <w:start w:val="1"/>
      <w:numFmt w:val="bullet"/>
      <w:lvlText w:val=""/>
      <w:lvlJc w:val="left"/>
      <w:pPr>
        <w:ind w:left="7920" w:hanging="360"/>
      </w:pPr>
      <w:rPr>
        <w:rFonts w:hint="default" w:ascii="Wingdings" w:hAnsi="Wingdings"/>
      </w:rPr>
    </w:lvl>
  </w:abstractNum>
  <w:abstractNum w:abstractNumId="10"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40D0A31"/>
    <w:multiLevelType w:val="multilevel"/>
    <w:tmpl w:val="65BEADE2"/>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12" w15:restartNumberingAfterBreak="0">
    <w:nsid w:val="64351C9F"/>
    <w:multiLevelType w:val="multilevel"/>
    <w:tmpl w:val="8196B894"/>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13" w15:restartNumberingAfterBreak="0">
    <w:nsid w:val="661A496F"/>
    <w:multiLevelType w:val="hybridMultilevel"/>
    <w:tmpl w:val="E0B66A46"/>
    <w:lvl w:ilvl="0" w:tplc="806E8116">
      <w:start w:val="1"/>
      <w:numFmt w:val="bullet"/>
      <w:lvlText w:val=""/>
      <w:lvlJc w:val="left"/>
      <w:pPr>
        <w:ind w:left="1800" w:hanging="360"/>
      </w:pPr>
      <w:rPr>
        <w:rFonts w:ascii="Symbol" w:hAnsi="Symbol"/>
      </w:rPr>
    </w:lvl>
    <w:lvl w:ilvl="1" w:tplc="962CC376">
      <w:start w:val="1"/>
      <w:numFmt w:val="bullet"/>
      <w:lvlText w:val=""/>
      <w:lvlJc w:val="left"/>
      <w:pPr>
        <w:ind w:left="1800" w:hanging="360"/>
      </w:pPr>
      <w:rPr>
        <w:rFonts w:ascii="Symbol" w:hAnsi="Symbol"/>
      </w:rPr>
    </w:lvl>
    <w:lvl w:ilvl="2" w:tplc="282C7094">
      <w:start w:val="1"/>
      <w:numFmt w:val="bullet"/>
      <w:lvlText w:val=""/>
      <w:lvlJc w:val="left"/>
      <w:pPr>
        <w:ind w:left="1800" w:hanging="360"/>
      </w:pPr>
      <w:rPr>
        <w:rFonts w:ascii="Symbol" w:hAnsi="Symbol"/>
      </w:rPr>
    </w:lvl>
    <w:lvl w:ilvl="3" w:tplc="38D2576E">
      <w:start w:val="1"/>
      <w:numFmt w:val="bullet"/>
      <w:lvlText w:val=""/>
      <w:lvlJc w:val="left"/>
      <w:pPr>
        <w:ind w:left="1800" w:hanging="360"/>
      </w:pPr>
      <w:rPr>
        <w:rFonts w:ascii="Symbol" w:hAnsi="Symbol"/>
      </w:rPr>
    </w:lvl>
    <w:lvl w:ilvl="4" w:tplc="A010FEC0">
      <w:start w:val="1"/>
      <w:numFmt w:val="bullet"/>
      <w:lvlText w:val=""/>
      <w:lvlJc w:val="left"/>
      <w:pPr>
        <w:ind w:left="1800" w:hanging="360"/>
      </w:pPr>
      <w:rPr>
        <w:rFonts w:ascii="Symbol" w:hAnsi="Symbol"/>
      </w:rPr>
    </w:lvl>
    <w:lvl w:ilvl="5" w:tplc="98EC3668">
      <w:start w:val="1"/>
      <w:numFmt w:val="bullet"/>
      <w:lvlText w:val=""/>
      <w:lvlJc w:val="left"/>
      <w:pPr>
        <w:ind w:left="1800" w:hanging="360"/>
      </w:pPr>
      <w:rPr>
        <w:rFonts w:ascii="Symbol" w:hAnsi="Symbol"/>
      </w:rPr>
    </w:lvl>
    <w:lvl w:ilvl="6" w:tplc="A342B280">
      <w:start w:val="1"/>
      <w:numFmt w:val="bullet"/>
      <w:lvlText w:val=""/>
      <w:lvlJc w:val="left"/>
      <w:pPr>
        <w:ind w:left="1800" w:hanging="360"/>
      </w:pPr>
      <w:rPr>
        <w:rFonts w:ascii="Symbol" w:hAnsi="Symbol"/>
      </w:rPr>
    </w:lvl>
    <w:lvl w:ilvl="7" w:tplc="88521E98">
      <w:start w:val="1"/>
      <w:numFmt w:val="bullet"/>
      <w:lvlText w:val=""/>
      <w:lvlJc w:val="left"/>
      <w:pPr>
        <w:ind w:left="1800" w:hanging="360"/>
      </w:pPr>
      <w:rPr>
        <w:rFonts w:ascii="Symbol" w:hAnsi="Symbol"/>
      </w:rPr>
    </w:lvl>
    <w:lvl w:ilvl="8" w:tplc="300ECFDE">
      <w:start w:val="1"/>
      <w:numFmt w:val="bullet"/>
      <w:lvlText w:val=""/>
      <w:lvlJc w:val="left"/>
      <w:pPr>
        <w:ind w:left="1800" w:hanging="360"/>
      </w:pPr>
      <w:rPr>
        <w:rFonts w:ascii="Symbol" w:hAnsi="Symbol"/>
      </w:rPr>
    </w:lvl>
  </w:abstractNum>
  <w:abstractNum w:abstractNumId="14"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5" w15:restartNumberingAfterBreak="0">
    <w:nsid w:val="7B47206B"/>
    <w:multiLevelType w:val="hybridMultilevel"/>
    <w:tmpl w:val="058C0FC8"/>
    <w:lvl w:ilvl="0" w:tplc="EB9E9560">
      <w:numFmt w:val="bullet"/>
      <w:lvlText w:val="·"/>
      <w:lvlJc w:val="left"/>
      <w:pPr>
        <w:ind w:left="1080" w:hanging="360"/>
      </w:pPr>
      <w:rPr>
        <w:rFonts w:hint="default" w:ascii="Times New Roman" w:hAnsi="Times New Roman" w:eastAsia="Times New Roman" w:cs="Times New Roman"/>
        <w:color w:val="262626"/>
        <w:sz w:val="20"/>
      </w:rPr>
    </w:lvl>
    <w:lvl w:ilvl="1" w:tplc="04090003" w:tentative="1">
      <w:start w:val="1"/>
      <w:numFmt w:val="bullet"/>
      <w:lvlText w:val="o"/>
      <w:lvlJc w:val="left"/>
      <w:pPr>
        <w:ind w:left="1800" w:hanging="360"/>
      </w:pPr>
      <w:rPr>
        <w:rFonts w:hint="default" w:ascii="Courier New" w:hAnsi="Courier New" w:cs="Courier New"/>
      </w:rPr>
    </w:lvl>
    <w:lvl w:ilvl="2" w:tplc="04090005" w:tentative="1">
      <w:start w:val="1"/>
      <w:numFmt w:val="bullet"/>
      <w:lvlText w:val=""/>
      <w:lvlJc w:val="left"/>
      <w:pPr>
        <w:ind w:left="2520" w:hanging="360"/>
      </w:pPr>
      <w:rPr>
        <w:rFonts w:hint="default" w:ascii="Wingdings" w:hAnsi="Wingdings"/>
      </w:rPr>
    </w:lvl>
    <w:lvl w:ilvl="3" w:tplc="04090001" w:tentative="1">
      <w:start w:val="1"/>
      <w:numFmt w:val="bullet"/>
      <w:lvlText w:val=""/>
      <w:lvlJc w:val="left"/>
      <w:pPr>
        <w:ind w:left="3240" w:hanging="360"/>
      </w:pPr>
      <w:rPr>
        <w:rFonts w:hint="default" w:ascii="Symbol" w:hAnsi="Symbol"/>
      </w:rPr>
    </w:lvl>
    <w:lvl w:ilvl="4" w:tplc="04090003" w:tentative="1">
      <w:start w:val="1"/>
      <w:numFmt w:val="bullet"/>
      <w:lvlText w:val="o"/>
      <w:lvlJc w:val="left"/>
      <w:pPr>
        <w:ind w:left="3960" w:hanging="360"/>
      </w:pPr>
      <w:rPr>
        <w:rFonts w:hint="default" w:ascii="Courier New" w:hAnsi="Courier New" w:cs="Courier New"/>
      </w:rPr>
    </w:lvl>
    <w:lvl w:ilvl="5" w:tplc="04090005" w:tentative="1">
      <w:start w:val="1"/>
      <w:numFmt w:val="bullet"/>
      <w:lvlText w:val=""/>
      <w:lvlJc w:val="left"/>
      <w:pPr>
        <w:ind w:left="4680" w:hanging="360"/>
      </w:pPr>
      <w:rPr>
        <w:rFonts w:hint="default" w:ascii="Wingdings" w:hAnsi="Wingdings"/>
      </w:rPr>
    </w:lvl>
    <w:lvl w:ilvl="6" w:tplc="04090001" w:tentative="1">
      <w:start w:val="1"/>
      <w:numFmt w:val="bullet"/>
      <w:lvlText w:val=""/>
      <w:lvlJc w:val="left"/>
      <w:pPr>
        <w:ind w:left="5400" w:hanging="360"/>
      </w:pPr>
      <w:rPr>
        <w:rFonts w:hint="default" w:ascii="Symbol" w:hAnsi="Symbol"/>
      </w:rPr>
    </w:lvl>
    <w:lvl w:ilvl="7" w:tplc="04090003" w:tentative="1">
      <w:start w:val="1"/>
      <w:numFmt w:val="bullet"/>
      <w:lvlText w:val="o"/>
      <w:lvlJc w:val="left"/>
      <w:pPr>
        <w:ind w:left="6120" w:hanging="360"/>
      </w:pPr>
      <w:rPr>
        <w:rFonts w:hint="default" w:ascii="Courier New" w:hAnsi="Courier New" w:cs="Courier New"/>
      </w:rPr>
    </w:lvl>
    <w:lvl w:ilvl="8" w:tplc="04090005" w:tentative="1">
      <w:start w:val="1"/>
      <w:numFmt w:val="bullet"/>
      <w:lvlText w:val=""/>
      <w:lvlJc w:val="left"/>
      <w:pPr>
        <w:ind w:left="6840" w:hanging="360"/>
      </w:pPr>
      <w:rPr>
        <w:rFonts w:hint="default" w:ascii="Wingdings" w:hAnsi="Wingdings"/>
      </w:rPr>
    </w:lvl>
  </w:abstractNum>
  <w:num w:numId="1" w16cid:durableId="605890744">
    <w:abstractNumId w:val="8"/>
  </w:num>
  <w:num w:numId="2" w16cid:durableId="846598895">
    <w:abstractNumId w:val="2"/>
  </w:num>
  <w:num w:numId="3" w16cid:durableId="906064874">
    <w:abstractNumId w:val="1"/>
  </w:num>
  <w:num w:numId="4" w16cid:durableId="124200908">
    <w:abstractNumId w:val="14"/>
  </w:num>
  <w:num w:numId="5" w16cid:durableId="983047291">
    <w:abstractNumId w:val="5"/>
  </w:num>
  <w:num w:numId="6" w16cid:durableId="1416437152">
    <w:abstractNumId w:val="6"/>
  </w:num>
  <w:num w:numId="7" w16cid:durableId="25494253">
    <w:abstractNumId w:val="10"/>
  </w:num>
  <w:num w:numId="8" w16cid:durableId="119541995">
    <w:abstractNumId w:val="11"/>
  </w:num>
  <w:num w:numId="9" w16cid:durableId="1958756824">
    <w:abstractNumId w:val="12"/>
  </w:num>
  <w:num w:numId="10" w16cid:durableId="928124450">
    <w:abstractNumId w:val="3"/>
  </w:num>
  <w:num w:numId="11" w16cid:durableId="1962152298">
    <w:abstractNumId w:val="9"/>
  </w:num>
  <w:num w:numId="12" w16cid:durableId="17976862">
    <w:abstractNumId w:val="4"/>
  </w:num>
  <w:num w:numId="13" w16cid:durableId="1237283164">
    <w:abstractNumId w:val="15"/>
  </w:num>
  <w:num w:numId="14" w16cid:durableId="439767255">
    <w:abstractNumId w:val="0"/>
  </w:num>
  <w:num w:numId="15" w16cid:durableId="2028021633">
    <w:abstractNumId w:val="13"/>
  </w:num>
  <w:num w:numId="16" w16cid:durableId="197547867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6"/>
  <w:proofState w:spelling="clean" w:grammar="dirty"/>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val="false"/>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6077"/>
    <w:rsid w:val="00000000"/>
    <w:rsid w:val="00000971"/>
    <w:rsid w:val="00000E31"/>
    <w:rsid w:val="0000113E"/>
    <w:rsid w:val="00002B70"/>
    <w:rsid w:val="00004424"/>
    <w:rsid w:val="00006061"/>
    <w:rsid w:val="000061A4"/>
    <w:rsid w:val="000065A0"/>
    <w:rsid w:val="00006A17"/>
    <w:rsid w:val="00006C95"/>
    <w:rsid w:val="00010A93"/>
    <w:rsid w:val="0001220A"/>
    <w:rsid w:val="00013701"/>
    <w:rsid w:val="00014BE2"/>
    <w:rsid w:val="000156C4"/>
    <w:rsid w:val="00015753"/>
    <w:rsid w:val="00015E37"/>
    <w:rsid w:val="0001622B"/>
    <w:rsid w:val="0001656B"/>
    <w:rsid w:val="000166C5"/>
    <w:rsid w:val="0001787A"/>
    <w:rsid w:val="000200FB"/>
    <w:rsid w:val="0002062E"/>
    <w:rsid w:val="00020856"/>
    <w:rsid w:val="000215F2"/>
    <w:rsid w:val="00021B87"/>
    <w:rsid w:val="000224FD"/>
    <w:rsid w:val="000240C0"/>
    <w:rsid w:val="00024462"/>
    <w:rsid w:val="0002446F"/>
    <w:rsid w:val="000247BF"/>
    <w:rsid w:val="000257CE"/>
    <w:rsid w:val="00026316"/>
    <w:rsid w:val="00027012"/>
    <w:rsid w:val="000271EF"/>
    <w:rsid w:val="000273BD"/>
    <w:rsid w:val="00030244"/>
    <w:rsid w:val="0003123F"/>
    <w:rsid w:val="000314CF"/>
    <w:rsid w:val="00031829"/>
    <w:rsid w:val="00032EC3"/>
    <w:rsid w:val="000337EF"/>
    <w:rsid w:val="00033C6C"/>
    <w:rsid w:val="00035841"/>
    <w:rsid w:val="0003585D"/>
    <w:rsid w:val="00036347"/>
    <w:rsid w:val="00036413"/>
    <w:rsid w:val="00036B6D"/>
    <w:rsid w:val="000375DE"/>
    <w:rsid w:val="00037648"/>
    <w:rsid w:val="00037831"/>
    <w:rsid w:val="000379AB"/>
    <w:rsid w:val="00040089"/>
    <w:rsid w:val="000400C5"/>
    <w:rsid w:val="000400C9"/>
    <w:rsid w:val="00040440"/>
    <w:rsid w:val="00041C2C"/>
    <w:rsid w:val="00042506"/>
    <w:rsid w:val="00042B51"/>
    <w:rsid w:val="00043767"/>
    <w:rsid w:val="000438EE"/>
    <w:rsid w:val="00043CB4"/>
    <w:rsid w:val="00043EA9"/>
    <w:rsid w:val="00044C3D"/>
    <w:rsid w:val="000452CB"/>
    <w:rsid w:val="00046E71"/>
    <w:rsid w:val="00050C34"/>
    <w:rsid w:val="00050CA0"/>
    <w:rsid w:val="000510D5"/>
    <w:rsid w:val="000514B0"/>
    <w:rsid w:val="000528D5"/>
    <w:rsid w:val="00054A33"/>
    <w:rsid w:val="000555BD"/>
    <w:rsid w:val="00055623"/>
    <w:rsid w:val="00061745"/>
    <w:rsid w:val="00063D73"/>
    <w:rsid w:val="00064185"/>
    <w:rsid w:val="00064958"/>
    <w:rsid w:val="00066D30"/>
    <w:rsid w:val="00067259"/>
    <w:rsid w:val="00067724"/>
    <w:rsid w:val="00067C8B"/>
    <w:rsid w:val="00067EB5"/>
    <w:rsid w:val="00071032"/>
    <w:rsid w:val="0007190F"/>
    <w:rsid w:val="00071ECE"/>
    <w:rsid w:val="0007222F"/>
    <w:rsid w:val="00072999"/>
    <w:rsid w:val="00072EB2"/>
    <w:rsid w:val="0007414F"/>
    <w:rsid w:val="0007472E"/>
    <w:rsid w:val="00074C52"/>
    <w:rsid w:val="000756C3"/>
    <w:rsid w:val="000779FA"/>
    <w:rsid w:val="0007EAB0"/>
    <w:rsid w:val="0008287F"/>
    <w:rsid w:val="00084E24"/>
    <w:rsid w:val="00085084"/>
    <w:rsid w:val="0008588E"/>
    <w:rsid w:val="000859B8"/>
    <w:rsid w:val="00085BB0"/>
    <w:rsid w:val="00085BC7"/>
    <w:rsid w:val="00090155"/>
    <w:rsid w:val="00090A81"/>
    <w:rsid w:val="00092875"/>
    <w:rsid w:val="00093FAE"/>
    <w:rsid w:val="00094221"/>
    <w:rsid w:val="000948D1"/>
    <w:rsid w:val="00094AEF"/>
    <w:rsid w:val="00094B53"/>
    <w:rsid w:val="000955D0"/>
    <w:rsid w:val="00095EB5"/>
    <w:rsid w:val="0009654D"/>
    <w:rsid w:val="000968E0"/>
    <w:rsid w:val="000968F7"/>
    <w:rsid w:val="0009745A"/>
    <w:rsid w:val="00097BC4"/>
    <w:rsid w:val="00097DCE"/>
    <w:rsid w:val="000A2647"/>
    <w:rsid w:val="000A2D3F"/>
    <w:rsid w:val="000A3E92"/>
    <w:rsid w:val="000A75D1"/>
    <w:rsid w:val="000A7A4A"/>
    <w:rsid w:val="000A7A50"/>
    <w:rsid w:val="000B08BB"/>
    <w:rsid w:val="000B163C"/>
    <w:rsid w:val="000B2AC0"/>
    <w:rsid w:val="000B2E47"/>
    <w:rsid w:val="000B31EE"/>
    <w:rsid w:val="000B3BA4"/>
    <w:rsid w:val="000B4FC3"/>
    <w:rsid w:val="000B67EF"/>
    <w:rsid w:val="000B72D5"/>
    <w:rsid w:val="000B779E"/>
    <w:rsid w:val="000C19D3"/>
    <w:rsid w:val="000C2C74"/>
    <w:rsid w:val="000C31F8"/>
    <w:rsid w:val="000C3248"/>
    <w:rsid w:val="000C57E3"/>
    <w:rsid w:val="000C6522"/>
    <w:rsid w:val="000C77F2"/>
    <w:rsid w:val="000C7884"/>
    <w:rsid w:val="000D08F4"/>
    <w:rsid w:val="000D18EE"/>
    <w:rsid w:val="000D3293"/>
    <w:rsid w:val="000D3750"/>
    <w:rsid w:val="000D3EC3"/>
    <w:rsid w:val="000D4661"/>
    <w:rsid w:val="000D5A68"/>
    <w:rsid w:val="000D70E9"/>
    <w:rsid w:val="000E0F62"/>
    <w:rsid w:val="000E2440"/>
    <w:rsid w:val="000E25B5"/>
    <w:rsid w:val="000E3732"/>
    <w:rsid w:val="000E4A0C"/>
    <w:rsid w:val="000E4E14"/>
    <w:rsid w:val="000E5A8D"/>
    <w:rsid w:val="000E5C50"/>
    <w:rsid w:val="000E6EF8"/>
    <w:rsid w:val="000F06D9"/>
    <w:rsid w:val="000F18CB"/>
    <w:rsid w:val="000F201B"/>
    <w:rsid w:val="000F4DEE"/>
    <w:rsid w:val="000F589F"/>
    <w:rsid w:val="000F58B6"/>
    <w:rsid w:val="000F5BFA"/>
    <w:rsid w:val="000F5C1E"/>
    <w:rsid w:val="000F6A54"/>
    <w:rsid w:val="000F78FA"/>
    <w:rsid w:val="0010134A"/>
    <w:rsid w:val="0010172B"/>
    <w:rsid w:val="0010222E"/>
    <w:rsid w:val="00102286"/>
    <w:rsid w:val="001036E0"/>
    <w:rsid w:val="00103774"/>
    <w:rsid w:val="00104662"/>
    <w:rsid w:val="00110843"/>
    <w:rsid w:val="001126A6"/>
    <w:rsid w:val="0011295D"/>
    <w:rsid w:val="001149D4"/>
    <w:rsid w:val="00115568"/>
    <w:rsid w:val="00116F47"/>
    <w:rsid w:val="001176D0"/>
    <w:rsid w:val="00117DA1"/>
    <w:rsid w:val="00122610"/>
    <w:rsid w:val="00123EA2"/>
    <w:rsid w:val="00124DFB"/>
    <w:rsid w:val="001257F0"/>
    <w:rsid w:val="001259DB"/>
    <w:rsid w:val="00125F9B"/>
    <w:rsid w:val="001262AB"/>
    <w:rsid w:val="00127358"/>
    <w:rsid w:val="001273F6"/>
    <w:rsid w:val="00131672"/>
    <w:rsid w:val="00131A90"/>
    <w:rsid w:val="001323DF"/>
    <w:rsid w:val="0013505B"/>
    <w:rsid w:val="00136078"/>
    <w:rsid w:val="001361F5"/>
    <w:rsid w:val="0014000F"/>
    <w:rsid w:val="00140151"/>
    <w:rsid w:val="00141756"/>
    <w:rsid w:val="001419C2"/>
    <w:rsid w:val="001423FA"/>
    <w:rsid w:val="00143099"/>
    <w:rsid w:val="00143F50"/>
    <w:rsid w:val="0014436C"/>
    <w:rsid w:val="0014447C"/>
    <w:rsid w:val="00144EA7"/>
    <w:rsid w:val="00145B65"/>
    <w:rsid w:val="00145E87"/>
    <w:rsid w:val="0014726E"/>
    <w:rsid w:val="00150147"/>
    <w:rsid w:val="0015165F"/>
    <w:rsid w:val="001521D3"/>
    <w:rsid w:val="001541EE"/>
    <w:rsid w:val="001547BF"/>
    <w:rsid w:val="00156622"/>
    <w:rsid w:val="00157408"/>
    <w:rsid w:val="00157588"/>
    <w:rsid w:val="00157FFC"/>
    <w:rsid w:val="001611F6"/>
    <w:rsid w:val="00162067"/>
    <w:rsid w:val="00162269"/>
    <w:rsid w:val="00163361"/>
    <w:rsid w:val="001638A7"/>
    <w:rsid w:val="00163989"/>
    <w:rsid w:val="001642F4"/>
    <w:rsid w:val="00165283"/>
    <w:rsid w:val="00166D27"/>
    <w:rsid w:val="00170568"/>
    <w:rsid w:val="001711AB"/>
    <w:rsid w:val="00171D1B"/>
    <w:rsid w:val="0017384F"/>
    <w:rsid w:val="00173912"/>
    <w:rsid w:val="00173DFD"/>
    <w:rsid w:val="00174153"/>
    <w:rsid w:val="0017447F"/>
    <w:rsid w:val="00174B85"/>
    <w:rsid w:val="0017560B"/>
    <w:rsid w:val="001757C8"/>
    <w:rsid w:val="00175A31"/>
    <w:rsid w:val="001767BB"/>
    <w:rsid w:val="00177526"/>
    <w:rsid w:val="00177534"/>
    <w:rsid w:val="0018065E"/>
    <w:rsid w:val="0018079B"/>
    <w:rsid w:val="00181553"/>
    <w:rsid w:val="001816B7"/>
    <w:rsid w:val="00181A7D"/>
    <w:rsid w:val="0018314F"/>
    <w:rsid w:val="00183899"/>
    <w:rsid w:val="001838BF"/>
    <w:rsid w:val="00183DFA"/>
    <w:rsid w:val="00183E26"/>
    <w:rsid w:val="00184964"/>
    <w:rsid w:val="0018600C"/>
    <w:rsid w:val="00186044"/>
    <w:rsid w:val="001872B2"/>
    <w:rsid w:val="00191F09"/>
    <w:rsid w:val="00192007"/>
    <w:rsid w:val="00192694"/>
    <w:rsid w:val="00192740"/>
    <w:rsid w:val="001932BB"/>
    <w:rsid w:val="00193E04"/>
    <w:rsid w:val="00193F25"/>
    <w:rsid w:val="001944EE"/>
    <w:rsid w:val="00196598"/>
    <w:rsid w:val="00196D87"/>
    <w:rsid w:val="00196E1C"/>
    <w:rsid w:val="001971CD"/>
    <w:rsid w:val="001975E1"/>
    <w:rsid w:val="001A0C6E"/>
    <w:rsid w:val="001A141A"/>
    <w:rsid w:val="001A1684"/>
    <w:rsid w:val="001A2A6C"/>
    <w:rsid w:val="001A3758"/>
    <w:rsid w:val="001A4145"/>
    <w:rsid w:val="001A41F7"/>
    <w:rsid w:val="001A4FD4"/>
    <w:rsid w:val="001A54D2"/>
    <w:rsid w:val="001A6E50"/>
    <w:rsid w:val="001B0195"/>
    <w:rsid w:val="001B0997"/>
    <w:rsid w:val="001B0B9E"/>
    <w:rsid w:val="001B146F"/>
    <w:rsid w:val="001B18F3"/>
    <w:rsid w:val="001B1F6D"/>
    <w:rsid w:val="001B2CB6"/>
    <w:rsid w:val="001B3409"/>
    <w:rsid w:val="001B34B0"/>
    <w:rsid w:val="001B39A4"/>
    <w:rsid w:val="001B3C2E"/>
    <w:rsid w:val="001B3E99"/>
    <w:rsid w:val="001B524A"/>
    <w:rsid w:val="001B5562"/>
    <w:rsid w:val="001B5FBE"/>
    <w:rsid w:val="001B6914"/>
    <w:rsid w:val="001C05B8"/>
    <w:rsid w:val="001C0C6E"/>
    <w:rsid w:val="001C0CB8"/>
    <w:rsid w:val="001C1D3D"/>
    <w:rsid w:val="001C1E68"/>
    <w:rsid w:val="001C221A"/>
    <w:rsid w:val="001C2B0D"/>
    <w:rsid w:val="001C2E29"/>
    <w:rsid w:val="001C3734"/>
    <w:rsid w:val="001C5467"/>
    <w:rsid w:val="001C58FE"/>
    <w:rsid w:val="001C7015"/>
    <w:rsid w:val="001D0095"/>
    <w:rsid w:val="001D045B"/>
    <w:rsid w:val="001D1E0D"/>
    <w:rsid w:val="001D286A"/>
    <w:rsid w:val="001D3533"/>
    <w:rsid w:val="001D39C5"/>
    <w:rsid w:val="001D54A8"/>
    <w:rsid w:val="001D62FC"/>
    <w:rsid w:val="001D636B"/>
    <w:rsid w:val="001D6D0D"/>
    <w:rsid w:val="001E0297"/>
    <w:rsid w:val="001E03D8"/>
    <w:rsid w:val="001E1386"/>
    <w:rsid w:val="001E207E"/>
    <w:rsid w:val="001E2627"/>
    <w:rsid w:val="001E33EF"/>
    <w:rsid w:val="001E3880"/>
    <w:rsid w:val="001E46D9"/>
    <w:rsid w:val="001E6665"/>
    <w:rsid w:val="001E69E6"/>
    <w:rsid w:val="001E7E93"/>
    <w:rsid w:val="001F010D"/>
    <w:rsid w:val="001F088E"/>
    <w:rsid w:val="001F241D"/>
    <w:rsid w:val="001F2898"/>
    <w:rsid w:val="001F3AA1"/>
    <w:rsid w:val="001F4990"/>
    <w:rsid w:val="001F5C1C"/>
    <w:rsid w:val="001F6F76"/>
    <w:rsid w:val="001F78BC"/>
    <w:rsid w:val="001F7B50"/>
    <w:rsid w:val="0020024E"/>
    <w:rsid w:val="0020106D"/>
    <w:rsid w:val="00201679"/>
    <w:rsid w:val="00202B09"/>
    <w:rsid w:val="002035F7"/>
    <w:rsid w:val="00203BAB"/>
    <w:rsid w:val="002040B4"/>
    <w:rsid w:val="00204DA1"/>
    <w:rsid w:val="00205088"/>
    <w:rsid w:val="00205265"/>
    <w:rsid w:val="002052BB"/>
    <w:rsid w:val="0020628E"/>
    <w:rsid w:val="00206F8E"/>
    <w:rsid w:val="0020CD56"/>
    <w:rsid w:val="00210324"/>
    <w:rsid w:val="00210E58"/>
    <w:rsid w:val="00210F83"/>
    <w:rsid w:val="002112B8"/>
    <w:rsid w:val="00212819"/>
    <w:rsid w:val="00215025"/>
    <w:rsid w:val="0021673C"/>
    <w:rsid w:val="00217981"/>
    <w:rsid w:val="0022290C"/>
    <w:rsid w:val="002269C2"/>
    <w:rsid w:val="0022753F"/>
    <w:rsid w:val="00227CA1"/>
    <w:rsid w:val="0023082D"/>
    <w:rsid w:val="002310BA"/>
    <w:rsid w:val="00231246"/>
    <w:rsid w:val="00231D8A"/>
    <w:rsid w:val="00232127"/>
    <w:rsid w:val="00232E30"/>
    <w:rsid w:val="0023329B"/>
    <w:rsid w:val="002332F8"/>
    <w:rsid w:val="00233630"/>
    <w:rsid w:val="00233CBA"/>
    <w:rsid w:val="002344B3"/>
    <w:rsid w:val="002350AA"/>
    <w:rsid w:val="00235B7B"/>
    <w:rsid w:val="00235EAD"/>
    <w:rsid w:val="002361DE"/>
    <w:rsid w:val="00240493"/>
    <w:rsid w:val="00241450"/>
    <w:rsid w:val="00242B06"/>
    <w:rsid w:val="00243C0B"/>
    <w:rsid w:val="00244492"/>
    <w:rsid w:val="0024469D"/>
    <w:rsid w:val="002453A6"/>
    <w:rsid w:val="002454FF"/>
    <w:rsid w:val="0024690A"/>
    <w:rsid w:val="00246EC7"/>
    <w:rsid w:val="00247446"/>
    <w:rsid w:val="0025112B"/>
    <w:rsid w:val="00251B40"/>
    <w:rsid w:val="00251B53"/>
    <w:rsid w:val="0025211A"/>
    <w:rsid w:val="00252AA3"/>
    <w:rsid w:val="0025378F"/>
    <w:rsid w:val="00255DD1"/>
    <w:rsid w:val="002567AA"/>
    <w:rsid w:val="00257A70"/>
    <w:rsid w:val="00261AB5"/>
    <w:rsid w:val="00262F7F"/>
    <w:rsid w:val="00263002"/>
    <w:rsid w:val="00263F48"/>
    <w:rsid w:val="0026434F"/>
    <w:rsid w:val="0026576B"/>
    <w:rsid w:val="002659B0"/>
    <w:rsid w:val="0026611A"/>
    <w:rsid w:val="0026767E"/>
    <w:rsid w:val="0026771F"/>
    <w:rsid w:val="0027086F"/>
    <w:rsid w:val="00271782"/>
    <w:rsid w:val="00271A2C"/>
    <w:rsid w:val="00274241"/>
    <w:rsid w:val="0027473D"/>
    <w:rsid w:val="00274B4A"/>
    <w:rsid w:val="00274FFF"/>
    <w:rsid w:val="00275135"/>
    <w:rsid w:val="00275A17"/>
    <w:rsid w:val="00275D0E"/>
    <w:rsid w:val="00275E00"/>
    <w:rsid w:val="00276E9D"/>
    <w:rsid w:val="00277263"/>
    <w:rsid w:val="0027738C"/>
    <w:rsid w:val="002776E2"/>
    <w:rsid w:val="002777C2"/>
    <w:rsid w:val="00277AA2"/>
    <w:rsid w:val="00277F3F"/>
    <w:rsid w:val="00280030"/>
    <w:rsid w:val="00280245"/>
    <w:rsid w:val="00281905"/>
    <w:rsid w:val="00282032"/>
    <w:rsid w:val="0028218C"/>
    <w:rsid w:val="00282D81"/>
    <w:rsid w:val="002847C6"/>
    <w:rsid w:val="0028637C"/>
    <w:rsid w:val="002865F4"/>
    <w:rsid w:val="002868DE"/>
    <w:rsid w:val="0028742A"/>
    <w:rsid w:val="00290B88"/>
    <w:rsid w:val="00290C06"/>
    <w:rsid w:val="002913FE"/>
    <w:rsid w:val="00291B20"/>
    <w:rsid w:val="002922E3"/>
    <w:rsid w:val="00293083"/>
    <w:rsid w:val="0029340E"/>
    <w:rsid w:val="00293678"/>
    <w:rsid w:val="002944F7"/>
    <w:rsid w:val="002949E6"/>
    <w:rsid w:val="00294C3C"/>
    <w:rsid w:val="0029503C"/>
    <w:rsid w:val="00295512"/>
    <w:rsid w:val="00295D7D"/>
    <w:rsid w:val="00296C82"/>
    <w:rsid w:val="002971A6"/>
    <w:rsid w:val="00297579"/>
    <w:rsid w:val="002A016B"/>
    <w:rsid w:val="002A02DF"/>
    <w:rsid w:val="002A0D52"/>
    <w:rsid w:val="002A2263"/>
    <w:rsid w:val="002A2521"/>
    <w:rsid w:val="002A2BF6"/>
    <w:rsid w:val="002A3226"/>
    <w:rsid w:val="002A35B5"/>
    <w:rsid w:val="002A3927"/>
    <w:rsid w:val="002A3C9B"/>
    <w:rsid w:val="002A5565"/>
    <w:rsid w:val="002A562B"/>
    <w:rsid w:val="002A6C69"/>
    <w:rsid w:val="002B0388"/>
    <w:rsid w:val="002B03CC"/>
    <w:rsid w:val="002B09F4"/>
    <w:rsid w:val="002B1993"/>
    <w:rsid w:val="002B1AE5"/>
    <w:rsid w:val="002B1BDE"/>
    <w:rsid w:val="002B1D7E"/>
    <w:rsid w:val="002B2BD4"/>
    <w:rsid w:val="002B3F45"/>
    <w:rsid w:val="002B4945"/>
    <w:rsid w:val="002B6A01"/>
    <w:rsid w:val="002B6C87"/>
    <w:rsid w:val="002B6F74"/>
    <w:rsid w:val="002B7DB6"/>
    <w:rsid w:val="002C12B6"/>
    <w:rsid w:val="002C1BC8"/>
    <w:rsid w:val="002C1C52"/>
    <w:rsid w:val="002C265C"/>
    <w:rsid w:val="002C2A20"/>
    <w:rsid w:val="002C2F02"/>
    <w:rsid w:val="002C3263"/>
    <w:rsid w:val="002C3473"/>
    <w:rsid w:val="002C39CA"/>
    <w:rsid w:val="002C43C8"/>
    <w:rsid w:val="002C53CC"/>
    <w:rsid w:val="002C62BC"/>
    <w:rsid w:val="002C6557"/>
    <w:rsid w:val="002C788D"/>
    <w:rsid w:val="002C7D7A"/>
    <w:rsid w:val="002D012E"/>
    <w:rsid w:val="002D0517"/>
    <w:rsid w:val="002D138A"/>
    <w:rsid w:val="002D1ACE"/>
    <w:rsid w:val="002D24CC"/>
    <w:rsid w:val="002D2836"/>
    <w:rsid w:val="002D2CD5"/>
    <w:rsid w:val="002D312C"/>
    <w:rsid w:val="002D3194"/>
    <w:rsid w:val="002D3921"/>
    <w:rsid w:val="002D4294"/>
    <w:rsid w:val="002D4BED"/>
    <w:rsid w:val="002D506E"/>
    <w:rsid w:val="002D50AD"/>
    <w:rsid w:val="002D5470"/>
    <w:rsid w:val="002D5C13"/>
    <w:rsid w:val="002D5DF9"/>
    <w:rsid w:val="002D7A99"/>
    <w:rsid w:val="002E12B7"/>
    <w:rsid w:val="002E1B97"/>
    <w:rsid w:val="002E2C34"/>
    <w:rsid w:val="002E2D96"/>
    <w:rsid w:val="002E2FA6"/>
    <w:rsid w:val="002E3A3F"/>
    <w:rsid w:val="002E4229"/>
    <w:rsid w:val="002E49DA"/>
    <w:rsid w:val="002E4F4B"/>
    <w:rsid w:val="002E52B0"/>
    <w:rsid w:val="002E579B"/>
    <w:rsid w:val="002E6EB6"/>
    <w:rsid w:val="002E77F7"/>
    <w:rsid w:val="002E7898"/>
    <w:rsid w:val="002E79AA"/>
    <w:rsid w:val="002E7B29"/>
    <w:rsid w:val="002E7F6F"/>
    <w:rsid w:val="002F0511"/>
    <w:rsid w:val="002F0C09"/>
    <w:rsid w:val="002F2289"/>
    <w:rsid w:val="002F29F5"/>
    <w:rsid w:val="002F34DB"/>
    <w:rsid w:val="002F37DE"/>
    <w:rsid w:val="002F3806"/>
    <w:rsid w:val="002F3B11"/>
    <w:rsid w:val="002F4274"/>
    <w:rsid w:val="002F44E1"/>
    <w:rsid w:val="002F4B0A"/>
    <w:rsid w:val="002F6F11"/>
    <w:rsid w:val="002F7B5A"/>
    <w:rsid w:val="00301A8B"/>
    <w:rsid w:val="00302FD3"/>
    <w:rsid w:val="003062A6"/>
    <w:rsid w:val="003065AC"/>
    <w:rsid w:val="0031076A"/>
    <w:rsid w:val="0031093A"/>
    <w:rsid w:val="0031168A"/>
    <w:rsid w:val="00312E4D"/>
    <w:rsid w:val="003131B4"/>
    <w:rsid w:val="00313462"/>
    <w:rsid w:val="0031350B"/>
    <w:rsid w:val="003137C3"/>
    <w:rsid w:val="00313958"/>
    <w:rsid w:val="00313EE0"/>
    <w:rsid w:val="0031429D"/>
    <w:rsid w:val="00314FC3"/>
    <w:rsid w:val="0031582E"/>
    <w:rsid w:val="0031693E"/>
    <w:rsid w:val="00317D7D"/>
    <w:rsid w:val="003203F9"/>
    <w:rsid w:val="0032069D"/>
    <w:rsid w:val="00320C4C"/>
    <w:rsid w:val="00321596"/>
    <w:rsid w:val="0032177E"/>
    <w:rsid w:val="003219D8"/>
    <w:rsid w:val="003220EC"/>
    <w:rsid w:val="00323636"/>
    <w:rsid w:val="003237A4"/>
    <w:rsid w:val="00323CBF"/>
    <w:rsid w:val="00323CE3"/>
    <w:rsid w:val="0032482F"/>
    <w:rsid w:val="00324CE0"/>
    <w:rsid w:val="00324D82"/>
    <w:rsid w:val="00325531"/>
    <w:rsid w:val="0032595D"/>
    <w:rsid w:val="00325C9B"/>
    <w:rsid w:val="00325E72"/>
    <w:rsid w:val="00326C54"/>
    <w:rsid w:val="00326E62"/>
    <w:rsid w:val="00327DCF"/>
    <w:rsid w:val="0032D5B1"/>
    <w:rsid w:val="00330091"/>
    <w:rsid w:val="00330ABD"/>
    <w:rsid w:val="00332965"/>
    <w:rsid w:val="003334B0"/>
    <w:rsid w:val="00333685"/>
    <w:rsid w:val="00333EC8"/>
    <w:rsid w:val="0033503E"/>
    <w:rsid w:val="0033569F"/>
    <w:rsid w:val="0033583B"/>
    <w:rsid w:val="00335D7C"/>
    <w:rsid w:val="00336227"/>
    <w:rsid w:val="00337ADC"/>
    <w:rsid w:val="00337FCE"/>
    <w:rsid w:val="003407D8"/>
    <w:rsid w:val="00340A26"/>
    <w:rsid w:val="00340C2F"/>
    <w:rsid w:val="00341B57"/>
    <w:rsid w:val="0034332A"/>
    <w:rsid w:val="0034361E"/>
    <w:rsid w:val="003438C7"/>
    <w:rsid w:val="003438FF"/>
    <w:rsid w:val="003467A3"/>
    <w:rsid w:val="00346B4C"/>
    <w:rsid w:val="00347AE5"/>
    <w:rsid w:val="003500D9"/>
    <w:rsid w:val="00350655"/>
    <w:rsid w:val="003507B2"/>
    <w:rsid w:val="003509FA"/>
    <w:rsid w:val="00351529"/>
    <w:rsid w:val="00351855"/>
    <w:rsid w:val="0035387E"/>
    <w:rsid w:val="00354BB6"/>
    <w:rsid w:val="00355DB4"/>
    <w:rsid w:val="00356773"/>
    <w:rsid w:val="0035C1E9"/>
    <w:rsid w:val="0036035A"/>
    <w:rsid w:val="00360EEF"/>
    <w:rsid w:val="00362385"/>
    <w:rsid w:val="00363283"/>
    <w:rsid w:val="0036369D"/>
    <w:rsid w:val="0036440B"/>
    <w:rsid w:val="00364629"/>
    <w:rsid w:val="003646BC"/>
    <w:rsid w:val="00364D02"/>
    <w:rsid w:val="00366428"/>
    <w:rsid w:val="00366917"/>
    <w:rsid w:val="003703DE"/>
    <w:rsid w:val="003707D5"/>
    <w:rsid w:val="00371381"/>
    <w:rsid w:val="00372006"/>
    <w:rsid w:val="00372670"/>
    <w:rsid w:val="003734B1"/>
    <w:rsid w:val="003736A6"/>
    <w:rsid w:val="0037466A"/>
    <w:rsid w:val="00374D67"/>
    <w:rsid w:val="0037530D"/>
    <w:rsid w:val="00375B86"/>
    <w:rsid w:val="00376B7D"/>
    <w:rsid w:val="00377D86"/>
    <w:rsid w:val="00380404"/>
    <w:rsid w:val="0038092D"/>
    <w:rsid w:val="003811D9"/>
    <w:rsid w:val="00381589"/>
    <w:rsid w:val="0038388A"/>
    <w:rsid w:val="00383F22"/>
    <w:rsid w:val="0038407D"/>
    <w:rsid w:val="003844E3"/>
    <w:rsid w:val="003848ED"/>
    <w:rsid w:val="003855BC"/>
    <w:rsid w:val="00385E4F"/>
    <w:rsid w:val="003921CC"/>
    <w:rsid w:val="00392D2D"/>
    <w:rsid w:val="00393121"/>
    <w:rsid w:val="003936F2"/>
    <w:rsid w:val="00393761"/>
    <w:rsid w:val="00393CE2"/>
    <w:rsid w:val="0039474B"/>
    <w:rsid w:val="00394759"/>
    <w:rsid w:val="00394D57"/>
    <w:rsid w:val="00396616"/>
    <w:rsid w:val="00396DD7"/>
    <w:rsid w:val="00397174"/>
    <w:rsid w:val="0039721C"/>
    <w:rsid w:val="003978A4"/>
    <w:rsid w:val="00397A4F"/>
    <w:rsid w:val="00397D23"/>
    <w:rsid w:val="003A03E1"/>
    <w:rsid w:val="003A04D6"/>
    <w:rsid w:val="003A077B"/>
    <w:rsid w:val="003A1142"/>
    <w:rsid w:val="003A25B5"/>
    <w:rsid w:val="003A29BC"/>
    <w:rsid w:val="003A356A"/>
    <w:rsid w:val="003A3F81"/>
    <w:rsid w:val="003A4089"/>
    <w:rsid w:val="003A4160"/>
    <w:rsid w:val="003A54CC"/>
    <w:rsid w:val="003A640A"/>
    <w:rsid w:val="003A67D4"/>
    <w:rsid w:val="003A77CA"/>
    <w:rsid w:val="003A9D7F"/>
    <w:rsid w:val="003B0FFC"/>
    <w:rsid w:val="003B2872"/>
    <w:rsid w:val="003B2B7F"/>
    <w:rsid w:val="003B37B4"/>
    <w:rsid w:val="003B5BB0"/>
    <w:rsid w:val="003B5F29"/>
    <w:rsid w:val="003B63FB"/>
    <w:rsid w:val="003B6A0D"/>
    <w:rsid w:val="003B6A1E"/>
    <w:rsid w:val="003B6BEE"/>
    <w:rsid w:val="003C0DB1"/>
    <w:rsid w:val="003C1257"/>
    <w:rsid w:val="003C18CD"/>
    <w:rsid w:val="003C4625"/>
    <w:rsid w:val="003C5A26"/>
    <w:rsid w:val="003C6DB7"/>
    <w:rsid w:val="003C743E"/>
    <w:rsid w:val="003C76AB"/>
    <w:rsid w:val="003C7FCA"/>
    <w:rsid w:val="003D12F5"/>
    <w:rsid w:val="003D18B5"/>
    <w:rsid w:val="003D199C"/>
    <w:rsid w:val="003D1C52"/>
    <w:rsid w:val="003D1DCF"/>
    <w:rsid w:val="003D1DE2"/>
    <w:rsid w:val="003D2DE1"/>
    <w:rsid w:val="003D4CAB"/>
    <w:rsid w:val="003D5376"/>
    <w:rsid w:val="003D5BAE"/>
    <w:rsid w:val="003D6FB8"/>
    <w:rsid w:val="003D7071"/>
    <w:rsid w:val="003E1A1D"/>
    <w:rsid w:val="003E1B6F"/>
    <w:rsid w:val="003E349A"/>
    <w:rsid w:val="003E3EF9"/>
    <w:rsid w:val="003E564D"/>
    <w:rsid w:val="003E5D25"/>
    <w:rsid w:val="003E6554"/>
    <w:rsid w:val="003E655F"/>
    <w:rsid w:val="003E660A"/>
    <w:rsid w:val="003F038A"/>
    <w:rsid w:val="003F076F"/>
    <w:rsid w:val="003F11B1"/>
    <w:rsid w:val="003F199B"/>
    <w:rsid w:val="003F1D60"/>
    <w:rsid w:val="003F2B8D"/>
    <w:rsid w:val="003F4847"/>
    <w:rsid w:val="003F4FE5"/>
    <w:rsid w:val="003F547E"/>
    <w:rsid w:val="003F5BFE"/>
    <w:rsid w:val="003F68D3"/>
    <w:rsid w:val="003F6E1B"/>
    <w:rsid w:val="003F6E7C"/>
    <w:rsid w:val="003F761C"/>
    <w:rsid w:val="00400423"/>
    <w:rsid w:val="00400425"/>
    <w:rsid w:val="004009A6"/>
    <w:rsid w:val="00400F30"/>
    <w:rsid w:val="004011DF"/>
    <w:rsid w:val="0040177F"/>
    <w:rsid w:val="00401CC4"/>
    <w:rsid w:val="004023D7"/>
    <w:rsid w:val="00402D7F"/>
    <w:rsid w:val="00402E80"/>
    <w:rsid w:val="0040592C"/>
    <w:rsid w:val="00406852"/>
    <w:rsid w:val="00411F94"/>
    <w:rsid w:val="0041358E"/>
    <w:rsid w:val="004141F2"/>
    <w:rsid w:val="0041451A"/>
    <w:rsid w:val="00414CF3"/>
    <w:rsid w:val="00415016"/>
    <w:rsid w:val="004151A1"/>
    <w:rsid w:val="0041520D"/>
    <w:rsid w:val="00415657"/>
    <w:rsid w:val="00416D83"/>
    <w:rsid w:val="00416E9B"/>
    <w:rsid w:val="00416EDD"/>
    <w:rsid w:val="004176C0"/>
    <w:rsid w:val="00417DC4"/>
    <w:rsid w:val="004205B5"/>
    <w:rsid w:val="00421BA6"/>
    <w:rsid w:val="00422B72"/>
    <w:rsid w:val="00423B79"/>
    <w:rsid w:val="00423C43"/>
    <w:rsid w:val="00423F38"/>
    <w:rsid w:val="00425359"/>
    <w:rsid w:val="004259F5"/>
    <w:rsid w:val="00425F43"/>
    <w:rsid w:val="00426BF1"/>
    <w:rsid w:val="00432379"/>
    <w:rsid w:val="004338C2"/>
    <w:rsid w:val="00433DDD"/>
    <w:rsid w:val="004346E4"/>
    <w:rsid w:val="004347BF"/>
    <w:rsid w:val="00434FA7"/>
    <w:rsid w:val="0043678F"/>
    <w:rsid w:val="00436A5D"/>
    <w:rsid w:val="00437E7A"/>
    <w:rsid w:val="004409BE"/>
    <w:rsid w:val="00440A22"/>
    <w:rsid w:val="00440B27"/>
    <w:rsid w:val="00441AA6"/>
    <w:rsid w:val="00441E9B"/>
    <w:rsid w:val="00441FA3"/>
    <w:rsid w:val="004424B5"/>
    <w:rsid w:val="004433D7"/>
    <w:rsid w:val="00443A68"/>
    <w:rsid w:val="004451FA"/>
    <w:rsid w:val="00445AE9"/>
    <w:rsid w:val="00445D57"/>
    <w:rsid w:val="00446AC1"/>
    <w:rsid w:val="00446DC7"/>
    <w:rsid w:val="00446F8C"/>
    <w:rsid w:val="00447AB4"/>
    <w:rsid w:val="004505DB"/>
    <w:rsid w:val="00450A22"/>
    <w:rsid w:val="00450B0B"/>
    <w:rsid w:val="00451547"/>
    <w:rsid w:val="00452142"/>
    <w:rsid w:val="00452F37"/>
    <w:rsid w:val="00453865"/>
    <w:rsid w:val="0045390D"/>
    <w:rsid w:val="00454073"/>
    <w:rsid w:val="004547F2"/>
    <w:rsid w:val="00454D5F"/>
    <w:rsid w:val="0045615D"/>
    <w:rsid w:val="004564BA"/>
    <w:rsid w:val="00457CDE"/>
    <w:rsid w:val="00461176"/>
    <w:rsid w:val="00461498"/>
    <w:rsid w:val="004616B3"/>
    <w:rsid w:val="00461717"/>
    <w:rsid w:val="0046273B"/>
    <w:rsid w:val="00462EBE"/>
    <w:rsid w:val="00463BF5"/>
    <w:rsid w:val="004642BA"/>
    <w:rsid w:val="00464935"/>
    <w:rsid w:val="00464C04"/>
    <w:rsid w:val="004653DC"/>
    <w:rsid w:val="004655B4"/>
    <w:rsid w:val="0046739F"/>
    <w:rsid w:val="0046778D"/>
    <w:rsid w:val="00467A4E"/>
    <w:rsid w:val="0047009F"/>
    <w:rsid w:val="00470A78"/>
    <w:rsid w:val="00471FAA"/>
    <w:rsid w:val="004723C6"/>
    <w:rsid w:val="004729BE"/>
    <w:rsid w:val="004734F8"/>
    <w:rsid w:val="0047464B"/>
    <w:rsid w:val="00474F74"/>
    <w:rsid w:val="00474F8E"/>
    <w:rsid w:val="00475400"/>
    <w:rsid w:val="0047661C"/>
    <w:rsid w:val="00477E36"/>
    <w:rsid w:val="00480A50"/>
    <w:rsid w:val="004810FE"/>
    <w:rsid w:val="00481897"/>
    <w:rsid w:val="00481E0A"/>
    <w:rsid w:val="00482223"/>
    <w:rsid w:val="0048291F"/>
    <w:rsid w:val="004830F5"/>
    <w:rsid w:val="00486424"/>
    <w:rsid w:val="00487DB4"/>
    <w:rsid w:val="004901B1"/>
    <w:rsid w:val="0049089F"/>
    <w:rsid w:val="004910CC"/>
    <w:rsid w:val="00493380"/>
    <w:rsid w:val="00493C2C"/>
    <w:rsid w:val="00493CAF"/>
    <w:rsid w:val="00494B4F"/>
    <w:rsid w:val="0049596C"/>
    <w:rsid w:val="0049715E"/>
    <w:rsid w:val="0049DB7B"/>
    <w:rsid w:val="004A1F09"/>
    <w:rsid w:val="004A267E"/>
    <w:rsid w:val="004A323D"/>
    <w:rsid w:val="004A42D2"/>
    <w:rsid w:val="004A4D0E"/>
    <w:rsid w:val="004A4DE3"/>
    <w:rsid w:val="004A5754"/>
    <w:rsid w:val="004A5EC3"/>
    <w:rsid w:val="004A649D"/>
    <w:rsid w:val="004B08A6"/>
    <w:rsid w:val="004B2942"/>
    <w:rsid w:val="004B3B9F"/>
    <w:rsid w:val="004B3BC6"/>
    <w:rsid w:val="004B516E"/>
    <w:rsid w:val="004B5898"/>
    <w:rsid w:val="004B743A"/>
    <w:rsid w:val="004B749C"/>
    <w:rsid w:val="004B74AB"/>
    <w:rsid w:val="004C055A"/>
    <w:rsid w:val="004C0DC9"/>
    <w:rsid w:val="004C198A"/>
    <w:rsid w:val="004C1ACD"/>
    <w:rsid w:val="004C1EBD"/>
    <w:rsid w:val="004C32C0"/>
    <w:rsid w:val="004C39DC"/>
    <w:rsid w:val="004C4B1B"/>
    <w:rsid w:val="004C50C6"/>
    <w:rsid w:val="004C6251"/>
    <w:rsid w:val="004C671D"/>
    <w:rsid w:val="004C6973"/>
    <w:rsid w:val="004D12E1"/>
    <w:rsid w:val="004D1A10"/>
    <w:rsid w:val="004D1CD6"/>
    <w:rsid w:val="004D1E48"/>
    <w:rsid w:val="004D23B9"/>
    <w:rsid w:val="004D3240"/>
    <w:rsid w:val="004D339C"/>
    <w:rsid w:val="004D4222"/>
    <w:rsid w:val="004D4488"/>
    <w:rsid w:val="004D4B12"/>
    <w:rsid w:val="004D5866"/>
    <w:rsid w:val="004D657B"/>
    <w:rsid w:val="004D7E36"/>
    <w:rsid w:val="004DBB0D"/>
    <w:rsid w:val="004E0304"/>
    <w:rsid w:val="004E137A"/>
    <w:rsid w:val="004E1AF4"/>
    <w:rsid w:val="004E31BA"/>
    <w:rsid w:val="004E4AF0"/>
    <w:rsid w:val="004E5717"/>
    <w:rsid w:val="004E669E"/>
    <w:rsid w:val="004E6F28"/>
    <w:rsid w:val="004E7A04"/>
    <w:rsid w:val="004EB8BA"/>
    <w:rsid w:val="004F01AB"/>
    <w:rsid w:val="004F108B"/>
    <w:rsid w:val="004F20A1"/>
    <w:rsid w:val="004F2CB4"/>
    <w:rsid w:val="004F309D"/>
    <w:rsid w:val="004F30EA"/>
    <w:rsid w:val="004F32F5"/>
    <w:rsid w:val="004F3384"/>
    <w:rsid w:val="004F45FA"/>
    <w:rsid w:val="004F47F8"/>
    <w:rsid w:val="004F5279"/>
    <w:rsid w:val="004F5C29"/>
    <w:rsid w:val="004F5EBA"/>
    <w:rsid w:val="004F7387"/>
    <w:rsid w:val="004F7CE4"/>
    <w:rsid w:val="00500DB8"/>
    <w:rsid w:val="00500FB3"/>
    <w:rsid w:val="0050259E"/>
    <w:rsid w:val="00502765"/>
    <w:rsid w:val="00503022"/>
    <w:rsid w:val="0050391D"/>
    <w:rsid w:val="00505457"/>
    <w:rsid w:val="005055DA"/>
    <w:rsid w:val="00506687"/>
    <w:rsid w:val="00506C83"/>
    <w:rsid w:val="00507C1B"/>
    <w:rsid w:val="00510CD3"/>
    <w:rsid w:val="00511057"/>
    <w:rsid w:val="00511ECC"/>
    <w:rsid w:val="00513E08"/>
    <w:rsid w:val="00514B45"/>
    <w:rsid w:val="00515F9C"/>
    <w:rsid w:val="0051652B"/>
    <w:rsid w:val="005167EA"/>
    <w:rsid w:val="00516F32"/>
    <w:rsid w:val="005206B8"/>
    <w:rsid w:val="0052098A"/>
    <w:rsid w:val="00522181"/>
    <w:rsid w:val="00522335"/>
    <w:rsid w:val="00522B2D"/>
    <w:rsid w:val="00523762"/>
    <w:rsid w:val="00523D4E"/>
    <w:rsid w:val="00523DF3"/>
    <w:rsid w:val="005243AD"/>
    <w:rsid w:val="00526029"/>
    <w:rsid w:val="00526567"/>
    <w:rsid w:val="00526775"/>
    <w:rsid w:val="00527167"/>
    <w:rsid w:val="00527C7E"/>
    <w:rsid w:val="00530110"/>
    <w:rsid w:val="00530856"/>
    <w:rsid w:val="00531272"/>
    <w:rsid w:val="00531D26"/>
    <w:rsid w:val="005320C4"/>
    <w:rsid w:val="0053287E"/>
    <w:rsid w:val="005332F3"/>
    <w:rsid w:val="00533749"/>
    <w:rsid w:val="005349DB"/>
    <w:rsid w:val="00534C3B"/>
    <w:rsid w:val="005350A6"/>
    <w:rsid w:val="00535115"/>
    <w:rsid w:val="005358D5"/>
    <w:rsid w:val="0053796D"/>
    <w:rsid w:val="005406CE"/>
    <w:rsid w:val="00541EED"/>
    <w:rsid w:val="005428C0"/>
    <w:rsid w:val="00543008"/>
    <w:rsid w:val="00543F6B"/>
    <w:rsid w:val="00543F6E"/>
    <w:rsid w:val="00544653"/>
    <w:rsid w:val="00544932"/>
    <w:rsid w:val="00544CCE"/>
    <w:rsid w:val="00545B6C"/>
    <w:rsid w:val="00546633"/>
    <w:rsid w:val="00547BD4"/>
    <w:rsid w:val="00547E35"/>
    <w:rsid w:val="00547F09"/>
    <w:rsid w:val="005500F0"/>
    <w:rsid w:val="00551D3C"/>
    <w:rsid w:val="00551F65"/>
    <w:rsid w:val="00552DAC"/>
    <w:rsid w:val="00553AE0"/>
    <w:rsid w:val="00553DE7"/>
    <w:rsid w:val="00554561"/>
    <w:rsid w:val="00554812"/>
    <w:rsid w:val="0055573E"/>
    <w:rsid w:val="00556CB0"/>
    <w:rsid w:val="00557E99"/>
    <w:rsid w:val="0056187C"/>
    <w:rsid w:val="00561A04"/>
    <w:rsid w:val="005623BA"/>
    <w:rsid w:val="00562C9F"/>
    <w:rsid w:val="00562D64"/>
    <w:rsid w:val="00562ED5"/>
    <w:rsid w:val="00563000"/>
    <w:rsid w:val="005633EB"/>
    <w:rsid w:val="0056415D"/>
    <w:rsid w:val="005647B1"/>
    <w:rsid w:val="00565156"/>
    <w:rsid w:val="005668D5"/>
    <w:rsid w:val="00567570"/>
    <w:rsid w:val="00570071"/>
    <w:rsid w:val="00570F40"/>
    <w:rsid w:val="00571216"/>
    <w:rsid w:val="0057144A"/>
    <w:rsid w:val="00571E69"/>
    <w:rsid w:val="0057204C"/>
    <w:rsid w:val="005734C2"/>
    <w:rsid w:val="005735DB"/>
    <w:rsid w:val="0057441D"/>
    <w:rsid w:val="005744F3"/>
    <w:rsid w:val="00574DE6"/>
    <w:rsid w:val="00575C0B"/>
    <w:rsid w:val="0058023E"/>
    <w:rsid w:val="0058033D"/>
    <w:rsid w:val="00580E0F"/>
    <w:rsid w:val="00581294"/>
    <w:rsid w:val="00581833"/>
    <w:rsid w:val="00581EF6"/>
    <w:rsid w:val="005825BC"/>
    <w:rsid w:val="00583035"/>
    <w:rsid w:val="005830BC"/>
    <w:rsid w:val="00583CA7"/>
    <w:rsid w:val="00584C0B"/>
    <w:rsid w:val="00585484"/>
    <w:rsid w:val="00585779"/>
    <w:rsid w:val="005859AA"/>
    <w:rsid w:val="00586103"/>
    <w:rsid w:val="00586405"/>
    <w:rsid w:val="00586456"/>
    <w:rsid w:val="0058722A"/>
    <w:rsid w:val="00587D86"/>
    <w:rsid w:val="00587DEF"/>
    <w:rsid w:val="005906B7"/>
    <w:rsid w:val="00590713"/>
    <w:rsid w:val="00590F43"/>
    <w:rsid w:val="0059172D"/>
    <w:rsid w:val="0059199C"/>
    <w:rsid w:val="00592F75"/>
    <w:rsid w:val="00593E97"/>
    <w:rsid w:val="00594165"/>
    <w:rsid w:val="005948C5"/>
    <w:rsid w:val="00594A2B"/>
    <w:rsid w:val="00594F89"/>
    <w:rsid w:val="005950A4"/>
    <w:rsid w:val="00595C03"/>
    <w:rsid w:val="0059770C"/>
    <w:rsid w:val="00597A06"/>
    <w:rsid w:val="00597BF3"/>
    <w:rsid w:val="005A15A2"/>
    <w:rsid w:val="005A2792"/>
    <w:rsid w:val="005A3D39"/>
    <w:rsid w:val="005A5534"/>
    <w:rsid w:val="005A58C8"/>
    <w:rsid w:val="005A5ACD"/>
    <w:rsid w:val="005A6577"/>
    <w:rsid w:val="005A6879"/>
    <w:rsid w:val="005A68B4"/>
    <w:rsid w:val="005A6CCF"/>
    <w:rsid w:val="005B02FA"/>
    <w:rsid w:val="005B06F2"/>
    <w:rsid w:val="005B2846"/>
    <w:rsid w:val="005B2C4F"/>
    <w:rsid w:val="005B3C35"/>
    <w:rsid w:val="005B3FB9"/>
    <w:rsid w:val="005B42D8"/>
    <w:rsid w:val="005B5E57"/>
    <w:rsid w:val="005B6842"/>
    <w:rsid w:val="005B7B80"/>
    <w:rsid w:val="005C0A89"/>
    <w:rsid w:val="005C0D51"/>
    <w:rsid w:val="005C12FA"/>
    <w:rsid w:val="005C3387"/>
    <w:rsid w:val="005C36D0"/>
    <w:rsid w:val="005C4F88"/>
    <w:rsid w:val="005C52E2"/>
    <w:rsid w:val="005C56DA"/>
    <w:rsid w:val="005C579E"/>
    <w:rsid w:val="005C6A97"/>
    <w:rsid w:val="005D05B3"/>
    <w:rsid w:val="005D1A69"/>
    <w:rsid w:val="005D2A9E"/>
    <w:rsid w:val="005D3F0B"/>
    <w:rsid w:val="005D4067"/>
    <w:rsid w:val="005D40F4"/>
    <w:rsid w:val="005D5796"/>
    <w:rsid w:val="005D5D4A"/>
    <w:rsid w:val="005D5F8D"/>
    <w:rsid w:val="005D796D"/>
    <w:rsid w:val="005E0268"/>
    <w:rsid w:val="005E1784"/>
    <w:rsid w:val="005E1969"/>
    <w:rsid w:val="005E2330"/>
    <w:rsid w:val="005E375F"/>
    <w:rsid w:val="005E53D6"/>
    <w:rsid w:val="005E5E95"/>
    <w:rsid w:val="005E607A"/>
    <w:rsid w:val="005E6E4D"/>
    <w:rsid w:val="005F08F6"/>
    <w:rsid w:val="005F1ED0"/>
    <w:rsid w:val="005F230B"/>
    <w:rsid w:val="005F3677"/>
    <w:rsid w:val="005F4DBF"/>
    <w:rsid w:val="005F542A"/>
    <w:rsid w:val="005F5A13"/>
    <w:rsid w:val="005F66E1"/>
    <w:rsid w:val="00600851"/>
    <w:rsid w:val="00600923"/>
    <w:rsid w:val="00600EE0"/>
    <w:rsid w:val="0060231E"/>
    <w:rsid w:val="00602C7B"/>
    <w:rsid w:val="0060366F"/>
    <w:rsid w:val="0060460C"/>
    <w:rsid w:val="00605AD0"/>
    <w:rsid w:val="00605CD9"/>
    <w:rsid w:val="00606339"/>
    <w:rsid w:val="00607A1A"/>
    <w:rsid w:val="00610101"/>
    <w:rsid w:val="0061092C"/>
    <w:rsid w:val="006110CD"/>
    <w:rsid w:val="00613005"/>
    <w:rsid w:val="0061367F"/>
    <w:rsid w:val="00613A56"/>
    <w:rsid w:val="00613AAC"/>
    <w:rsid w:val="006148BA"/>
    <w:rsid w:val="00614FE1"/>
    <w:rsid w:val="006153B0"/>
    <w:rsid w:val="0061547D"/>
    <w:rsid w:val="00616B27"/>
    <w:rsid w:val="00616F73"/>
    <w:rsid w:val="00617EF7"/>
    <w:rsid w:val="00620409"/>
    <w:rsid w:val="00620AC4"/>
    <w:rsid w:val="00620E94"/>
    <w:rsid w:val="00621D21"/>
    <w:rsid w:val="00622546"/>
    <w:rsid w:val="00622893"/>
    <w:rsid w:val="0062331D"/>
    <w:rsid w:val="00623C90"/>
    <w:rsid w:val="00623E39"/>
    <w:rsid w:val="00623EC9"/>
    <w:rsid w:val="00624A85"/>
    <w:rsid w:val="00624C46"/>
    <w:rsid w:val="006251C6"/>
    <w:rsid w:val="006278CF"/>
    <w:rsid w:val="006304CD"/>
    <w:rsid w:val="006313D9"/>
    <w:rsid w:val="00631574"/>
    <w:rsid w:val="00631869"/>
    <w:rsid w:val="0063213C"/>
    <w:rsid w:val="006327E8"/>
    <w:rsid w:val="00632D11"/>
    <w:rsid w:val="006330A2"/>
    <w:rsid w:val="00634642"/>
    <w:rsid w:val="00634B29"/>
    <w:rsid w:val="00634D93"/>
    <w:rsid w:val="00635284"/>
    <w:rsid w:val="0064131E"/>
    <w:rsid w:val="00641604"/>
    <w:rsid w:val="00642166"/>
    <w:rsid w:val="00644C4B"/>
    <w:rsid w:val="0064570F"/>
    <w:rsid w:val="0064669C"/>
    <w:rsid w:val="00646EA3"/>
    <w:rsid w:val="00646EB0"/>
    <w:rsid w:val="00647324"/>
    <w:rsid w:val="00647B0A"/>
    <w:rsid w:val="00647ED5"/>
    <w:rsid w:val="006513FB"/>
    <w:rsid w:val="006559CD"/>
    <w:rsid w:val="006568C8"/>
    <w:rsid w:val="00656CF9"/>
    <w:rsid w:val="00660964"/>
    <w:rsid w:val="00660DE7"/>
    <w:rsid w:val="00661302"/>
    <w:rsid w:val="006617CA"/>
    <w:rsid w:val="00663030"/>
    <w:rsid w:val="006640FB"/>
    <w:rsid w:val="00664157"/>
    <w:rsid w:val="00664AD0"/>
    <w:rsid w:val="00664B52"/>
    <w:rsid w:val="0066667B"/>
    <w:rsid w:val="00666857"/>
    <w:rsid w:val="00667676"/>
    <w:rsid w:val="006711F4"/>
    <w:rsid w:val="00671C4A"/>
    <w:rsid w:val="00671DCB"/>
    <w:rsid w:val="00672389"/>
    <w:rsid w:val="006733F7"/>
    <w:rsid w:val="00673B97"/>
    <w:rsid w:val="00673C94"/>
    <w:rsid w:val="006761A5"/>
    <w:rsid w:val="00676523"/>
    <w:rsid w:val="0067667C"/>
    <w:rsid w:val="00676FD8"/>
    <w:rsid w:val="0068133F"/>
    <w:rsid w:val="00682122"/>
    <w:rsid w:val="0068397A"/>
    <w:rsid w:val="00683E83"/>
    <w:rsid w:val="006842EE"/>
    <w:rsid w:val="0068430B"/>
    <w:rsid w:val="00684525"/>
    <w:rsid w:val="006866E5"/>
    <w:rsid w:val="00687054"/>
    <w:rsid w:val="006876A1"/>
    <w:rsid w:val="00687CC8"/>
    <w:rsid w:val="0068A26A"/>
    <w:rsid w:val="0069039B"/>
    <w:rsid w:val="006949FA"/>
    <w:rsid w:val="006950B5"/>
    <w:rsid w:val="00696553"/>
    <w:rsid w:val="00696625"/>
    <w:rsid w:val="006967DC"/>
    <w:rsid w:val="00696EB1"/>
    <w:rsid w:val="006A03C6"/>
    <w:rsid w:val="006A32E2"/>
    <w:rsid w:val="006A4372"/>
    <w:rsid w:val="006A463D"/>
    <w:rsid w:val="006A47DA"/>
    <w:rsid w:val="006A6240"/>
    <w:rsid w:val="006A6F96"/>
    <w:rsid w:val="006A6FF6"/>
    <w:rsid w:val="006A7E4B"/>
    <w:rsid w:val="006B038B"/>
    <w:rsid w:val="006B0C04"/>
    <w:rsid w:val="006B1D31"/>
    <w:rsid w:val="006B2258"/>
    <w:rsid w:val="006B265D"/>
    <w:rsid w:val="006B3523"/>
    <w:rsid w:val="006B36E7"/>
    <w:rsid w:val="006B3FE8"/>
    <w:rsid w:val="006B5623"/>
    <w:rsid w:val="006B5D58"/>
    <w:rsid w:val="006B5D97"/>
    <w:rsid w:val="006B7654"/>
    <w:rsid w:val="006B7F21"/>
    <w:rsid w:val="006C0D22"/>
    <w:rsid w:val="006C10F7"/>
    <w:rsid w:val="006C10FC"/>
    <w:rsid w:val="006C12C2"/>
    <w:rsid w:val="006C2124"/>
    <w:rsid w:val="006C34E4"/>
    <w:rsid w:val="006C37E8"/>
    <w:rsid w:val="006C38AE"/>
    <w:rsid w:val="006C4619"/>
    <w:rsid w:val="006C5AD5"/>
    <w:rsid w:val="006C74C9"/>
    <w:rsid w:val="006C78BF"/>
    <w:rsid w:val="006C7D92"/>
    <w:rsid w:val="006C7DCB"/>
    <w:rsid w:val="006D0D55"/>
    <w:rsid w:val="006D19B4"/>
    <w:rsid w:val="006D43F9"/>
    <w:rsid w:val="006D711E"/>
    <w:rsid w:val="006D7F9F"/>
    <w:rsid w:val="006E056F"/>
    <w:rsid w:val="006E0AD2"/>
    <w:rsid w:val="006E11DD"/>
    <w:rsid w:val="006E1803"/>
    <w:rsid w:val="006E2F4B"/>
    <w:rsid w:val="006E329F"/>
    <w:rsid w:val="006E38D0"/>
    <w:rsid w:val="006E3A23"/>
    <w:rsid w:val="006E3F78"/>
    <w:rsid w:val="006E48E2"/>
    <w:rsid w:val="006E4D96"/>
    <w:rsid w:val="006E56D5"/>
    <w:rsid w:val="006E56FA"/>
    <w:rsid w:val="006E5BA0"/>
    <w:rsid w:val="006E7CAF"/>
    <w:rsid w:val="006F0416"/>
    <w:rsid w:val="006F08A5"/>
    <w:rsid w:val="006F0B67"/>
    <w:rsid w:val="006F0D4D"/>
    <w:rsid w:val="006F254D"/>
    <w:rsid w:val="006F2B80"/>
    <w:rsid w:val="006F370D"/>
    <w:rsid w:val="006F4289"/>
    <w:rsid w:val="006F44BB"/>
    <w:rsid w:val="006F5084"/>
    <w:rsid w:val="006F64ED"/>
    <w:rsid w:val="006F662E"/>
    <w:rsid w:val="006F6854"/>
    <w:rsid w:val="006F6EF3"/>
    <w:rsid w:val="006F7891"/>
    <w:rsid w:val="006F7BFF"/>
    <w:rsid w:val="0070024A"/>
    <w:rsid w:val="007004E9"/>
    <w:rsid w:val="00700852"/>
    <w:rsid w:val="00700FC3"/>
    <w:rsid w:val="007011E0"/>
    <w:rsid w:val="0070197E"/>
    <w:rsid w:val="0070338F"/>
    <w:rsid w:val="00705CEA"/>
    <w:rsid w:val="00706091"/>
    <w:rsid w:val="0070644F"/>
    <w:rsid w:val="00706659"/>
    <w:rsid w:val="007069CB"/>
    <w:rsid w:val="00707686"/>
    <w:rsid w:val="00707F55"/>
    <w:rsid w:val="0071177C"/>
    <w:rsid w:val="00712259"/>
    <w:rsid w:val="0071457A"/>
    <w:rsid w:val="00714FFC"/>
    <w:rsid w:val="007152E0"/>
    <w:rsid w:val="007166DE"/>
    <w:rsid w:val="007176FC"/>
    <w:rsid w:val="00721F54"/>
    <w:rsid w:val="00722218"/>
    <w:rsid w:val="00726CC7"/>
    <w:rsid w:val="00727FD4"/>
    <w:rsid w:val="00731000"/>
    <w:rsid w:val="007311E0"/>
    <w:rsid w:val="00731C66"/>
    <w:rsid w:val="0073215D"/>
    <w:rsid w:val="00733260"/>
    <w:rsid w:val="00733BE0"/>
    <w:rsid w:val="00734721"/>
    <w:rsid w:val="00734AE4"/>
    <w:rsid w:val="00734F2A"/>
    <w:rsid w:val="0073568F"/>
    <w:rsid w:val="007363DD"/>
    <w:rsid w:val="0073700B"/>
    <w:rsid w:val="00737499"/>
    <w:rsid w:val="00740514"/>
    <w:rsid w:val="0074135A"/>
    <w:rsid w:val="00741A93"/>
    <w:rsid w:val="00741ABA"/>
    <w:rsid w:val="00743760"/>
    <w:rsid w:val="00743C0C"/>
    <w:rsid w:val="00743F20"/>
    <w:rsid w:val="00744092"/>
    <w:rsid w:val="007440BB"/>
    <w:rsid w:val="00746128"/>
    <w:rsid w:val="00746E94"/>
    <w:rsid w:val="0074799E"/>
    <w:rsid w:val="007502AE"/>
    <w:rsid w:val="00750E5D"/>
    <w:rsid w:val="00751227"/>
    <w:rsid w:val="0075132C"/>
    <w:rsid w:val="0075194C"/>
    <w:rsid w:val="00751BDC"/>
    <w:rsid w:val="0075332A"/>
    <w:rsid w:val="0075385A"/>
    <w:rsid w:val="007542B2"/>
    <w:rsid w:val="00754662"/>
    <w:rsid w:val="0075526D"/>
    <w:rsid w:val="007568E3"/>
    <w:rsid w:val="00757372"/>
    <w:rsid w:val="00757604"/>
    <w:rsid w:val="007579A7"/>
    <w:rsid w:val="00760D9D"/>
    <w:rsid w:val="00760FB6"/>
    <w:rsid w:val="007615F5"/>
    <w:rsid w:val="0076186F"/>
    <w:rsid w:val="007619F5"/>
    <w:rsid w:val="00761A33"/>
    <w:rsid w:val="0076229F"/>
    <w:rsid w:val="007625D0"/>
    <w:rsid w:val="00762BAC"/>
    <w:rsid w:val="00763C38"/>
    <w:rsid w:val="00765089"/>
    <w:rsid w:val="00766CEE"/>
    <w:rsid w:val="007672E6"/>
    <w:rsid w:val="00767583"/>
    <w:rsid w:val="00767596"/>
    <w:rsid w:val="007676F1"/>
    <w:rsid w:val="007678A0"/>
    <w:rsid w:val="00767942"/>
    <w:rsid w:val="00770482"/>
    <w:rsid w:val="00770C21"/>
    <w:rsid w:val="007717C4"/>
    <w:rsid w:val="00771C68"/>
    <w:rsid w:val="00774538"/>
    <w:rsid w:val="007750A8"/>
    <w:rsid w:val="00775905"/>
    <w:rsid w:val="0077618F"/>
    <w:rsid w:val="00776A8A"/>
    <w:rsid w:val="00776C3E"/>
    <w:rsid w:val="0077701F"/>
    <w:rsid w:val="0077703F"/>
    <w:rsid w:val="007778ED"/>
    <w:rsid w:val="00780103"/>
    <w:rsid w:val="00780FDD"/>
    <w:rsid w:val="007829E3"/>
    <w:rsid w:val="007830B0"/>
    <w:rsid w:val="007835BA"/>
    <w:rsid w:val="007837C2"/>
    <w:rsid w:val="00784586"/>
    <w:rsid w:val="00784960"/>
    <w:rsid w:val="00784DE8"/>
    <w:rsid w:val="00784EC7"/>
    <w:rsid w:val="007862B6"/>
    <w:rsid w:val="007867BB"/>
    <w:rsid w:val="00787394"/>
    <w:rsid w:val="00787B12"/>
    <w:rsid w:val="007901FF"/>
    <w:rsid w:val="00790370"/>
    <w:rsid w:val="00791AD0"/>
    <w:rsid w:val="00791D2E"/>
    <w:rsid w:val="00792845"/>
    <w:rsid w:val="00795667"/>
    <w:rsid w:val="00795F88"/>
    <w:rsid w:val="00796199"/>
    <w:rsid w:val="00796FB8"/>
    <w:rsid w:val="007979F0"/>
    <w:rsid w:val="007A0299"/>
    <w:rsid w:val="007A07EE"/>
    <w:rsid w:val="007A0818"/>
    <w:rsid w:val="007A2C06"/>
    <w:rsid w:val="007A3326"/>
    <w:rsid w:val="007A363E"/>
    <w:rsid w:val="007A3CD9"/>
    <w:rsid w:val="007A3E61"/>
    <w:rsid w:val="007A4511"/>
    <w:rsid w:val="007A49D2"/>
    <w:rsid w:val="007A6A4C"/>
    <w:rsid w:val="007A6FE2"/>
    <w:rsid w:val="007B0628"/>
    <w:rsid w:val="007B0BF8"/>
    <w:rsid w:val="007B0DD7"/>
    <w:rsid w:val="007B1365"/>
    <w:rsid w:val="007B14DF"/>
    <w:rsid w:val="007B28D2"/>
    <w:rsid w:val="007B3488"/>
    <w:rsid w:val="007B3E81"/>
    <w:rsid w:val="007B3F80"/>
    <w:rsid w:val="007B3FB0"/>
    <w:rsid w:val="007B48B7"/>
    <w:rsid w:val="007B4B93"/>
    <w:rsid w:val="007B5E25"/>
    <w:rsid w:val="007B690B"/>
    <w:rsid w:val="007B750B"/>
    <w:rsid w:val="007B7C08"/>
    <w:rsid w:val="007B7CC6"/>
    <w:rsid w:val="007C0552"/>
    <w:rsid w:val="007C09D6"/>
    <w:rsid w:val="007C0EDC"/>
    <w:rsid w:val="007C0F89"/>
    <w:rsid w:val="007C1AB0"/>
    <w:rsid w:val="007C1BBB"/>
    <w:rsid w:val="007C253C"/>
    <w:rsid w:val="007C3B45"/>
    <w:rsid w:val="007C3D68"/>
    <w:rsid w:val="007C4050"/>
    <w:rsid w:val="007C4327"/>
    <w:rsid w:val="007C48A6"/>
    <w:rsid w:val="007C6008"/>
    <w:rsid w:val="007C685A"/>
    <w:rsid w:val="007C6C34"/>
    <w:rsid w:val="007C6D1B"/>
    <w:rsid w:val="007D0526"/>
    <w:rsid w:val="007D06F5"/>
    <w:rsid w:val="007D1478"/>
    <w:rsid w:val="007D1BAE"/>
    <w:rsid w:val="007D26BB"/>
    <w:rsid w:val="007D2A0B"/>
    <w:rsid w:val="007D3C1B"/>
    <w:rsid w:val="007D457C"/>
    <w:rsid w:val="007D489E"/>
    <w:rsid w:val="007D5800"/>
    <w:rsid w:val="007D5875"/>
    <w:rsid w:val="007D5A90"/>
    <w:rsid w:val="007D617A"/>
    <w:rsid w:val="007D6D79"/>
    <w:rsid w:val="007D7B86"/>
    <w:rsid w:val="007D7E57"/>
    <w:rsid w:val="007D7F8D"/>
    <w:rsid w:val="007E020F"/>
    <w:rsid w:val="007E0441"/>
    <w:rsid w:val="007E0F7A"/>
    <w:rsid w:val="007E1211"/>
    <w:rsid w:val="007E1554"/>
    <w:rsid w:val="007E3178"/>
    <w:rsid w:val="007E3265"/>
    <w:rsid w:val="007E4347"/>
    <w:rsid w:val="007E5C0C"/>
    <w:rsid w:val="007E7567"/>
    <w:rsid w:val="007F01B3"/>
    <w:rsid w:val="007F1A23"/>
    <w:rsid w:val="007F1B9B"/>
    <w:rsid w:val="007F1EA3"/>
    <w:rsid w:val="007F23BC"/>
    <w:rsid w:val="007F2D20"/>
    <w:rsid w:val="007F5918"/>
    <w:rsid w:val="007F7124"/>
    <w:rsid w:val="007F7A85"/>
    <w:rsid w:val="007F7C31"/>
    <w:rsid w:val="00801110"/>
    <w:rsid w:val="00801307"/>
    <w:rsid w:val="008014ED"/>
    <w:rsid w:val="00801CB8"/>
    <w:rsid w:val="008023E9"/>
    <w:rsid w:val="00804256"/>
    <w:rsid w:val="008046FF"/>
    <w:rsid w:val="00804845"/>
    <w:rsid w:val="008055B3"/>
    <w:rsid w:val="00805FE6"/>
    <w:rsid w:val="00806629"/>
    <w:rsid w:val="00806A40"/>
    <w:rsid w:val="00806E4B"/>
    <w:rsid w:val="00810746"/>
    <w:rsid w:val="00813095"/>
    <w:rsid w:val="00813315"/>
    <w:rsid w:val="00813702"/>
    <w:rsid w:val="008137EA"/>
    <w:rsid w:val="00814E4A"/>
    <w:rsid w:val="0081561B"/>
    <w:rsid w:val="00815AB6"/>
    <w:rsid w:val="0081668E"/>
    <w:rsid w:val="0081686F"/>
    <w:rsid w:val="008170E0"/>
    <w:rsid w:val="00817649"/>
    <w:rsid w:val="00817F88"/>
    <w:rsid w:val="00820A8A"/>
    <w:rsid w:val="00820E77"/>
    <w:rsid w:val="00820EF6"/>
    <w:rsid w:val="00821D55"/>
    <w:rsid w:val="00822EC0"/>
    <w:rsid w:val="008232A7"/>
    <w:rsid w:val="008232BF"/>
    <w:rsid w:val="00823E2B"/>
    <w:rsid w:val="0082437A"/>
    <w:rsid w:val="008256C3"/>
    <w:rsid w:val="00826132"/>
    <w:rsid w:val="008263D5"/>
    <w:rsid w:val="00827E9D"/>
    <w:rsid w:val="008306A8"/>
    <w:rsid w:val="00831B49"/>
    <w:rsid w:val="00831D4D"/>
    <w:rsid w:val="008321AD"/>
    <w:rsid w:val="00832201"/>
    <w:rsid w:val="00833AD1"/>
    <w:rsid w:val="00833E2E"/>
    <w:rsid w:val="00833EBD"/>
    <w:rsid w:val="00834288"/>
    <w:rsid w:val="008343A9"/>
    <w:rsid w:val="008343EB"/>
    <w:rsid w:val="0083495D"/>
    <w:rsid w:val="0083502C"/>
    <w:rsid w:val="008357DE"/>
    <w:rsid w:val="00836751"/>
    <w:rsid w:val="00836A37"/>
    <w:rsid w:val="00836F2D"/>
    <w:rsid w:val="00837204"/>
    <w:rsid w:val="008374A3"/>
    <w:rsid w:val="008424E3"/>
    <w:rsid w:val="00843189"/>
    <w:rsid w:val="008435B6"/>
    <w:rsid w:val="00843823"/>
    <w:rsid w:val="008467F4"/>
    <w:rsid w:val="008474B3"/>
    <w:rsid w:val="00847E97"/>
    <w:rsid w:val="00850691"/>
    <w:rsid w:val="00852602"/>
    <w:rsid w:val="00852DD8"/>
    <w:rsid w:val="00854097"/>
    <w:rsid w:val="00854F6F"/>
    <w:rsid w:val="00855B07"/>
    <w:rsid w:val="00855C9D"/>
    <w:rsid w:val="008579BB"/>
    <w:rsid w:val="00857FCC"/>
    <w:rsid w:val="0086043F"/>
    <w:rsid w:val="00861269"/>
    <w:rsid w:val="00861F4A"/>
    <w:rsid w:val="00861FC5"/>
    <w:rsid w:val="00861FD0"/>
    <w:rsid w:val="00862870"/>
    <w:rsid w:val="0086402F"/>
    <w:rsid w:val="00864AD6"/>
    <w:rsid w:val="0086614B"/>
    <w:rsid w:val="008665B4"/>
    <w:rsid w:val="00872265"/>
    <w:rsid w:val="008728FA"/>
    <w:rsid w:val="008738E3"/>
    <w:rsid w:val="00873997"/>
    <w:rsid w:val="008739AC"/>
    <w:rsid w:val="00873F51"/>
    <w:rsid w:val="00874079"/>
    <w:rsid w:val="00874263"/>
    <w:rsid w:val="008744DF"/>
    <w:rsid w:val="008748D2"/>
    <w:rsid w:val="0087542E"/>
    <w:rsid w:val="008766BA"/>
    <w:rsid w:val="00876E14"/>
    <w:rsid w:val="00877B2B"/>
    <w:rsid w:val="0088081C"/>
    <w:rsid w:val="00880DFC"/>
    <w:rsid w:val="00881E91"/>
    <w:rsid w:val="008820CA"/>
    <w:rsid w:val="008833B6"/>
    <w:rsid w:val="00883BC7"/>
    <w:rsid w:val="0088429A"/>
    <w:rsid w:val="0088764A"/>
    <w:rsid w:val="00887959"/>
    <w:rsid w:val="008904C9"/>
    <w:rsid w:val="008908F8"/>
    <w:rsid w:val="00890E45"/>
    <w:rsid w:val="00891164"/>
    <w:rsid w:val="00891319"/>
    <w:rsid w:val="008914AC"/>
    <w:rsid w:val="00891701"/>
    <w:rsid w:val="0089427B"/>
    <w:rsid w:val="008944D5"/>
    <w:rsid w:val="00894CD0"/>
    <w:rsid w:val="00895CCF"/>
    <w:rsid w:val="00895E65"/>
    <w:rsid w:val="0089725B"/>
    <w:rsid w:val="008A0F04"/>
    <w:rsid w:val="008A251E"/>
    <w:rsid w:val="008A489F"/>
    <w:rsid w:val="008A4C15"/>
    <w:rsid w:val="008A5C83"/>
    <w:rsid w:val="008A5FE2"/>
    <w:rsid w:val="008A6077"/>
    <w:rsid w:val="008A617D"/>
    <w:rsid w:val="008A69BD"/>
    <w:rsid w:val="008A73A8"/>
    <w:rsid w:val="008A7539"/>
    <w:rsid w:val="008B04CF"/>
    <w:rsid w:val="008B0D22"/>
    <w:rsid w:val="008B0D4B"/>
    <w:rsid w:val="008B1303"/>
    <w:rsid w:val="008B1574"/>
    <w:rsid w:val="008B18B1"/>
    <w:rsid w:val="008B1C70"/>
    <w:rsid w:val="008B1D4C"/>
    <w:rsid w:val="008B22F1"/>
    <w:rsid w:val="008B230A"/>
    <w:rsid w:val="008B2F93"/>
    <w:rsid w:val="008B3839"/>
    <w:rsid w:val="008B42EA"/>
    <w:rsid w:val="008B45C1"/>
    <w:rsid w:val="008B5C97"/>
    <w:rsid w:val="008B6271"/>
    <w:rsid w:val="008B7459"/>
    <w:rsid w:val="008C037A"/>
    <w:rsid w:val="008C1F49"/>
    <w:rsid w:val="008C2150"/>
    <w:rsid w:val="008C26BB"/>
    <w:rsid w:val="008C2BA5"/>
    <w:rsid w:val="008C2D05"/>
    <w:rsid w:val="008C39F9"/>
    <w:rsid w:val="008C3E4F"/>
    <w:rsid w:val="008C4681"/>
    <w:rsid w:val="008C4E6E"/>
    <w:rsid w:val="008C6412"/>
    <w:rsid w:val="008C65E5"/>
    <w:rsid w:val="008C692E"/>
    <w:rsid w:val="008C73F8"/>
    <w:rsid w:val="008C79FD"/>
    <w:rsid w:val="008C7CE4"/>
    <w:rsid w:val="008D10FF"/>
    <w:rsid w:val="008D138E"/>
    <w:rsid w:val="008D252C"/>
    <w:rsid w:val="008D3087"/>
    <w:rsid w:val="008D4BB8"/>
    <w:rsid w:val="008D4FFF"/>
    <w:rsid w:val="008D60BE"/>
    <w:rsid w:val="008D726B"/>
    <w:rsid w:val="008D734E"/>
    <w:rsid w:val="008D7D93"/>
    <w:rsid w:val="008E1371"/>
    <w:rsid w:val="008E145C"/>
    <w:rsid w:val="008E1675"/>
    <w:rsid w:val="008E186C"/>
    <w:rsid w:val="008E2C82"/>
    <w:rsid w:val="008E32A1"/>
    <w:rsid w:val="008E363E"/>
    <w:rsid w:val="008E47ED"/>
    <w:rsid w:val="008E54FF"/>
    <w:rsid w:val="008E58E5"/>
    <w:rsid w:val="008E5FD0"/>
    <w:rsid w:val="008E628F"/>
    <w:rsid w:val="008E62D8"/>
    <w:rsid w:val="008E6676"/>
    <w:rsid w:val="008E6945"/>
    <w:rsid w:val="008E7CD0"/>
    <w:rsid w:val="008E7E0F"/>
    <w:rsid w:val="008F14B3"/>
    <w:rsid w:val="008F1711"/>
    <w:rsid w:val="008F300B"/>
    <w:rsid w:val="008F45EB"/>
    <w:rsid w:val="008F6713"/>
    <w:rsid w:val="008F6FA6"/>
    <w:rsid w:val="00900D78"/>
    <w:rsid w:val="00900FA3"/>
    <w:rsid w:val="00901641"/>
    <w:rsid w:val="00902747"/>
    <w:rsid w:val="00902900"/>
    <w:rsid w:val="009048C2"/>
    <w:rsid w:val="0090511A"/>
    <w:rsid w:val="00906635"/>
    <w:rsid w:val="00906C5F"/>
    <w:rsid w:val="00907E8B"/>
    <w:rsid w:val="009103BD"/>
    <w:rsid w:val="00912E31"/>
    <w:rsid w:val="00912E7D"/>
    <w:rsid w:val="00915CC5"/>
    <w:rsid w:val="009161F2"/>
    <w:rsid w:val="009164F0"/>
    <w:rsid w:val="009205E8"/>
    <w:rsid w:val="009206E5"/>
    <w:rsid w:val="009215C4"/>
    <w:rsid w:val="00921B06"/>
    <w:rsid w:val="00922B8D"/>
    <w:rsid w:val="00922DB3"/>
    <w:rsid w:val="00923112"/>
    <w:rsid w:val="00924267"/>
    <w:rsid w:val="009243E4"/>
    <w:rsid w:val="009244A7"/>
    <w:rsid w:val="0092783C"/>
    <w:rsid w:val="00927940"/>
    <w:rsid w:val="00927E1E"/>
    <w:rsid w:val="0093050C"/>
    <w:rsid w:val="0093084E"/>
    <w:rsid w:val="00931719"/>
    <w:rsid w:val="009324D8"/>
    <w:rsid w:val="00932D93"/>
    <w:rsid w:val="00932F8B"/>
    <w:rsid w:val="0093367A"/>
    <w:rsid w:val="0093488A"/>
    <w:rsid w:val="00934B60"/>
    <w:rsid w:val="009357E8"/>
    <w:rsid w:val="009377BE"/>
    <w:rsid w:val="00940B17"/>
    <w:rsid w:val="00941041"/>
    <w:rsid w:val="009410E4"/>
    <w:rsid w:val="00941134"/>
    <w:rsid w:val="00942DF6"/>
    <w:rsid w:val="0094364D"/>
    <w:rsid w:val="0094414A"/>
    <w:rsid w:val="00944867"/>
    <w:rsid w:val="00946928"/>
    <w:rsid w:val="00946BC7"/>
    <w:rsid w:val="00946E24"/>
    <w:rsid w:val="009503FE"/>
    <w:rsid w:val="009509E3"/>
    <w:rsid w:val="00951478"/>
    <w:rsid w:val="0095215D"/>
    <w:rsid w:val="009522FE"/>
    <w:rsid w:val="009523FF"/>
    <w:rsid w:val="00952574"/>
    <w:rsid w:val="0095273F"/>
    <w:rsid w:val="0095489D"/>
    <w:rsid w:val="00954F73"/>
    <w:rsid w:val="009551C3"/>
    <w:rsid w:val="009557C4"/>
    <w:rsid w:val="0095702E"/>
    <w:rsid w:val="00957208"/>
    <w:rsid w:val="00960057"/>
    <w:rsid w:val="009603B1"/>
    <w:rsid w:val="009603C1"/>
    <w:rsid w:val="00961518"/>
    <w:rsid w:val="00962C65"/>
    <w:rsid w:val="00963ED3"/>
    <w:rsid w:val="00964DD0"/>
    <w:rsid w:val="00965777"/>
    <w:rsid w:val="00965838"/>
    <w:rsid w:val="00965BA7"/>
    <w:rsid w:val="00965C7A"/>
    <w:rsid w:val="00965F33"/>
    <w:rsid w:val="00967610"/>
    <w:rsid w:val="00970476"/>
    <w:rsid w:val="00970E24"/>
    <w:rsid w:val="0097213C"/>
    <w:rsid w:val="00973C58"/>
    <w:rsid w:val="00973D76"/>
    <w:rsid w:val="00974A88"/>
    <w:rsid w:val="0097569A"/>
    <w:rsid w:val="00975D9D"/>
    <w:rsid w:val="00975E09"/>
    <w:rsid w:val="009768B8"/>
    <w:rsid w:val="00976B1A"/>
    <w:rsid w:val="00980412"/>
    <w:rsid w:val="0098088C"/>
    <w:rsid w:val="00980C5C"/>
    <w:rsid w:val="0098246D"/>
    <w:rsid w:val="00984D01"/>
    <w:rsid w:val="0098660D"/>
    <w:rsid w:val="00987325"/>
    <w:rsid w:val="00987B9E"/>
    <w:rsid w:val="009909F2"/>
    <w:rsid w:val="00990B73"/>
    <w:rsid w:val="00990E3C"/>
    <w:rsid w:val="00991292"/>
    <w:rsid w:val="00991586"/>
    <w:rsid w:val="00992255"/>
    <w:rsid w:val="0099343E"/>
    <w:rsid w:val="00994BE5"/>
    <w:rsid w:val="00995055"/>
    <w:rsid w:val="0099590F"/>
    <w:rsid w:val="00995A09"/>
    <w:rsid w:val="00995CAA"/>
    <w:rsid w:val="009964AA"/>
    <w:rsid w:val="00996E96"/>
    <w:rsid w:val="0099725E"/>
    <w:rsid w:val="00997ABB"/>
    <w:rsid w:val="00997F0E"/>
    <w:rsid w:val="009A0F4F"/>
    <w:rsid w:val="009A1963"/>
    <w:rsid w:val="009A20CA"/>
    <w:rsid w:val="009A24AE"/>
    <w:rsid w:val="009A2A17"/>
    <w:rsid w:val="009A364A"/>
    <w:rsid w:val="009A3A6A"/>
    <w:rsid w:val="009A3A8D"/>
    <w:rsid w:val="009A5074"/>
    <w:rsid w:val="009A5522"/>
    <w:rsid w:val="009A5CEE"/>
    <w:rsid w:val="009A6C5A"/>
    <w:rsid w:val="009A6D92"/>
    <w:rsid w:val="009B111C"/>
    <w:rsid w:val="009B1127"/>
    <w:rsid w:val="009B2317"/>
    <w:rsid w:val="009B2B28"/>
    <w:rsid w:val="009B2C8C"/>
    <w:rsid w:val="009B30C8"/>
    <w:rsid w:val="009B68DA"/>
    <w:rsid w:val="009B6AF9"/>
    <w:rsid w:val="009B6DF7"/>
    <w:rsid w:val="009B7859"/>
    <w:rsid w:val="009B7B01"/>
    <w:rsid w:val="009C08B5"/>
    <w:rsid w:val="009C0DA7"/>
    <w:rsid w:val="009C23B8"/>
    <w:rsid w:val="009C24D3"/>
    <w:rsid w:val="009C336F"/>
    <w:rsid w:val="009C3C69"/>
    <w:rsid w:val="009C52A8"/>
    <w:rsid w:val="009C5F41"/>
    <w:rsid w:val="009C63D9"/>
    <w:rsid w:val="009C7B27"/>
    <w:rsid w:val="009D02F2"/>
    <w:rsid w:val="009D05B9"/>
    <w:rsid w:val="009D0E51"/>
    <w:rsid w:val="009D14DD"/>
    <w:rsid w:val="009D2F1B"/>
    <w:rsid w:val="009D306C"/>
    <w:rsid w:val="009D3311"/>
    <w:rsid w:val="009D420F"/>
    <w:rsid w:val="009D4566"/>
    <w:rsid w:val="009D5B77"/>
    <w:rsid w:val="009D6C91"/>
    <w:rsid w:val="009D747D"/>
    <w:rsid w:val="009D7684"/>
    <w:rsid w:val="009D7DE1"/>
    <w:rsid w:val="009E0D91"/>
    <w:rsid w:val="009E182B"/>
    <w:rsid w:val="009E1A5C"/>
    <w:rsid w:val="009E1C3B"/>
    <w:rsid w:val="009E2DEC"/>
    <w:rsid w:val="009E3E6C"/>
    <w:rsid w:val="009E6251"/>
    <w:rsid w:val="009E625D"/>
    <w:rsid w:val="009E62D9"/>
    <w:rsid w:val="009E72F5"/>
    <w:rsid w:val="009E7775"/>
    <w:rsid w:val="009E7BD0"/>
    <w:rsid w:val="009E7EFA"/>
    <w:rsid w:val="009F014B"/>
    <w:rsid w:val="009F09B5"/>
    <w:rsid w:val="009F2121"/>
    <w:rsid w:val="009F47EA"/>
    <w:rsid w:val="009F5E83"/>
    <w:rsid w:val="009F6ACE"/>
    <w:rsid w:val="009F797B"/>
    <w:rsid w:val="00A01A41"/>
    <w:rsid w:val="00A0267B"/>
    <w:rsid w:val="00A03CA5"/>
    <w:rsid w:val="00A041C8"/>
    <w:rsid w:val="00A04226"/>
    <w:rsid w:val="00A04594"/>
    <w:rsid w:val="00A04C01"/>
    <w:rsid w:val="00A04ED4"/>
    <w:rsid w:val="00A05A99"/>
    <w:rsid w:val="00A05B26"/>
    <w:rsid w:val="00A05DE9"/>
    <w:rsid w:val="00A05F7A"/>
    <w:rsid w:val="00A06513"/>
    <w:rsid w:val="00A06E74"/>
    <w:rsid w:val="00A07121"/>
    <w:rsid w:val="00A07AB4"/>
    <w:rsid w:val="00A1073D"/>
    <w:rsid w:val="00A10CF4"/>
    <w:rsid w:val="00A12620"/>
    <w:rsid w:val="00A128A6"/>
    <w:rsid w:val="00A12B28"/>
    <w:rsid w:val="00A15704"/>
    <w:rsid w:val="00A157CE"/>
    <w:rsid w:val="00A162B6"/>
    <w:rsid w:val="00A216ED"/>
    <w:rsid w:val="00A21FB2"/>
    <w:rsid w:val="00A22DFA"/>
    <w:rsid w:val="00A24844"/>
    <w:rsid w:val="00A26F37"/>
    <w:rsid w:val="00A27C51"/>
    <w:rsid w:val="00A30013"/>
    <w:rsid w:val="00A3045C"/>
    <w:rsid w:val="00A309E9"/>
    <w:rsid w:val="00A30C36"/>
    <w:rsid w:val="00A30EF4"/>
    <w:rsid w:val="00A33AB6"/>
    <w:rsid w:val="00A33F15"/>
    <w:rsid w:val="00A3491F"/>
    <w:rsid w:val="00A34B71"/>
    <w:rsid w:val="00A35141"/>
    <w:rsid w:val="00A353B2"/>
    <w:rsid w:val="00A36ECB"/>
    <w:rsid w:val="00A37209"/>
    <w:rsid w:val="00A37ADF"/>
    <w:rsid w:val="00A37F3A"/>
    <w:rsid w:val="00A40815"/>
    <w:rsid w:val="00A40A10"/>
    <w:rsid w:val="00A410C4"/>
    <w:rsid w:val="00A41224"/>
    <w:rsid w:val="00A42AA1"/>
    <w:rsid w:val="00A430BE"/>
    <w:rsid w:val="00A434C0"/>
    <w:rsid w:val="00A43989"/>
    <w:rsid w:val="00A44281"/>
    <w:rsid w:val="00A44432"/>
    <w:rsid w:val="00A448DA"/>
    <w:rsid w:val="00A44A34"/>
    <w:rsid w:val="00A44E37"/>
    <w:rsid w:val="00A44EBE"/>
    <w:rsid w:val="00A44EC4"/>
    <w:rsid w:val="00A46DFF"/>
    <w:rsid w:val="00A46EF0"/>
    <w:rsid w:val="00A50121"/>
    <w:rsid w:val="00A5016F"/>
    <w:rsid w:val="00A50257"/>
    <w:rsid w:val="00A504B2"/>
    <w:rsid w:val="00A50888"/>
    <w:rsid w:val="00A51466"/>
    <w:rsid w:val="00A51680"/>
    <w:rsid w:val="00A52319"/>
    <w:rsid w:val="00A52516"/>
    <w:rsid w:val="00A52BFF"/>
    <w:rsid w:val="00A52D6B"/>
    <w:rsid w:val="00A57FF1"/>
    <w:rsid w:val="00A61A9A"/>
    <w:rsid w:val="00A61DE3"/>
    <w:rsid w:val="00A61E3C"/>
    <w:rsid w:val="00A621D8"/>
    <w:rsid w:val="00A622E7"/>
    <w:rsid w:val="00A63524"/>
    <w:rsid w:val="00A64716"/>
    <w:rsid w:val="00A64F68"/>
    <w:rsid w:val="00A671EF"/>
    <w:rsid w:val="00A67261"/>
    <w:rsid w:val="00A674CB"/>
    <w:rsid w:val="00A70B7B"/>
    <w:rsid w:val="00A71483"/>
    <w:rsid w:val="00A72038"/>
    <w:rsid w:val="00A733AF"/>
    <w:rsid w:val="00A74674"/>
    <w:rsid w:val="00A75174"/>
    <w:rsid w:val="00A75182"/>
    <w:rsid w:val="00A75295"/>
    <w:rsid w:val="00A77137"/>
    <w:rsid w:val="00A77295"/>
    <w:rsid w:val="00A7F3BA"/>
    <w:rsid w:val="00A8172F"/>
    <w:rsid w:val="00A81881"/>
    <w:rsid w:val="00A82D58"/>
    <w:rsid w:val="00A84668"/>
    <w:rsid w:val="00A85A9D"/>
    <w:rsid w:val="00A85EDD"/>
    <w:rsid w:val="00A8672A"/>
    <w:rsid w:val="00A92257"/>
    <w:rsid w:val="00A94819"/>
    <w:rsid w:val="00A95033"/>
    <w:rsid w:val="00A95890"/>
    <w:rsid w:val="00A963F5"/>
    <w:rsid w:val="00A96810"/>
    <w:rsid w:val="00A9695B"/>
    <w:rsid w:val="00A96BF1"/>
    <w:rsid w:val="00A96D91"/>
    <w:rsid w:val="00A97B12"/>
    <w:rsid w:val="00AA11F3"/>
    <w:rsid w:val="00AA1F9F"/>
    <w:rsid w:val="00AA2592"/>
    <w:rsid w:val="00AA3B05"/>
    <w:rsid w:val="00AA4860"/>
    <w:rsid w:val="00AA77EA"/>
    <w:rsid w:val="00AA7861"/>
    <w:rsid w:val="00AB0680"/>
    <w:rsid w:val="00AB15D5"/>
    <w:rsid w:val="00AB1A3A"/>
    <w:rsid w:val="00AB1FB7"/>
    <w:rsid w:val="00AB297C"/>
    <w:rsid w:val="00AB46CF"/>
    <w:rsid w:val="00AB5457"/>
    <w:rsid w:val="00AB5FF2"/>
    <w:rsid w:val="00AB6DCD"/>
    <w:rsid w:val="00AC0005"/>
    <w:rsid w:val="00AC0D31"/>
    <w:rsid w:val="00AC1778"/>
    <w:rsid w:val="00AC1963"/>
    <w:rsid w:val="00AC1984"/>
    <w:rsid w:val="00AC1A62"/>
    <w:rsid w:val="00AC2277"/>
    <w:rsid w:val="00AC2C41"/>
    <w:rsid w:val="00AC2C88"/>
    <w:rsid w:val="00AC5594"/>
    <w:rsid w:val="00AC5802"/>
    <w:rsid w:val="00AC5E1A"/>
    <w:rsid w:val="00AC6128"/>
    <w:rsid w:val="00AC6461"/>
    <w:rsid w:val="00AD0072"/>
    <w:rsid w:val="00AD03B0"/>
    <w:rsid w:val="00AD0C73"/>
    <w:rsid w:val="00AD1489"/>
    <w:rsid w:val="00AD1721"/>
    <w:rsid w:val="00AD1821"/>
    <w:rsid w:val="00AD28DB"/>
    <w:rsid w:val="00AD46B0"/>
    <w:rsid w:val="00AD4C85"/>
    <w:rsid w:val="00AD5365"/>
    <w:rsid w:val="00AD5BA7"/>
    <w:rsid w:val="00AD6024"/>
    <w:rsid w:val="00AD62C9"/>
    <w:rsid w:val="00AD67C7"/>
    <w:rsid w:val="00AD6CB6"/>
    <w:rsid w:val="00AD7302"/>
    <w:rsid w:val="00AD7339"/>
    <w:rsid w:val="00AD7525"/>
    <w:rsid w:val="00AD7DA7"/>
    <w:rsid w:val="00AE25DA"/>
    <w:rsid w:val="00AE2BF8"/>
    <w:rsid w:val="00AE2CB4"/>
    <w:rsid w:val="00AE3344"/>
    <w:rsid w:val="00AE4939"/>
    <w:rsid w:val="00AE6A9F"/>
    <w:rsid w:val="00AE6C85"/>
    <w:rsid w:val="00AE75B0"/>
    <w:rsid w:val="00AF06FF"/>
    <w:rsid w:val="00AF073A"/>
    <w:rsid w:val="00AF0920"/>
    <w:rsid w:val="00AF13AE"/>
    <w:rsid w:val="00AF1F99"/>
    <w:rsid w:val="00AF2187"/>
    <w:rsid w:val="00AF25E7"/>
    <w:rsid w:val="00AF2668"/>
    <w:rsid w:val="00AF33DA"/>
    <w:rsid w:val="00AF39FD"/>
    <w:rsid w:val="00AF4804"/>
    <w:rsid w:val="00AF5D19"/>
    <w:rsid w:val="00AF6EC7"/>
    <w:rsid w:val="00AF7242"/>
    <w:rsid w:val="00B00C69"/>
    <w:rsid w:val="00B01759"/>
    <w:rsid w:val="00B03827"/>
    <w:rsid w:val="00B03A52"/>
    <w:rsid w:val="00B03D0F"/>
    <w:rsid w:val="00B03E06"/>
    <w:rsid w:val="00B048BA"/>
    <w:rsid w:val="00B04B59"/>
    <w:rsid w:val="00B04CBE"/>
    <w:rsid w:val="00B04DAF"/>
    <w:rsid w:val="00B04F2B"/>
    <w:rsid w:val="00B06052"/>
    <w:rsid w:val="00B11185"/>
    <w:rsid w:val="00B114E3"/>
    <w:rsid w:val="00B1155C"/>
    <w:rsid w:val="00B11CD7"/>
    <w:rsid w:val="00B120F3"/>
    <w:rsid w:val="00B1332A"/>
    <w:rsid w:val="00B135D5"/>
    <w:rsid w:val="00B13CE6"/>
    <w:rsid w:val="00B14822"/>
    <w:rsid w:val="00B14D96"/>
    <w:rsid w:val="00B15734"/>
    <w:rsid w:val="00B1590D"/>
    <w:rsid w:val="00B167A0"/>
    <w:rsid w:val="00B17D5B"/>
    <w:rsid w:val="00B207D9"/>
    <w:rsid w:val="00B218E5"/>
    <w:rsid w:val="00B21A2D"/>
    <w:rsid w:val="00B22626"/>
    <w:rsid w:val="00B236E3"/>
    <w:rsid w:val="00B23CA0"/>
    <w:rsid w:val="00B25D40"/>
    <w:rsid w:val="00B2641E"/>
    <w:rsid w:val="00B278A0"/>
    <w:rsid w:val="00B30DAB"/>
    <w:rsid w:val="00B31A0B"/>
    <w:rsid w:val="00B31F29"/>
    <w:rsid w:val="00B32D20"/>
    <w:rsid w:val="00B33433"/>
    <w:rsid w:val="00B33F8D"/>
    <w:rsid w:val="00B34028"/>
    <w:rsid w:val="00B356CA"/>
    <w:rsid w:val="00B35A3E"/>
    <w:rsid w:val="00B35F80"/>
    <w:rsid w:val="00B36936"/>
    <w:rsid w:val="00B371A6"/>
    <w:rsid w:val="00B37AEB"/>
    <w:rsid w:val="00B37B9D"/>
    <w:rsid w:val="00B40B08"/>
    <w:rsid w:val="00B40DDB"/>
    <w:rsid w:val="00B4180A"/>
    <w:rsid w:val="00B41D58"/>
    <w:rsid w:val="00B4232C"/>
    <w:rsid w:val="00B43309"/>
    <w:rsid w:val="00B433C1"/>
    <w:rsid w:val="00B4489C"/>
    <w:rsid w:val="00B44B2E"/>
    <w:rsid w:val="00B45010"/>
    <w:rsid w:val="00B4575B"/>
    <w:rsid w:val="00B45CD5"/>
    <w:rsid w:val="00B46BFF"/>
    <w:rsid w:val="00B500AC"/>
    <w:rsid w:val="00B50B98"/>
    <w:rsid w:val="00B50C51"/>
    <w:rsid w:val="00B51C84"/>
    <w:rsid w:val="00B51CAA"/>
    <w:rsid w:val="00B51E10"/>
    <w:rsid w:val="00B52E2C"/>
    <w:rsid w:val="00B52F55"/>
    <w:rsid w:val="00B533CF"/>
    <w:rsid w:val="00B53512"/>
    <w:rsid w:val="00B5361D"/>
    <w:rsid w:val="00B544E9"/>
    <w:rsid w:val="00B55903"/>
    <w:rsid w:val="00B56B6D"/>
    <w:rsid w:val="00B56E3E"/>
    <w:rsid w:val="00B57829"/>
    <w:rsid w:val="00B602D8"/>
    <w:rsid w:val="00B61106"/>
    <w:rsid w:val="00B615DD"/>
    <w:rsid w:val="00B61ABF"/>
    <w:rsid w:val="00B61BDE"/>
    <w:rsid w:val="00B63136"/>
    <w:rsid w:val="00B632F0"/>
    <w:rsid w:val="00B636E1"/>
    <w:rsid w:val="00B652DF"/>
    <w:rsid w:val="00B66A6E"/>
    <w:rsid w:val="00B66B08"/>
    <w:rsid w:val="00B67AC9"/>
    <w:rsid w:val="00B7121E"/>
    <w:rsid w:val="00B719C8"/>
    <w:rsid w:val="00B7377F"/>
    <w:rsid w:val="00B73CEC"/>
    <w:rsid w:val="00B75F5F"/>
    <w:rsid w:val="00B77E71"/>
    <w:rsid w:val="00B80984"/>
    <w:rsid w:val="00B81694"/>
    <w:rsid w:val="00B81C79"/>
    <w:rsid w:val="00B82556"/>
    <w:rsid w:val="00B828C4"/>
    <w:rsid w:val="00B83725"/>
    <w:rsid w:val="00B85654"/>
    <w:rsid w:val="00B869A5"/>
    <w:rsid w:val="00B875A0"/>
    <w:rsid w:val="00B87830"/>
    <w:rsid w:val="00B87984"/>
    <w:rsid w:val="00B87B4B"/>
    <w:rsid w:val="00B911CB"/>
    <w:rsid w:val="00B911E3"/>
    <w:rsid w:val="00B928F3"/>
    <w:rsid w:val="00B93377"/>
    <w:rsid w:val="00B94B41"/>
    <w:rsid w:val="00B94F13"/>
    <w:rsid w:val="00B96501"/>
    <w:rsid w:val="00B97A04"/>
    <w:rsid w:val="00BA0298"/>
    <w:rsid w:val="00BA0B57"/>
    <w:rsid w:val="00BA1274"/>
    <w:rsid w:val="00BA179C"/>
    <w:rsid w:val="00BA23F9"/>
    <w:rsid w:val="00BA2A92"/>
    <w:rsid w:val="00BA3025"/>
    <w:rsid w:val="00BA3095"/>
    <w:rsid w:val="00BA3507"/>
    <w:rsid w:val="00BA3957"/>
    <w:rsid w:val="00BA482D"/>
    <w:rsid w:val="00BA48B1"/>
    <w:rsid w:val="00BA4B20"/>
    <w:rsid w:val="00BA55DF"/>
    <w:rsid w:val="00BA6302"/>
    <w:rsid w:val="00BA6A32"/>
    <w:rsid w:val="00BA6BCB"/>
    <w:rsid w:val="00BA6F53"/>
    <w:rsid w:val="00BA7D63"/>
    <w:rsid w:val="00BB0997"/>
    <w:rsid w:val="00BB1C18"/>
    <w:rsid w:val="00BB2FBF"/>
    <w:rsid w:val="00BB39E9"/>
    <w:rsid w:val="00BB3D2F"/>
    <w:rsid w:val="00BB4B2E"/>
    <w:rsid w:val="00BC31EB"/>
    <w:rsid w:val="00BC339C"/>
    <w:rsid w:val="00BC3CCB"/>
    <w:rsid w:val="00BC3E3A"/>
    <w:rsid w:val="00BC4022"/>
    <w:rsid w:val="00BC4193"/>
    <w:rsid w:val="00BC4375"/>
    <w:rsid w:val="00BC4711"/>
    <w:rsid w:val="00BC6378"/>
    <w:rsid w:val="00BC6E6E"/>
    <w:rsid w:val="00BC74DB"/>
    <w:rsid w:val="00BD0A3D"/>
    <w:rsid w:val="00BD0DBD"/>
    <w:rsid w:val="00BD16A0"/>
    <w:rsid w:val="00BD1AB6"/>
    <w:rsid w:val="00BD1BA5"/>
    <w:rsid w:val="00BD1D2A"/>
    <w:rsid w:val="00BD2451"/>
    <w:rsid w:val="00BD2ABC"/>
    <w:rsid w:val="00BD2E2C"/>
    <w:rsid w:val="00BD3071"/>
    <w:rsid w:val="00BD337D"/>
    <w:rsid w:val="00BD4610"/>
    <w:rsid w:val="00BD47BB"/>
    <w:rsid w:val="00BD5095"/>
    <w:rsid w:val="00BD5576"/>
    <w:rsid w:val="00BD5EA3"/>
    <w:rsid w:val="00BD6FE7"/>
    <w:rsid w:val="00BE0394"/>
    <w:rsid w:val="00BE08F5"/>
    <w:rsid w:val="00BE0985"/>
    <w:rsid w:val="00BE0EA8"/>
    <w:rsid w:val="00BE17E4"/>
    <w:rsid w:val="00BE1FC7"/>
    <w:rsid w:val="00BE288C"/>
    <w:rsid w:val="00BE2C4E"/>
    <w:rsid w:val="00BE3DC0"/>
    <w:rsid w:val="00BE51E7"/>
    <w:rsid w:val="00BE5FB4"/>
    <w:rsid w:val="00BE6AFB"/>
    <w:rsid w:val="00BE7486"/>
    <w:rsid w:val="00BE7755"/>
    <w:rsid w:val="00BE7F51"/>
    <w:rsid w:val="00BF0028"/>
    <w:rsid w:val="00BF058C"/>
    <w:rsid w:val="00BF1F7E"/>
    <w:rsid w:val="00BF2D15"/>
    <w:rsid w:val="00BF43D5"/>
    <w:rsid w:val="00BF494B"/>
    <w:rsid w:val="00BF7080"/>
    <w:rsid w:val="00BF7D12"/>
    <w:rsid w:val="00BF7D85"/>
    <w:rsid w:val="00C00B7C"/>
    <w:rsid w:val="00C010E4"/>
    <w:rsid w:val="00C01A65"/>
    <w:rsid w:val="00C02F4F"/>
    <w:rsid w:val="00C0324C"/>
    <w:rsid w:val="00C03CE0"/>
    <w:rsid w:val="00C04515"/>
    <w:rsid w:val="00C04561"/>
    <w:rsid w:val="00C04780"/>
    <w:rsid w:val="00C0497E"/>
    <w:rsid w:val="00C059DE"/>
    <w:rsid w:val="00C0679B"/>
    <w:rsid w:val="00C06D74"/>
    <w:rsid w:val="00C077A4"/>
    <w:rsid w:val="00C07FA9"/>
    <w:rsid w:val="00C1091D"/>
    <w:rsid w:val="00C1115E"/>
    <w:rsid w:val="00C11B41"/>
    <w:rsid w:val="00C12952"/>
    <w:rsid w:val="00C12AF4"/>
    <w:rsid w:val="00C1303A"/>
    <w:rsid w:val="00C13259"/>
    <w:rsid w:val="00C13C48"/>
    <w:rsid w:val="00C14D0D"/>
    <w:rsid w:val="00C16221"/>
    <w:rsid w:val="00C1671F"/>
    <w:rsid w:val="00C16B1B"/>
    <w:rsid w:val="00C20639"/>
    <w:rsid w:val="00C219B9"/>
    <w:rsid w:val="00C21AEE"/>
    <w:rsid w:val="00C224F7"/>
    <w:rsid w:val="00C22CEE"/>
    <w:rsid w:val="00C23300"/>
    <w:rsid w:val="00C23EFC"/>
    <w:rsid w:val="00C24587"/>
    <w:rsid w:val="00C24938"/>
    <w:rsid w:val="00C2644C"/>
    <w:rsid w:val="00C2727B"/>
    <w:rsid w:val="00C30A8C"/>
    <w:rsid w:val="00C3100E"/>
    <w:rsid w:val="00C310F3"/>
    <w:rsid w:val="00C31356"/>
    <w:rsid w:val="00C322AC"/>
    <w:rsid w:val="00C3360A"/>
    <w:rsid w:val="00C3460E"/>
    <w:rsid w:val="00C3475A"/>
    <w:rsid w:val="00C359AC"/>
    <w:rsid w:val="00C35AEF"/>
    <w:rsid w:val="00C35E6D"/>
    <w:rsid w:val="00C36884"/>
    <w:rsid w:val="00C36E77"/>
    <w:rsid w:val="00C36F59"/>
    <w:rsid w:val="00C3706A"/>
    <w:rsid w:val="00C37579"/>
    <w:rsid w:val="00C37BD2"/>
    <w:rsid w:val="00C37D61"/>
    <w:rsid w:val="00C4010D"/>
    <w:rsid w:val="00C40177"/>
    <w:rsid w:val="00C4056C"/>
    <w:rsid w:val="00C41385"/>
    <w:rsid w:val="00C425A7"/>
    <w:rsid w:val="00C42B23"/>
    <w:rsid w:val="00C43279"/>
    <w:rsid w:val="00C43C8C"/>
    <w:rsid w:val="00C43DDB"/>
    <w:rsid w:val="00C446B3"/>
    <w:rsid w:val="00C46228"/>
    <w:rsid w:val="00C47388"/>
    <w:rsid w:val="00C47E28"/>
    <w:rsid w:val="00C5007B"/>
    <w:rsid w:val="00C50A29"/>
    <w:rsid w:val="00C51AC4"/>
    <w:rsid w:val="00C51DBA"/>
    <w:rsid w:val="00C52E81"/>
    <w:rsid w:val="00C52F55"/>
    <w:rsid w:val="00C532E1"/>
    <w:rsid w:val="00C5372F"/>
    <w:rsid w:val="00C53754"/>
    <w:rsid w:val="00C546A2"/>
    <w:rsid w:val="00C54E68"/>
    <w:rsid w:val="00C556DD"/>
    <w:rsid w:val="00C5709A"/>
    <w:rsid w:val="00C572FC"/>
    <w:rsid w:val="00C5FA0E"/>
    <w:rsid w:val="00C60DE8"/>
    <w:rsid w:val="00C60FAA"/>
    <w:rsid w:val="00C6123E"/>
    <w:rsid w:val="00C61DC4"/>
    <w:rsid w:val="00C631D2"/>
    <w:rsid w:val="00C63D7C"/>
    <w:rsid w:val="00C640E8"/>
    <w:rsid w:val="00C64486"/>
    <w:rsid w:val="00C6582D"/>
    <w:rsid w:val="00C65C1F"/>
    <w:rsid w:val="00C66200"/>
    <w:rsid w:val="00C71795"/>
    <w:rsid w:val="00C71E07"/>
    <w:rsid w:val="00C725A3"/>
    <w:rsid w:val="00C73A46"/>
    <w:rsid w:val="00C73C87"/>
    <w:rsid w:val="00C75BB3"/>
    <w:rsid w:val="00C75C7F"/>
    <w:rsid w:val="00C75E18"/>
    <w:rsid w:val="00C767FB"/>
    <w:rsid w:val="00C769E3"/>
    <w:rsid w:val="00C77811"/>
    <w:rsid w:val="00C77FA9"/>
    <w:rsid w:val="00C81368"/>
    <w:rsid w:val="00C81692"/>
    <w:rsid w:val="00C81C80"/>
    <w:rsid w:val="00C8358F"/>
    <w:rsid w:val="00C835B8"/>
    <w:rsid w:val="00C845E0"/>
    <w:rsid w:val="00C8472C"/>
    <w:rsid w:val="00C870E8"/>
    <w:rsid w:val="00C87F98"/>
    <w:rsid w:val="00C9021E"/>
    <w:rsid w:val="00C915A9"/>
    <w:rsid w:val="00C943D3"/>
    <w:rsid w:val="00C944AA"/>
    <w:rsid w:val="00C94900"/>
    <w:rsid w:val="00C94AA5"/>
    <w:rsid w:val="00C94E7A"/>
    <w:rsid w:val="00C95717"/>
    <w:rsid w:val="00C97DD7"/>
    <w:rsid w:val="00CA02CE"/>
    <w:rsid w:val="00CA0A87"/>
    <w:rsid w:val="00CA0AA4"/>
    <w:rsid w:val="00CA0F0C"/>
    <w:rsid w:val="00CA1ABD"/>
    <w:rsid w:val="00CA49E5"/>
    <w:rsid w:val="00CA4BA1"/>
    <w:rsid w:val="00CA5794"/>
    <w:rsid w:val="00CA59CB"/>
    <w:rsid w:val="00CA5AD1"/>
    <w:rsid w:val="00CA62FA"/>
    <w:rsid w:val="00CA6F16"/>
    <w:rsid w:val="00CA70C8"/>
    <w:rsid w:val="00CA726B"/>
    <w:rsid w:val="00CA7358"/>
    <w:rsid w:val="00CA7A8B"/>
    <w:rsid w:val="00CB0D38"/>
    <w:rsid w:val="00CB21ED"/>
    <w:rsid w:val="00CB5FC1"/>
    <w:rsid w:val="00CB6593"/>
    <w:rsid w:val="00CB7BAD"/>
    <w:rsid w:val="00CB7BED"/>
    <w:rsid w:val="00CB7D26"/>
    <w:rsid w:val="00CC0BEC"/>
    <w:rsid w:val="00CC1AFE"/>
    <w:rsid w:val="00CC1DD8"/>
    <w:rsid w:val="00CC1F08"/>
    <w:rsid w:val="00CC2F45"/>
    <w:rsid w:val="00CC49E7"/>
    <w:rsid w:val="00CC4A90"/>
    <w:rsid w:val="00CC4CBE"/>
    <w:rsid w:val="00CC52F4"/>
    <w:rsid w:val="00CC5BAA"/>
    <w:rsid w:val="00CC64C2"/>
    <w:rsid w:val="00CC6E4F"/>
    <w:rsid w:val="00CC6F4E"/>
    <w:rsid w:val="00CC7159"/>
    <w:rsid w:val="00CC7183"/>
    <w:rsid w:val="00CC732E"/>
    <w:rsid w:val="00CC7A4C"/>
    <w:rsid w:val="00CD1505"/>
    <w:rsid w:val="00CD1774"/>
    <w:rsid w:val="00CD1A52"/>
    <w:rsid w:val="00CD24FA"/>
    <w:rsid w:val="00CD2830"/>
    <w:rsid w:val="00CD2D96"/>
    <w:rsid w:val="00CD306A"/>
    <w:rsid w:val="00CD41B9"/>
    <w:rsid w:val="00CD44C6"/>
    <w:rsid w:val="00CD6006"/>
    <w:rsid w:val="00CD7736"/>
    <w:rsid w:val="00CE04C2"/>
    <w:rsid w:val="00CE0BCA"/>
    <w:rsid w:val="00CE15DB"/>
    <w:rsid w:val="00CE2F84"/>
    <w:rsid w:val="00CE333E"/>
    <w:rsid w:val="00CE3D29"/>
    <w:rsid w:val="00CE490C"/>
    <w:rsid w:val="00CE4B67"/>
    <w:rsid w:val="00CE751D"/>
    <w:rsid w:val="00CE7DD9"/>
    <w:rsid w:val="00CEC934"/>
    <w:rsid w:val="00CF0255"/>
    <w:rsid w:val="00CF03C8"/>
    <w:rsid w:val="00CF0702"/>
    <w:rsid w:val="00CF10F8"/>
    <w:rsid w:val="00CF1F07"/>
    <w:rsid w:val="00CF2FAF"/>
    <w:rsid w:val="00CF3004"/>
    <w:rsid w:val="00CF3DEE"/>
    <w:rsid w:val="00CF3E87"/>
    <w:rsid w:val="00CF408A"/>
    <w:rsid w:val="00CF573B"/>
    <w:rsid w:val="00CF6653"/>
    <w:rsid w:val="00CF6FBA"/>
    <w:rsid w:val="00D00C7D"/>
    <w:rsid w:val="00D02097"/>
    <w:rsid w:val="00D021C8"/>
    <w:rsid w:val="00D023C5"/>
    <w:rsid w:val="00D02BEC"/>
    <w:rsid w:val="00D0309C"/>
    <w:rsid w:val="00D05F0A"/>
    <w:rsid w:val="00D06122"/>
    <w:rsid w:val="00D063B4"/>
    <w:rsid w:val="00D0676F"/>
    <w:rsid w:val="00D078E4"/>
    <w:rsid w:val="00D10877"/>
    <w:rsid w:val="00D10C3C"/>
    <w:rsid w:val="00D10F90"/>
    <w:rsid w:val="00D11C7F"/>
    <w:rsid w:val="00D12A55"/>
    <w:rsid w:val="00D13758"/>
    <w:rsid w:val="00D13C5A"/>
    <w:rsid w:val="00D15DD8"/>
    <w:rsid w:val="00D20364"/>
    <w:rsid w:val="00D208EE"/>
    <w:rsid w:val="00D20F1E"/>
    <w:rsid w:val="00D2161A"/>
    <w:rsid w:val="00D219A1"/>
    <w:rsid w:val="00D22034"/>
    <w:rsid w:val="00D2295F"/>
    <w:rsid w:val="00D22E82"/>
    <w:rsid w:val="00D2315B"/>
    <w:rsid w:val="00D23877"/>
    <w:rsid w:val="00D23965"/>
    <w:rsid w:val="00D25B7D"/>
    <w:rsid w:val="00D25D8B"/>
    <w:rsid w:val="00D266A0"/>
    <w:rsid w:val="00D278C5"/>
    <w:rsid w:val="00D32D7D"/>
    <w:rsid w:val="00D33D44"/>
    <w:rsid w:val="00D341ED"/>
    <w:rsid w:val="00D3535F"/>
    <w:rsid w:val="00D35812"/>
    <w:rsid w:val="00D36279"/>
    <w:rsid w:val="00D3675D"/>
    <w:rsid w:val="00D3678D"/>
    <w:rsid w:val="00D37A1D"/>
    <w:rsid w:val="00D37B64"/>
    <w:rsid w:val="00D41DC3"/>
    <w:rsid w:val="00D42149"/>
    <w:rsid w:val="00D438DE"/>
    <w:rsid w:val="00D441D7"/>
    <w:rsid w:val="00D4510D"/>
    <w:rsid w:val="00D45FCD"/>
    <w:rsid w:val="00D46A5C"/>
    <w:rsid w:val="00D46F4F"/>
    <w:rsid w:val="00D477A6"/>
    <w:rsid w:val="00D4789D"/>
    <w:rsid w:val="00D50138"/>
    <w:rsid w:val="00D50A01"/>
    <w:rsid w:val="00D51F83"/>
    <w:rsid w:val="00D51FDB"/>
    <w:rsid w:val="00D522BD"/>
    <w:rsid w:val="00D52371"/>
    <w:rsid w:val="00D52A7A"/>
    <w:rsid w:val="00D52F30"/>
    <w:rsid w:val="00D55778"/>
    <w:rsid w:val="00D56291"/>
    <w:rsid w:val="00D61ED1"/>
    <w:rsid w:val="00D623C4"/>
    <w:rsid w:val="00D64C8A"/>
    <w:rsid w:val="00D67CDC"/>
    <w:rsid w:val="00D70B35"/>
    <w:rsid w:val="00D70D19"/>
    <w:rsid w:val="00D70DC6"/>
    <w:rsid w:val="00D7184C"/>
    <w:rsid w:val="00D72202"/>
    <w:rsid w:val="00D72206"/>
    <w:rsid w:val="00D7302B"/>
    <w:rsid w:val="00D736B7"/>
    <w:rsid w:val="00D74308"/>
    <w:rsid w:val="00D74DC5"/>
    <w:rsid w:val="00D754DB"/>
    <w:rsid w:val="00D75EBA"/>
    <w:rsid w:val="00D75FFB"/>
    <w:rsid w:val="00D802FF"/>
    <w:rsid w:val="00D80885"/>
    <w:rsid w:val="00D80ACC"/>
    <w:rsid w:val="00D810E5"/>
    <w:rsid w:val="00D812E2"/>
    <w:rsid w:val="00D84330"/>
    <w:rsid w:val="00D862A4"/>
    <w:rsid w:val="00D87CA6"/>
    <w:rsid w:val="00D906A0"/>
    <w:rsid w:val="00D912BC"/>
    <w:rsid w:val="00D92898"/>
    <w:rsid w:val="00D9358D"/>
    <w:rsid w:val="00D94056"/>
    <w:rsid w:val="00D94839"/>
    <w:rsid w:val="00D9528F"/>
    <w:rsid w:val="00D956C1"/>
    <w:rsid w:val="00D95B4C"/>
    <w:rsid w:val="00D95CEE"/>
    <w:rsid w:val="00D97557"/>
    <w:rsid w:val="00DA0BB9"/>
    <w:rsid w:val="00DA1A79"/>
    <w:rsid w:val="00DA2DC9"/>
    <w:rsid w:val="00DA2FF6"/>
    <w:rsid w:val="00DA35D0"/>
    <w:rsid w:val="00DA4269"/>
    <w:rsid w:val="00DA4533"/>
    <w:rsid w:val="00DA5F75"/>
    <w:rsid w:val="00DA61AD"/>
    <w:rsid w:val="00DA71E2"/>
    <w:rsid w:val="00DB0A4A"/>
    <w:rsid w:val="00DB155A"/>
    <w:rsid w:val="00DB23F8"/>
    <w:rsid w:val="00DB2DF4"/>
    <w:rsid w:val="00DB3212"/>
    <w:rsid w:val="00DB41DB"/>
    <w:rsid w:val="00DB445E"/>
    <w:rsid w:val="00DB4B50"/>
    <w:rsid w:val="00DB4F9E"/>
    <w:rsid w:val="00DB55A8"/>
    <w:rsid w:val="00DB609B"/>
    <w:rsid w:val="00DB7162"/>
    <w:rsid w:val="00DB7393"/>
    <w:rsid w:val="00DB79BF"/>
    <w:rsid w:val="00DB7A78"/>
    <w:rsid w:val="00DB7DC8"/>
    <w:rsid w:val="00DC091D"/>
    <w:rsid w:val="00DC119A"/>
    <w:rsid w:val="00DC17E9"/>
    <w:rsid w:val="00DC2495"/>
    <w:rsid w:val="00DC2864"/>
    <w:rsid w:val="00DC29FE"/>
    <w:rsid w:val="00DC35B3"/>
    <w:rsid w:val="00DC5450"/>
    <w:rsid w:val="00DC6125"/>
    <w:rsid w:val="00DC693D"/>
    <w:rsid w:val="00DC69D5"/>
    <w:rsid w:val="00DC71AA"/>
    <w:rsid w:val="00DC7CE7"/>
    <w:rsid w:val="00DD1060"/>
    <w:rsid w:val="00DD1F7E"/>
    <w:rsid w:val="00DD2D99"/>
    <w:rsid w:val="00DD30C1"/>
    <w:rsid w:val="00DD3576"/>
    <w:rsid w:val="00DD3E83"/>
    <w:rsid w:val="00DD4B48"/>
    <w:rsid w:val="00DD5731"/>
    <w:rsid w:val="00DD57BB"/>
    <w:rsid w:val="00DD5C75"/>
    <w:rsid w:val="00DD5C92"/>
    <w:rsid w:val="00DD65B2"/>
    <w:rsid w:val="00DD6745"/>
    <w:rsid w:val="00DE0781"/>
    <w:rsid w:val="00DE3288"/>
    <w:rsid w:val="00DE3455"/>
    <w:rsid w:val="00DE3C13"/>
    <w:rsid w:val="00DE3F91"/>
    <w:rsid w:val="00DE41B6"/>
    <w:rsid w:val="00DE44B6"/>
    <w:rsid w:val="00DE4E3F"/>
    <w:rsid w:val="00DE5818"/>
    <w:rsid w:val="00DE6222"/>
    <w:rsid w:val="00DE7336"/>
    <w:rsid w:val="00DE7439"/>
    <w:rsid w:val="00DE746A"/>
    <w:rsid w:val="00DF33B8"/>
    <w:rsid w:val="00DF4118"/>
    <w:rsid w:val="00DF4476"/>
    <w:rsid w:val="00DF51D6"/>
    <w:rsid w:val="00DF5461"/>
    <w:rsid w:val="00DF5F1B"/>
    <w:rsid w:val="00DF61B5"/>
    <w:rsid w:val="00DF6C80"/>
    <w:rsid w:val="00DF77CF"/>
    <w:rsid w:val="00DF7D67"/>
    <w:rsid w:val="00E0087E"/>
    <w:rsid w:val="00E022CA"/>
    <w:rsid w:val="00E026DC"/>
    <w:rsid w:val="00E028AD"/>
    <w:rsid w:val="00E02D15"/>
    <w:rsid w:val="00E02FBB"/>
    <w:rsid w:val="00E0410F"/>
    <w:rsid w:val="00E045BD"/>
    <w:rsid w:val="00E047A2"/>
    <w:rsid w:val="00E04AEC"/>
    <w:rsid w:val="00E0578A"/>
    <w:rsid w:val="00E05A45"/>
    <w:rsid w:val="00E05EAB"/>
    <w:rsid w:val="00E06280"/>
    <w:rsid w:val="00E06644"/>
    <w:rsid w:val="00E07391"/>
    <w:rsid w:val="00E07486"/>
    <w:rsid w:val="00E10405"/>
    <w:rsid w:val="00E108BD"/>
    <w:rsid w:val="00E10AA8"/>
    <w:rsid w:val="00E116C5"/>
    <w:rsid w:val="00E11A60"/>
    <w:rsid w:val="00E11B68"/>
    <w:rsid w:val="00E11D4A"/>
    <w:rsid w:val="00E12CAA"/>
    <w:rsid w:val="00E13C54"/>
    <w:rsid w:val="00E13E4A"/>
    <w:rsid w:val="00E1459E"/>
    <w:rsid w:val="00E15C8E"/>
    <w:rsid w:val="00E17374"/>
    <w:rsid w:val="00E20125"/>
    <w:rsid w:val="00E20571"/>
    <w:rsid w:val="00E209A7"/>
    <w:rsid w:val="00E21FD8"/>
    <w:rsid w:val="00E22517"/>
    <w:rsid w:val="00E2343C"/>
    <w:rsid w:val="00E237EE"/>
    <w:rsid w:val="00E249E2"/>
    <w:rsid w:val="00E26CF8"/>
    <w:rsid w:val="00E273F0"/>
    <w:rsid w:val="00E30774"/>
    <w:rsid w:val="00E30D29"/>
    <w:rsid w:val="00E31404"/>
    <w:rsid w:val="00E31513"/>
    <w:rsid w:val="00E3297B"/>
    <w:rsid w:val="00E33180"/>
    <w:rsid w:val="00E3350F"/>
    <w:rsid w:val="00E35800"/>
    <w:rsid w:val="00E37582"/>
    <w:rsid w:val="00E376E8"/>
    <w:rsid w:val="00E40484"/>
    <w:rsid w:val="00E40706"/>
    <w:rsid w:val="00E40AA1"/>
    <w:rsid w:val="00E40C2C"/>
    <w:rsid w:val="00E40EDC"/>
    <w:rsid w:val="00E40F00"/>
    <w:rsid w:val="00E423EE"/>
    <w:rsid w:val="00E426ED"/>
    <w:rsid w:val="00E4299C"/>
    <w:rsid w:val="00E42A0B"/>
    <w:rsid w:val="00E43233"/>
    <w:rsid w:val="00E439B4"/>
    <w:rsid w:val="00E43D5E"/>
    <w:rsid w:val="00E44E2B"/>
    <w:rsid w:val="00E4571E"/>
    <w:rsid w:val="00E476B3"/>
    <w:rsid w:val="00E47A8A"/>
    <w:rsid w:val="00E511FD"/>
    <w:rsid w:val="00E51230"/>
    <w:rsid w:val="00E512B3"/>
    <w:rsid w:val="00E5149D"/>
    <w:rsid w:val="00E51AE2"/>
    <w:rsid w:val="00E52FCA"/>
    <w:rsid w:val="00E545D4"/>
    <w:rsid w:val="00E54964"/>
    <w:rsid w:val="00E5579D"/>
    <w:rsid w:val="00E560C1"/>
    <w:rsid w:val="00E57963"/>
    <w:rsid w:val="00E60972"/>
    <w:rsid w:val="00E61C39"/>
    <w:rsid w:val="00E62922"/>
    <w:rsid w:val="00E6448C"/>
    <w:rsid w:val="00E6521D"/>
    <w:rsid w:val="00E6627C"/>
    <w:rsid w:val="00E662CB"/>
    <w:rsid w:val="00E664DF"/>
    <w:rsid w:val="00E66829"/>
    <w:rsid w:val="00E67AA7"/>
    <w:rsid w:val="00E67B96"/>
    <w:rsid w:val="00E67CD9"/>
    <w:rsid w:val="00E7088C"/>
    <w:rsid w:val="00E70BB8"/>
    <w:rsid w:val="00E71CE8"/>
    <w:rsid w:val="00E73751"/>
    <w:rsid w:val="00E738EB"/>
    <w:rsid w:val="00E7436E"/>
    <w:rsid w:val="00E74FB5"/>
    <w:rsid w:val="00E756B6"/>
    <w:rsid w:val="00E760DF"/>
    <w:rsid w:val="00E767C4"/>
    <w:rsid w:val="00E76F6A"/>
    <w:rsid w:val="00E81E35"/>
    <w:rsid w:val="00E829AF"/>
    <w:rsid w:val="00E8357C"/>
    <w:rsid w:val="00E83AF9"/>
    <w:rsid w:val="00E84861"/>
    <w:rsid w:val="00E85DD3"/>
    <w:rsid w:val="00E86718"/>
    <w:rsid w:val="00E86874"/>
    <w:rsid w:val="00E86C4B"/>
    <w:rsid w:val="00E916F6"/>
    <w:rsid w:val="00E91A0E"/>
    <w:rsid w:val="00E92CBB"/>
    <w:rsid w:val="00E932F4"/>
    <w:rsid w:val="00E9483D"/>
    <w:rsid w:val="00E9599A"/>
    <w:rsid w:val="00E97DFF"/>
    <w:rsid w:val="00EA0028"/>
    <w:rsid w:val="00EA0844"/>
    <w:rsid w:val="00EA0DBF"/>
    <w:rsid w:val="00EA42B5"/>
    <w:rsid w:val="00EA504A"/>
    <w:rsid w:val="00EA5553"/>
    <w:rsid w:val="00EA588B"/>
    <w:rsid w:val="00EA5EE7"/>
    <w:rsid w:val="00EA68A1"/>
    <w:rsid w:val="00EA6F9B"/>
    <w:rsid w:val="00EA6FED"/>
    <w:rsid w:val="00EA77D1"/>
    <w:rsid w:val="00EAD1DC"/>
    <w:rsid w:val="00EB0199"/>
    <w:rsid w:val="00EB096B"/>
    <w:rsid w:val="00EB1088"/>
    <w:rsid w:val="00EB1290"/>
    <w:rsid w:val="00EB14A1"/>
    <w:rsid w:val="00EB1D2A"/>
    <w:rsid w:val="00EB1EAE"/>
    <w:rsid w:val="00EB1F1E"/>
    <w:rsid w:val="00EB21DF"/>
    <w:rsid w:val="00EB291A"/>
    <w:rsid w:val="00EB4018"/>
    <w:rsid w:val="00EB5401"/>
    <w:rsid w:val="00EB6464"/>
    <w:rsid w:val="00EB6E41"/>
    <w:rsid w:val="00EB6E79"/>
    <w:rsid w:val="00EB72D4"/>
    <w:rsid w:val="00EB74A2"/>
    <w:rsid w:val="00EB7591"/>
    <w:rsid w:val="00EC0741"/>
    <w:rsid w:val="00EC0ACD"/>
    <w:rsid w:val="00EC0EB5"/>
    <w:rsid w:val="00EC233B"/>
    <w:rsid w:val="00EC2BAD"/>
    <w:rsid w:val="00EC36EC"/>
    <w:rsid w:val="00EC4865"/>
    <w:rsid w:val="00EC501C"/>
    <w:rsid w:val="00EC524D"/>
    <w:rsid w:val="00EC540C"/>
    <w:rsid w:val="00ED0CD0"/>
    <w:rsid w:val="00ED1001"/>
    <w:rsid w:val="00ED14EB"/>
    <w:rsid w:val="00ED2186"/>
    <w:rsid w:val="00ED3C6E"/>
    <w:rsid w:val="00ED3D74"/>
    <w:rsid w:val="00ED4794"/>
    <w:rsid w:val="00ED4B63"/>
    <w:rsid w:val="00ED57A6"/>
    <w:rsid w:val="00ED5A8B"/>
    <w:rsid w:val="00ED6652"/>
    <w:rsid w:val="00ED7513"/>
    <w:rsid w:val="00ED7D96"/>
    <w:rsid w:val="00EE11B0"/>
    <w:rsid w:val="00EE2563"/>
    <w:rsid w:val="00EE2675"/>
    <w:rsid w:val="00EE32FE"/>
    <w:rsid w:val="00EE3630"/>
    <w:rsid w:val="00EE433D"/>
    <w:rsid w:val="00EE4B86"/>
    <w:rsid w:val="00EE5003"/>
    <w:rsid w:val="00EE5EB1"/>
    <w:rsid w:val="00EE64A2"/>
    <w:rsid w:val="00EF04CF"/>
    <w:rsid w:val="00EF1022"/>
    <w:rsid w:val="00EF27B0"/>
    <w:rsid w:val="00EF5CA5"/>
    <w:rsid w:val="00EF6670"/>
    <w:rsid w:val="00F00214"/>
    <w:rsid w:val="00F0029F"/>
    <w:rsid w:val="00F006A8"/>
    <w:rsid w:val="00F00E1A"/>
    <w:rsid w:val="00F015A2"/>
    <w:rsid w:val="00F0188E"/>
    <w:rsid w:val="00F02F13"/>
    <w:rsid w:val="00F036B6"/>
    <w:rsid w:val="00F03965"/>
    <w:rsid w:val="00F05330"/>
    <w:rsid w:val="00F0638B"/>
    <w:rsid w:val="00F064E2"/>
    <w:rsid w:val="00F066A8"/>
    <w:rsid w:val="00F079A9"/>
    <w:rsid w:val="00F07AB4"/>
    <w:rsid w:val="00F07B97"/>
    <w:rsid w:val="00F07DFF"/>
    <w:rsid w:val="00F1275F"/>
    <w:rsid w:val="00F12A49"/>
    <w:rsid w:val="00F12C96"/>
    <w:rsid w:val="00F12D95"/>
    <w:rsid w:val="00F13598"/>
    <w:rsid w:val="00F14E42"/>
    <w:rsid w:val="00F16990"/>
    <w:rsid w:val="00F16B49"/>
    <w:rsid w:val="00F1788C"/>
    <w:rsid w:val="00F2059E"/>
    <w:rsid w:val="00F205A6"/>
    <w:rsid w:val="00F21080"/>
    <w:rsid w:val="00F21805"/>
    <w:rsid w:val="00F21BF2"/>
    <w:rsid w:val="00F22335"/>
    <w:rsid w:val="00F23852"/>
    <w:rsid w:val="00F2418E"/>
    <w:rsid w:val="00F24AF1"/>
    <w:rsid w:val="00F26218"/>
    <w:rsid w:val="00F2712D"/>
    <w:rsid w:val="00F30330"/>
    <w:rsid w:val="00F303B5"/>
    <w:rsid w:val="00F30A9A"/>
    <w:rsid w:val="00F31ADE"/>
    <w:rsid w:val="00F331E4"/>
    <w:rsid w:val="00F3490B"/>
    <w:rsid w:val="00F368BB"/>
    <w:rsid w:val="00F369DD"/>
    <w:rsid w:val="00F40C2C"/>
    <w:rsid w:val="00F42114"/>
    <w:rsid w:val="00F42A23"/>
    <w:rsid w:val="00F42BC9"/>
    <w:rsid w:val="00F433BB"/>
    <w:rsid w:val="00F43DE7"/>
    <w:rsid w:val="00F4432D"/>
    <w:rsid w:val="00F451DC"/>
    <w:rsid w:val="00F458A5"/>
    <w:rsid w:val="00F458C5"/>
    <w:rsid w:val="00F45E57"/>
    <w:rsid w:val="00F46392"/>
    <w:rsid w:val="00F46806"/>
    <w:rsid w:val="00F469CF"/>
    <w:rsid w:val="00F46EC9"/>
    <w:rsid w:val="00F47279"/>
    <w:rsid w:val="00F47305"/>
    <w:rsid w:val="00F50027"/>
    <w:rsid w:val="00F52088"/>
    <w:rsid w:val="00F5278F"/>
    <w:rsid w:val="00F528D3"/>
    <w:rsid w:val="00F52A7C"/>
    <w:rsid w:val="00F53ADF"/>
    <w:rsid w:val="00F5568C"/>
    <w:rsid w:val="00F56272"/>
    <w:rsid w:val="00F564C2"/>
    <w:rsid w:val="00F57030"/>
    <w:rsid w:val="00F57C57"/>
    <w:rsid w:val="00F57CD8"/>
    <w:rsid w:val="00F60D3D"/>
    <w:rsid w:val="00F61E2B"/>
    <w:rsid w:val="00F626F4"/>
    <w:rsid w:val="00F63CDF"/>
    <w:rsid w:val="00F64029"/>
    <w:rsid w:val="00F66FD2"/>
    <w:rsid w:val="00F673E5"/>
    <w:rsid w:val="00F67BBC"/>
    <w:rsid w:val="00F70D8E"/>
    <w:rsid w:val="00F71A72"/>
    <w:rsid w:val="00F71CD1"/>
    <w:rsid w:val="00F722A6"/>
    <w:rsid w:val="00F72E13"/>
    <w:rsid w:val="00F7494A"/>
    <w:rsid w:val="00F75106"/>
    <w:rsid w:val="00F760D9"/>
    <w:rsid w:val="00F773DC"/>
    <w:rsid w:val="00F81147"/>
    <w:rsid w:val="00F812C2"/>
    <w:rsid w:val="00F817EF"/>
    <w:rsid w:val="00F818F2"/>
    <w:rsid w:val="00F81936"/>
    <w:rsid w:val="00F81A0E"/>
    <w:rsid w:val="00F83C6D"/>
    <w:rsid w:val="00F84950"/>
    <w:rsid w:val="00F8635E"/>
    <w:rsid w:val="00F8691A"/>
    <w:rsid w:val="00F872EB"/>
    <w:rsid w:val="00F87B74"/>
    <w:rsid w:val="00F91324"/>
    <w:rsid w:val="00F9132B"/>
    <w:rsid w:val="00F92073"/>
    <w:rsid w:val="00F92BED"/>
    <w:rsid w:val="00F92D06"/>
    <w:rsid w:val="00F92DCB"/>
    <w:rsid w:val="00F93FE0"/>
    <w:rsid w:val="00F951DB"/>
    <w:rsid w:val="00F9539F"/>
    <w:rsid w:val="00F96318"/>
    <w:rsid w:val="00F9698D"/>
    <w:rsid w:val="00F97470"/>
    <w:rsid w:val="00F97E05"/>
    <w:rsid w:val="00FA07F6"/>
    <w:rsid w:val="00FA15CA"/>
    <w:rsid w:val="00FA1FB0"/>
    <w:rsid w:val="00FA1FBA"/>
    <w:rsid w:val="00FA307E"/>
    <w:rsid w:val="00FA3CDC"/>
    <w:rsid w:val="00FA3EBE"/>
    <w:rsid w:val="00FA4A53"/>
    <w:rsid w:val="00FA5349"/>
    <w:rsid w:val="00FA658A"/>
    <w:rsid w:val="00FA68BC"/>
    <w:rsid w:val="00FB0B9B"/>
    <w:rsid w:val="00FB21E0"/>
    <w:rsid w:val="00FB2555"/>
    <w:rsid w:val="00FB3A84"/>
    <w:rsid w:val="00FB4336"/>
    <w:rsid w:val="00FB5E03"/>
    <w:rsid w:val="00FB7741"/>
    <w:rsid w:val="00FC05B2"/>
    <w:rsid w:val="00FC1A24"/>
    <w:rsid w:val="00FC3521"/>
    <w:rsid w:val="00FC3DFB"/>
    <w:rsid w:val="00FC3EAC"/>
    <w:rsid w:val="00FC3F6D"/>
    <w:rsid w:val="00FC49C6"/>
    <w:rsid w:val="00FC4A42"/>
    <w:rsid w:val="00FC5E33"/>
    <w:rsid w:val="00FC6107"/>
    <w:rsid w:val="00FC6482"/>
    <w:rsid w:val="00FC68B7"/>
    <w:rsid w:val="00FC79F6"/>
    <w:rsid w:val="00FD0254"/>
    <w:rsid w:val="00FD03FF"/>
    <w:rsid w:val="00FD0AF4"/>
    <w:rsid w:val="00FD198E"/>
    <w:rsid w:val="00FD1A52"/>
    <w:rsid w:val="00FD1D05"/>
    <w:rsid w:val="00FD3AD8"/>
    <w:rsid w:val="00FD464C"/>
    <w:rsid w:val="00FD4BEF"/>
    <w:rsid w:val="00FD5C0F"/>
    <w:rsid w:val="00FD5E22"/>
    <w:rsid w:val="00FD6CE1"/>
    <w:rsid w:val="00FD7561"/>
    <w:rsid w:val="00FD7AFD"/>
    <w:rsid w:val="00FE0863"/>
    <w:rsid w:val="00FE13D2"/>
    <w:rsid w:val="00FE1AFE"/>
    <w:rsid w:val="00FE24C8"/>
    <w:rsid w:val="00FE2A52"/>
    <w:rsid w:val="00FE4194"/>
    <w:rsid w:val="00FE510B"/>
    <w:rsid w:val="00FE6CC8"/>
    <w:rsid w:val="00FE7A5C"/>
    <w:rsid w:val="00FF0ED1"/>
    <w:rsid w:val="00FF45E3"/>
    <w:rsid w:val="00FF4C97"/>
    <w:rsid w:val="00FF4DA9"/>
    <w:rsid w:val="00FF6B06"/>
    <w:rsid w:val="00FFE283"/>
    <w:rsid w:val="01028606"/>
    <w:rsid w:val="0107D46C"/>
    <w:rsid w:val="010C2E4D"/>
    <w:rsid w:val="011002D9"/>
    <w:rsid w:val="01159B38"/>
    <w:rsid w:val="01447591"/>
    <w:rsid w:val="014F2EFC"/>
    <w:rsid w:val="0150EC2D"/>
    <w:rsid w:val="015697E5"/>
    <w:rsid w:val="01589305"/>
    <w:rsid w:val="015FFBD0"/>
    <w:rsid w:val="01626A46"/>
    <w:rsid w:val="016B0F3D"/>
    <w:rsid w:val="016B5608"/>
    <w:rsid w:val="01787DBD"/>
    <w:rsid w:val="018A97B7"/>
    <w:rsid w:val="01934356"/>
    <w:rsid w:val="019756FB"/>
    <w:rsid w:val="01A2B841"/>
    <w:rsid w:val="01AF43C7"/>
    <w:rsid w:val="01B8584D"/>
    <w:rsid w:val="01C0898E"/>
    <w:rsid w:val="01C1A0F9"/>
    <w:rsid w:val="01C56A8D"/>
    <w:rsid w:val="01C7E71E"/>
    <w:rsid w:val="01DC30AE"/>
    <w:rsid w:val="01E20C5A"/>
    <w:rsid w:val="01E682CC"/>
    <w:rsid w:val="01E94976"/>
    <w:rsid w:val="0202CBC4"/>
    <w:rsid w:val="020E9D04"/>
    <w:rsid w:val="0229D325"/>
    <w:rsid w:val="022AB65F"/>
    <w:rsid w:val="026BC6B4"/>
    <w:rsid w:val="0278938D"/>
    <w:rsid w:val="0283DF71"/>
    <w:rsid w:val="02870844"/>
    <w:rsid w:val="028736E6"/>
    <w:rsid w:val="02A533C8"/>
    <w:rsid w:val="02A5A390"/>
    <w:rsid w:val="02A5D7AB"/>
    <w:rsid w:val="02AD023F"/>
    <w:rsid w:val="02AD4F9F"/>
    <w:rsid w:val="02AF9492"/>
    <w:rsid w:val="02BC7682"/>
    <w:rsid w:val="02BD587C"/>
    <w:rsid w:val="02CEE477"/>
    <w:rsid w:val="02D1A75E"/>
    <w:rsid w:val="02D2D52F"/>
    <w:rsid w:val="02DAFD50"/>
    <w:rsid w:val="02E02BF9"/>
    <w:rsid w:val="02EBCCB6"/>
    <w:rsid w:val="02FE48AF"/>
    <w:rsid w:val="03138087"/>
    <w:rsid w:val="031828B0"/>
    <w:rsid w:val="031BEDB7"/>
    <w:rsid w:val="032357AD"/>
    <w:rsid w:val="0328DFA9"/>
    <w:rsid w:val="0332198B"/>
    <w:rsid w:val="033C4384"/>
    <w:rsid w:val="033E8BED"/>
    <w:rsid w:val="03402127"/>
    <w:rsid w:val="034356EB"/>
    <w:rsid w:val="034E1BE2"/>
    <w:rsid w:val="0353BB7C"/>
    <w:rsid w:val="03576892"/>
    <w:rsid w:val="0360D94D"/>
    <w:rsid w:val="036B9E16"/>
    <w:rsid w:val="03737B8C"/>
    <w:rsid w:val="037A828B"/>
    <w:rsid w:val="037EB4C1"/>
    <w:rsid w:val="0390A9CE"/>
    <w:rsid w:val="039F4A01"/>
    <w:rsid w:val="03A23128"/>
    <w:rsid w:val="03A9E6C6"/>
    <w:rsid w:val="03AC33BB"/>
    <w:rsid w:val="03B0C021"/>
    <w:rsid w:val="03D3D3F7"/>
    <w:rsid w:val="03DB8825"/>
    <w:rsid w:val="03F1FBEF"/>
    <w:rsid w:val="03F6CC2E"/>
    <w:rsid w:val="03F71427"/>
    <w:rsid w:val="040A3F6F"/>
    <w:rsid w:val="040A857F"/>
    <w:rsid w:val="040A9C68"/>
    <w:rsid w:val="041F3D78"/>
    <w:rsid w:val="0423DE72"/>
    <w:rsid w:val="042A145E"/>
    <w:rsid w:val="043BEAC2"/>
    <w:rsid w:val="0441D414"/>
    <w:rsid w:val="045E689D"/>
    <w:rsid w:val="045EB04B"/>
    <w:rsid w:val="0461F02A"/>
    <w:rsid w:val="047B503C"/>
    <w:rsid w:val="0491F8D0"/>
    <w:rsid w:val="049A21E6"/>
    <w:rsid w:val="04A599F4"/>
    <w:rsid w:val="04A6FCBE"/>
    <w:rsid w:val="04B5C623"/>
    <w:rsid w:val="04C5CBCB"/>
    <w:rsid w:val="04C8267B"/>
    <w:rsid w:val="04CE8A54"/>
    <w:rsid w:val="04D2A8E1"/>
    <w:rsid w:val="04DBEF98"/>
    <w:rsid w:val="04F07C11"/>
    <w:rsid w:val="04F31034"/>
    <w:rsid w:val="04F84BAB"/>
    <w:rsid w:val="04F861BB"/>
    <w:rsid w:val="04FD0E4C"/>
    <w:rsid w:val="0505E7B9"/>
    <w:rsid w:val="050CE1CB"/>
    <w:rsid w:val="051533C2"/>
    <w:rsid w:val="052B7549"/>
    <w:rsid w:val="052CE225"/>
    <w:rsid w:val="0533F026"/>
    <w:rsid w:val="0536F5A0"/>
    <w:rsid w:val="053D3D83"/>
    <w:rsid w:val="05423F30"/>
    <w:rsid w:val="055FD8EA"/>
    <w:rsid w:val="05643213"/>
    <w:rsid w:val="0568ADD7"/>
    <w:rsid w:val="056A5E18"/>
    <w:rsid w:val="056E2FAB"/>
    <w:rsid w:val="0575FBA5"/>
    <w:rsid w:val="0579186A"/>
    <w:rsid w:val="0588B1ED"/>
    <w:rsid w:val="05894D28"/>
    <w:rsid w:val="05984B2F"/>
    <w:rsid w:val="05AE61BA"/>
    <w:rsid w:val="05CFA924"/>
    <w:rsid w:val="05D4EA83"/>
    <w:rsid w:val="05DEBE1A"/>
    <w:rsid w:val="05DEDBE2"/>
    <w:rsid w:val="05E61F27"/>
    <w:rsid w:val="05EBB806"/>
    <w:rsid w:val="06139FF3"/>
    <w:rsid w:val="062C4A4F"/>
    <w:rsid w:val="0630AA7F"/>
    <w:rsid w:val="06369BAD"/>
    <w:rsid w:val="063DB412"/>
    <w:rsid w:val="06455CB1"/>
    <w:rsid w:val="06475BD9"/>
    <w:rsid w:val="064DF01C"/>
    <w:rsid w:val="06672D35"/>
    <w:rsid w:val="06672E5B"/>
    <w:rsid w:val="066AF1FE"/>
    <w:rsid w:val="066C1D54"/>
    <w:rsid w:val="0672F7B0"/>
    <w:rsid w:val="068321F9"/>
    <w:rsid w:val="0694BFCB"/>
    <w:rsid w:val="06A69A87"/>
    <w:rsid w:val="06BA4C91"/>
    <w:rsid w:val="06C55A26"/>
    <w:rsid w:val="06CE707F"/>
    <w:rsid w:val="06D0598D"/>
    <w:rsid w:val="06DEC43C"/>
    <w:rsid w:val="06F625A5"/>
    <w:rsid w:val="06F9C3FA"/>
    <w:rsid w:val="06FE8F69"/>
    <w:rsid w:val="07278265"/>
    <w:rsid w:val="072A9E22"/>
    <w:rsid w:val="07381E55"/>
    <w:rsid w:val="073CA621"/>
    <w:rsid w:val="0747FED5"/>
    <w:rsid w:val="0752D1A5"/>
    <w:rsid w:val="0757F2B1"/>
    <w:rsid w:val="0763320C"/>
    <w:rsid w:val="077596AB"/>
    <w:rsid w:val="0778D911"/>
    <w:rsid w:val="077E7F0B"/>
    <w:rsid w:val="07A0E92C"/>
    <w:rsid w:val="07A1AEF4"/>
    <w:rsid w:val="07A810AC"/>
    <w:rsid w:val="07AC4BE0"/>
    <w:rsid w:val="07B0F7D0"/>
    <w:rsid w:val="07B6EEAB"/>
    <w:rsid w:val="07C0AFA6"/>
    <w:rsid w:val="07C3A6C7"/>
    <w:rsid w:val="07CF4A4D"/>
    <w:rsid w:val="07D3AC97"/>
    <w:rsid w:val="07D3D9A7"/>
    <w:rsid w:val="07E22140"/>
    <w:rsid w:val="07E3440B"/>
    <w:rsid w:val="07E51CA4"/>
    <w:rsid w:val="07E7C1E0"/>
    <w:rsid w:val="07F04B52"/>
    <w:rsid w:val="07F7C313"/>
    <w:rsid w:val="080629C1"/>
    <w:rsid w:val="080CED9A"/>
    <w:rsid w:val="080EF2DD"/>
    <w:rsid w:val="0810BA64"/>
    <w:rsid w:val="081C2095"/>
    <w:rsid w:val="081F54F7"/>
    <w:rsid w:val="08282D23"/>
    <w:rsid w:val="083E00CC"/>
    <w:rsid w:val="08449E09"/>
    <w:rsid w:val="08464B45"/>
    <w:rsid w:val="084DD23E"/>
    <w:rsid w:val="0854A147"/>
    <w:rsid w:val="0856BBC0"/>
    <w:rsid w:val="08583E63"/>
    <w:rsid w:val="0866DBBD"/>
    <w:rsid w:val="087DECDB"/>
    <w:rsid w:val="0898C8CC"/>
    <w:rsid w:val="089D05B1"/>
    <w:rsid w:val="089FE584"/>
    <w:rsid w:val="08AB345C"/>
    <w:rsid w:val="08AB9B45"/>
    <w:rsid w:val="08BE0E0B"/>
    <w:rsid w:val="08C068FD"/>
    <w:rsid w:val="08CB4AB7"/>
    <w:rsid w:val="08D11CE5"/>
    <w:rsid w:val="08D282B0"/>
    <w:rsid w:val="08DD3D93"/>
    <w:rsid w:val="08E08C70"/>
    <w:rsid w:val="08E64381"/>
    <w:rsid w:val="08E67AD6"/>
    <w:rsid w:val="08EC9B76"/>
    <w:rsid w:val="08EE1719"/>
    <w:rsid w:val="08FA0B8C"/>
    <w:rsid w:val="08FFD03E"/>
    <w:rsid w:val="0904C9DA"/>
    <w:rsid w:val="09102F91"/>
    <w:rsid w:val="091494CA"/>
    <w:rsid w:val="0915B68A"/>
    <w:rsid w:val="091F0D37"/>
    <w:rsid w:val="0925BA2A"/>
    <w:rsid w:val="0938D342"/>
    <w:rsid w:val="09543FDA"/>
    <w:rsid w:val="0963EF99"/>
    <w:rsid w:val="09689958"/>
    <w:rsid w:val="0973B428"/>
    <w:rsid w:val="097693C1"/>
    <w:rsid w:val="09803AB3"/>
    <w:rsid w:val="09846675"/>
    <w:rsid w:val="0984E1B5"/>
    <w:rsid w:val="098EAAAA"/>
    <w:rsid w:val="099CD75E"/>
    <w:rsid w:val="09B5C869"/>
    <w:rsid w:val="09B5E4D4"/>
    <w:rsid w:val="09BA8269"/>
    <w:rsid w:val="09D8FBC0"/>
    <w:rsid w:val="09E36191"/>
    <w:rsid w:val="09E78091"/>
    <w:rsid w:val="09F082E5"/>
    <w:rsid w:val="09F197A8"/>
    <w:rsid w:val="09F2644A"/>
    <w:rsid w:val="0A01E02F"/>
    <w:rsid w:val="0A0D8242"/>
    <w:rsid w:val="0A194A56"/>
    <w:rsid w:val="0A2CE9F6"/>
    <w:rsid w:val="0A30C760"/>
    <w:rsid w:val="0A315D3D"/>
    <w:rsid w:val="0A34C755"/>
    <w:rsid w:val="0A54E700"/>
    <w:rsid w:val="0A5ECE9D"/>
    <w:rsid w:val="0A61000B"/>
    <w:rsid w:val="0A679E40"/>
    <w:rsid w:val="0A6DF493"/>
    <w:rsid w:val="0A78932B"/>
    <w:rsid w:val="0A78F849"/>
    <w:rsid w:val="0A97A254"/>
    <w:rsid w:val="0A9A3DD2"/>
    <w:rsid w:val="0AA1CD43"/>
    <w:rsid w:val="0AAA4BF7"/>
    <w:rsid w:val="0AAD2C15"/>
    <w:rsid w:val="0AB24E40"/>
    <w:rsid w:val="0AC703F6"/>
    <w:rsid w:val="0AD756A7"/>
    <w:rsid w:val="0ADE9E01"/>
    <w:rsid w:val="0AF32F3B"/>
    <w:rsid w:val="0AFC640B"/>
    <w:rsid w:val="0B0047F4"/>
    <w:rsid w:val="0B00A0F2"/>
    <w:rsid w:val="0B151945"/>
    <w:rsid w:val="0B22A340"/>
    <w:rsid w:val="0B252B1B"/>
    <w:rsid w:val="0B357622"/>
    <w:rsid w:val="0B366228"/>
    <w:rsid w:val="0B410344"/>
    <w:rsid w:val="0B675A90"/>
    <w:rsid w:val="0B6C5DF4"/>
    <w:rsid w:val="0B8132E0"/>
    <w:rsid w:val="0B845EB3"/>
    <w:rsid w:val="0B85C5E0"/>
    <w:rsid w:val="0B8630C9"/>
    <w:rsid w:val="0B91A5A3"/>
    <w:rsid w:val="0B96B2DC"/>
    <w:rsid w:val="0B9C2EFE"/>
    <w:rsid w:val="0B9F5B48"/>
    <w:rsid w:val="0BAF0030"/>
    <w:rsid w:val="0BB15389"/>
    <w:rsid w:val="0BBBF9C9"/>
    <w:rsid w:val="0BBD7418"/>
    <w:rsid w:val="0BBF7126"/>
    <w:rsid w:val="0BC102A9"/>
    <w:rsid w:val="0BC5537A"/>
    <w:rsid w:val="0BC6DC49"/>
    <w:rsid w:val="0BC77AA0"/>
    <w:rsid w:val="0BCBF00F"/>
    <w:rsid w:val="0BCCE767"/>
    <w:rsid w:val="0BD960BF"/>
    <w:rsid w:val="0BDBEF1C"/>
    <w:rsid w:val="0BDD5C38"/>
    <w:rsid w:val="0BE48616"/>
    <w:rsid w:val="0BE5A29C"/>
    <w:rsid w:val="0BE7356B"/>
    <w:rsid w:val="0BEB57EF"/>
    <w:rsid w:val="0BEE11B8"/>
    <w:rsid w:val="0C06CA26"/>
    <w:rsid w:val="0C12D6E7"/>
    <w:rsid w:val="0C20BE43"/>
    <w:rsid w:val="0C2B5FC1"/>
    <w:rsid w:val="0C30AB1F"/>
    <w:rsid w:val="0C374FEE"/>
    <w:rsid w:val="0C3FA89E"/>
    <w:rsid w:val="0C45B7DB"/>
    <w:rsid w:val="0C50C296"/>
    <w:rsid w:val="0C553140"/>
    <w:rsid w:val="0C5684D2"/>
    <w:rsid w:val="0C60562C"/>
    <w:rsid w:val="0C66594E"/>
    <w:rsid w:val="0C6C6121"/>
    <w:rsid w:val="0C723FA4"/>
    <w:rsid w:val="0C9EDE17"/>
    <w:rsid w:val="0CADD01F"/>
    <w:rsid w:val="0CC8E624"/>
    <w:rsid w:val="0CC9EAA1"/>
    <w:rsid w:val="0CE602CF"/>
    <w:rsid w:val="0D0C5630"/>
    <w:rsid w:val="0D38AD48"/>
    <w:rsid w:val="0D3954B7"/>
    <w:rsid w:val="0D490D3C"/>
    <w:rsid w:val="0D51DB05"/>
    <w:rsid w:val="0D61C7C8"/>
    <w:rsid w:val="0D66A6D7"/>
    <w:rsid w:val="0D6C5931"/>
    <w:rsid w:val="0D7E3F6A"/>
    <w:rsid w:val="0D80BC5B"/>
    <w:rsid w:val="0D828E24"/>
    <w:rsid w:val="0D922F0B"/>
    <w:rsid w:val="0D928D65"/>
    <w:rsid w:val="0DBC3FBF"/>
    <w:rsid w:val="0DBF7883"/>
    <w:rsid w:val="0DC71222"/>
    <w:rsid w:val="0DCE5D7E"/>
    <w:rsid w:val="0DD8608D"/>
    <w:rsid w:val="0DD8F5C2"/>
    <w:rsid w:val="0DDC3CF8"/>
    <w:rsid w:val="0DDE7F92"/>
    <w:rsid w:val="0DDEFF34"/>
    <w:rsid w:val="0DE61000"/>
    <w:rsid w:val="0DEC506C"/>
    <w:rsid w:val="0DEF9F69"/>
    <w:rsid w:val="0E0FC8FB"/>
    <w:rsid w:val="0E270057"/>
    <w:rsid w:val="0E2FD971"/>
    <w:rsid w:val="0E46318F"/>
    <w:rsid w:val="0E62157F"/>
    <w:rsid w:val="0E621E89"/>
    <w:rsid w:val="0E62BB51"/>
    <w:rsid w:val="0E85E59D"/>
    <w:rsid w:val="0E8C6417"/>
    <w:rsid w:val="0E971BEB"/>
    <w:rsid w:val="0E989053"/>
    <w:rsid w:val="0E9A7F0E"/>
    <w:rsid w:val="0EA567B2"/>
    <w:rsid w:val="0EA71075"/>
    <w:rsid w:val="0EB6FC19"/>
    <w:rsid w:val="0EB83188"/>
    <w:rsid w:val="0EBBAAF3"/>
    <w:rsid w:val="0EBE4220"/>
    <w:rsid w:val="0EBF6510"/>
    <w:rsid w:val="0ECE6EDF"/>
    <w:rsid w:val="0EDEC43E"/>
    <w:rsid w:val="0EF2E016"/>
    <w:rsid w:val="0EF42E13"/>
    <w:rsid w:val="0EFA5FE6"/>
    <w:rsid w:val="0F054BF5"/>
    <w:rsid w:val="0F090837"/>
    <w:rsid w:val="0F09C9F1"/>
    <w:rsid w:val="0F0A76E2"/>
    <w:rsid w:val="0F209DBC"/>
    <w:rsid w:val="0F281254"/>
    <w:rsid w:val="0F30735D"/>
    <w:rsid w:val="0F35C21B"/>
    <w:rsid w:val="0F3F51B6"/>
    <w:rsid w:val="0F47A871"/>
    <w:rsid w:val="0F47D8A2"/>
    <w:rsid w:val="0F596171"/>
    <w:rsid w:val="0F5E0AC1"/>
    <w:rsid w:val="0F7C1519"/>
    <w:rsid w:val="0F7E7A79"/>
    <w:rsid w:val="0F8D335D"/>
    <w:rsid w:val="0F974C9F"/>
    <w:rsid w:val="0FA4FB03"/>
    <w:rsid w:val="0FCA3BC9"/>
    <w:rsid w:val="0FCA49E3"/>
    <w:rsid w:val="0FD2F060"/>
    <w:rsid w:val="0FED6818"/>
    <w:rsid w:val="0FEED768"/>
    <w:rsid w:val="0FF5B8C8"/>
    <w:rsid w:val="0FFF5B08"/>
    <w:rsid w:val="10008EDA"/>
    <w:rsid w:val="100575A1"/>
    <w:rsid w:val="10076D9B"/>
    <w:rsid w:val="1007E62A"/>
    <w:rsid w:val="100DA9E6"/>
    <w:rsid w:val="100ECAF9"/>
    <w:rsid w:val="1013B518"/>
    <w:rsid w:val="101E451E"/>
    <w:rsid w:val="101E885F"/>
    <w:rsid w:val="10217836"/>
    <w:rsid w:val="1023C528"/>
    <w:rsid w:val="102E24EA"/>
    <w:rsid w:val="102F54B5"/>
    <w:rsid w:val="1038F892"/>
    <w:rsid w:val="103AA8A2"/>
    <w:rsid w:val="103D97AF"/>
    <w:rsid w:val="10519E3D"/>
    <w:rsid w:val="10627612"/>
    <w:rsid w:val="1075F6DD"/>
    <w:rsid w:val="107B1095"/>
    <w:rsid w:val="108E7622"/>
    <w:rsid w:val="10940FDA"/>
    <w:rsid w:val="10999C51"/>
    <w:rsid w:val="10A7D869"/>
    <w:rsid w:val="10A88E87"/>
    <w:rsid w:val="10AF1FEF"/>
    <w:rsid w:val="10B0DF60"/>
    <w:rsid w:val="10B1FB87"/>
    <w:rsid w:val="10B21C78"/>
    <w:rsid w:val="10C455F6"/>
    <w:rsid w:val="10C631BC"/>
    <w:rsid w:val="10C6FBFC"/>
    <w:rsid w:val="10D13FB5"/>
    <w:rsid w:val="10D5DD1F"/>
    <w:rsid w:val="10E0F85E"/>
    <w:rsid w:val="10EB0064"/>
    <w:rsid w:val="10EB2498"/>
    <w:rsid w:val="10ED607F"/>
    <w:rsid w:val="10EF60D0"/>
    <w:rsid w:val="10FAE13C"/>
    <w:rsid w:val="110140FB"/>
    <w:rsid w:val="1110BFD9"/>
    <w:rsid w:val="1117F737"/>
    <w:rsid w:val="111FCDA2"/>
    <w:rsid w:val="11283F34"/>
    <w:rsid w:val="112C7010"/>
    <w:rsid w:val="112CC188"/>
    <w:rsid w:val="1133539F"/>
    <w:rsid w:val="113C8C40"/>
    <w:rsid w:val="113DF9D7"/>
    <w:rsid w:val="113F3E96"/>
    <w:rsid w:val="1140CBAC"/>
    <w:rsid w:val="1146854F"/>
    <w:rsid w:val="1170578F"/>
    <w:rsid w:val="11797881"/>
    <w:rsid w:val="117BEAE6"/>
    <w:rsid w:val="117E2453"/>
    <w:rsid w:val="117FA05B"/>
    <w:rsid w:val="1181AC12"/>
    <w:rsid w:val="11849332"/>
    <w:rsid w:val="1187D401"/>
    <w:rsid w:val="118A8F30"/>
    <w:rsid w:val="1190E419"/>
    <w:rsid w:val="1199646D"/>
    <w:rsid w:val="119D77CF"/>
    <w:rsid w:val="11A0D270"/>
    <w:rsid w:val="11A45C09"/>
    <w:rsid w:val="11B69216"/>
    <w:rsid w:val="11BB26B2"/>
    <w:rsid w:val="11BE6AC6"/>
    <w:rsid w:val="11D4EC26"/>
    <w:rsid w:val="11E47648"/>
    <w:rsid w:val="11E6C6EE"/>
    <w:rsid w:val="11F46A5C"/>
    <w:rsid w:val="1201029E"/>
    <w:rsid w:val="1202C3BA"/>
    <w:rsid w:val="12239473"/>
    <w:rsid w:val="1225AF0B"/>
    <w:rsid w:val="12320AD4"/>
    <w:rsid w:val="123BA551"/>
    <w:rsid w:val="12402B79"/>
    <w:rsid w:val="124EC2CD"/>
    <w:rsid w:val="12557584"/>
    <w:rsid w:val="125D275B"/>
    <w:rsid w:val="125D9D17"/>
    <w:rsid w:val="126A079E"/>
    <w:rsid w:val="126E0F9E"/>
    <w:rsid w:val="127829D6"/>
    <w:rsid w:val="12841783"/>
    <w:rsid w:val="128BC9D1"/>
    <w:rsid w:val="128C72A9"/>
    <w:rsid w:val="129230B0"/>
    <w:rsid w:val="1299C3F1"/>
    <w:rsid w:val="12A13D48"/>
    <w:rsid w:val="12A7E5C5"/>
    <w:rsid w:val="12BE813D"/>
    <w:rsid w:val="12F6867B"/>
    <w:rsid w:val="13049282"/>
    <w:rsid w:val="131748BC"/>
    <w:rsid w:val="1317DCAC"/>
    <w:rsid w:val="1324DECE"/>
    <w:rsid w:val="132F2779"/>
    <w:rsid w:val="1334F126"/>
    <w:rsid w:val="1335FD56"/>
    <w:rsid w:val="13384699"/>
    <w:rsid w:val="133AC727"/>
    <w:rsid w:val="134145CC"/>
    <w:rsid w:val="135DE05A"/>
    <w:rsid w:val="13648AB3"/>
    <w:rsid w:val="13686D85"/>
    <w:rsid w:val="136DB68A"/>
    <w:rsid w:val="136DF714"/>
    <w:rsid w:val="1378D9C0"/>
    <w:rsid w:val="1382BB4B"/>
    <w:rsid w:val="138B8FE5"/>
    <w:rsid w:val="1391DDF5"/>
    <w:rsid w:val="1392ACFE"/>
    <w:rsid w:val="13938359"/>
    <w:rsid w:val="13A61D4A"/>
    <w:rsid w:val="13B01E18"/>
    <w:rsid w:val="13CA19B4"/>
    <w:rsid w:val="13D46403"/>
    <w:rsid w:val="13D89EA3"/>
    <w:rsid w:val="13F1B593"/>
    <w:rsid w:val="13FD8922"/>
    <w:rsid w:val="14028C48"/>
    <w:rsid w:val="14080507"/>
    <w:rsid w:val="142160CF"/>
    <w:rsid w:val="142C7FA2"/>
    <w:rsid w:val="142FADD8"/>
    <w:rsid w:val="1441229D"/>
    <w:rsid w:val="144223C4"/>
    <w:rsid w:val="1453459A"/>
    <w:rsid w:val="145D0904"/>
    <w:rsid w:val="145D3A1D"/>
    <w:rsid w:val="14631930"/>
    <w:rsid w:val="146377E8"/>
    <w:rsid w:val="1463E5B6"/>
    <w:rsid w:val="14670EBE"/>
    <w:rsid w:val="146A3321"/>
    <w:rsid w:val="147C557E"/>
    <w:rsid w:val="1489A344"/>
    <w:rsid w:val="149B7000"/>
    <w:rsid w:val="14A52E48"/>
    <w:rsid w:val="14A8B373"/>
    <w:rsid w:val="14AC6E8A"/>
    <w:rsid w:val="14BBDD79"/>
    <w:rsid w:val="14C07D33"/>
    <w:rsid w:val="14C45938"/>
    <w:rsid w:val="14CA450D"/>
    <w:rsid w:val="14D15912"/>
    <w:rsid w:val="14D6366C"/>
    <w:rsid w:val="14D750EB"/>
    <w:rsid w:val="14DC94DF"/>
    <w:rsid w:val="14F77826"/>
    <w:rsid w:val="14F9C92F"/>
    <w:rsid w:val="14FC6DA0"/>
    <w:rsid w:val="14FD6FF7"/>
    <w:rsid w:val="15027056"/>
    <w:rsid w:val="15098323"/>
    <w:rsid w:val="150B6E0C"/>
    <w:rsid w:val="1512974A"/>
    <w:rsid w:val="1521838B"/>
    <w:rsid w:val="15232B72"/>
    <w:rsid w:val="152B9D37"/>
    <w:rsid w:val="152C2013"/>
    <w:rsid w:val="15316FF8"/>
    <w:rsid w:val="153D9F4D"/>
    <w:rsid w:val="153F6EFE"/>
    <w:rsid w:val="154044ED"/>
    <w:rsid w:val="1543A5EE"/>
    <w:rsid w:val="154C9968"/>
    <w:rsid w:val="1566F7E4"/>
    <w:rsid w:val="156FB151"/>
    <w:rsid w:val="15706E5E"/>
    <w:rsid w:val="15739DC6"/>
    <w:rsid w:val="157C1AFE"/>
    <w:rsid w:val="1587BD72"/>
    <w:rsid w:val="158BB4FE"/>
    <w:rsid w:val="15900F27"/>
    <w:rsid w:val="159D6050"/>
    <w:rsid w:val="15A6D9A9"/>
    <w:rsid w:val="15AFAC02"/>
    <w:rsid w:val="15B8C90A"/>
    <w:rsid w:val="15BD70E3"/>
    <w:rsid w:val="15D250F0"/>
    <w:rsid w:val="15D44058"/>
    <w:rsid w:val="15D9505B"/>
    <w:rsid w:val="15E92086"/>
    <w:rsid w:val="16029CF4"/>
    <w:rsid w:val="160B4AC2"/>
    <w:rsid w:val="161A5969"/>
    <w:rsid w:val="16204D3E"/>
    <w:rsid w:val="1620C3BE"/>
    <w:rsid w:val="162E5A7D"/>
    <w:rsid w:val="163849FD"/>
    <w:rsid w:val="1639CD58"/>
    <w:rsid w:val="163BA519"/>
    <w:rsid w:val="164437DA"/>
    <w:rsid w:val="165CF6F0"/>
    <w:rsid w:val="1678E82B"/>
    <w:rsid w:val="167C5A36"/>
    <w:rsid w:val="1696FDC9"/>
    <w:rsid w:val="16970084"/>
    <w:rsid w:val="16A942A2"/>
    <w:rsid w:val="16AA5D36"/>
    <w:rsid w:val="16B0C8EE"/>
    <w:rsid w:val="16B20447"/>
    <w:rsid w:val="16B9E7A3"/>
    <w:rsid w:val="16BCA872"/>
    <w:rsid w:val="16BE827E"/>
    <w:rsid w:val="16C8C61F"/>
    <w:rsid w:val="16E15DBD"/>
    <w:rsid w:val="16E6F565"/>
    <w:rsid w:val="16E721A8"/>
    <w:rsid w:val="16E984BD"/>
    <w:rsid w:val="16EF9722"/>
    <w:rsid w:val="16F119F6"/>
    <w:rsid w:val="16F6D04B"/>
    <w:rsid w:val="16F7C3B8"/>
    <w:rsid w:val="17035724"/>
    <w:rsid w:val="17073B0F"/>
    <w:rsid w:val="17175712"/>
    <w:rsid w:val="1717C363"/>
    <w:rsid w:val="171E79C2"/>
    <w:rsid w:val="17212D7F"/>
    <w:rsid w:val="17268205"/>
    <w:rsid w:val="17335AA7"/>
    <w:rsid w:val="1749E3E7"/>
    <w:rsid w:val="1770B341"/>
    <w:rsid w:val="177387C7"/>
    <w:rsid w:val="1774EFCE"/>
    <w:rsid w:val="17843ED8"/>
    <w:rsid w:val="179E0930"/>
    <w:rsid w:val="17A1B547"/>
    <w:rsid w:val="17AB8A0B"/>
    <w:rsid w:val="17AF81DD"/>
    <w:rsid w:val="17B2B62A"/>
    <w:rsid w:val="17B2E29D"/>
    <w:rsid w:val="17BB6560"/>
    <w:rsid w:val="17BBC841"/>
    <w:rsid w:val="17C68E25"/>
    <w:rsid w:val="17C7016B"/>
    <w:rsid w:val="1801F835"/>
    <w:rsid w:val="1806258F"/>
    <w:rsid w:val="18130B6C"/>
    <w:rsid w:val="1823DE52"/>
    <w:rsid w:val="18339AD7"/>
    <w:rsid w:val="1835BCBC"/>
    <w:rsid w:val="183C711B"/>
    <w:rsid w:val="184C2D77"/>
    <w:rsid w:val="184D766F"/>
    <w:rsid w:val="1857C528"/>
    <w:rsid w:val="185A9DB8"/>
    <w:rsid w:val="18749816"/>
    <w:rsid w:val="18768988"/>
    <w:rsid w:val="1884CD68"/>
    <w:rsid w:val="188F3003"/>
    <w:rsid w:val="1898D625"/>
    <w:rsid w:val="189D6B4D"/>
    <w:rsid w:val="18A8B1AA"/>
    <w:rsid w:val="18A8B682"/>
    <w:rsid w:val="18B78273"/>
    <w:rsid w:val="18C53FA5"/>
    <w:rsid w:val="18CAC61A"/>
    <w:rsid w:val="18CD3A05"/>
    <w:rsid w:val="18CD4AFE"/>
    <w:rsid w:val="18CEEAED"/>
    <w:rsid w:val="18D225BA"/>
    <w:rsid w:val="18D6CF9A"/>
    <w:rsid w:val="18FC0D43"/>
    <w:rsid w:val="1906424B"/>
    <w:rsid w:val="191088D9"/>
    <w:rsid w:val="19129375"/>
    <w:rsid w:val="1919CB05"/>
    <w:rsid w:val="19261F6C"/>
    <w:rsid w:val="1931F268"/>
    <w:rsid w:val="19384541"/>
    <w:rsid w:val="193B9414"/>
    <w:rsid w:val="19433F0D"/>
    <w:rsid w:val="1947A13E"/>
    <w:rsid w:val="19515801"/>
    <w:rsid w:val="1956DA2C"/>
    <w:rsid w:val="1962C1F8"/>
    <w:rsid w:val="1967DA24"/>
    <w:rsid w:val="196B602F"/>
    <w:rsid w:val="196BF036"/>
    <w:rsid w:val="196EA120"/>
    <w:rsid w:val="1970F3E3"/>
    <w:rsid w:val="197EB6DA"/>
    <w:rsid w:val="1989A64C"/>
    <w:rsid w:val="19A507C1"/>
    <w:rsid w:val="19A7E2DD"/>
    <w:rsid w:val="19AA9068"/>
    <w:rsid w:val="19BDB7DD"/>
    <w:rsid w:val="19C0465D"/>
    <w:rsid w:val="19C2B626"/>
    <w:rsid w:val="19C4EE95"/>
    <w:rsid w:val="19C81663"/>
    <w:rsid w:val="19C8341E"/>
    <w:rsid w:val="19DFE8A7"/>
    <w:rsid w:val="19E4E456"/>
    <w:rsid w:val="19FD6B0A"/>
    <w:rsid w:val="1A01D5A2"/>
    <w:rsid w:val="1A0ED4B3"/>
    <w:rsid w:val="1A118304"/>
    <w:rsid w:val="1A1759F0"/>
    <w:rsid w:val="1A1C8E23"/>
    <w:rsid w:val="1A25A592"/>
    <w:rsid w:val="1A260B23"/>
    <w:rsid w:val="1A2CB7D2"/>
    <w:rsid w:val="1A2E3C51"/>
    <w:rsid w:val="1A3004D7"/>
    <w:rsid w:val="1A3A9A68"/>
    <w:rsid w:val="1A3BA78D"/>
    <w:rsid w:val="1A3D53EF"/>
    <w:rsid w:val="1A481D54"/>
    <w:rsid w:val="1A4B1269"/>
    <w:rsid w:val="1A4F5FFE"/>
    <w:rsid w:val="1A549B55"/>
    <w:rsid w:val="1A58AB03"/>
    <w:rsid w:val="1A7A0F20"/>
    <w:rsid w:val="1A7C8338"/>
    <w:rsid w:val="1A854FA8"/>
    <w:rsid w:val="1A90088B"/>
    <w:rsid w:val="1A90780F"/>
    <w:rsid w:val="1A9083F0"/>
    <w:rsid w:val="1A91C110"/>
    <w:rsid w:val="1A942C9A"/>
    <w:rsid w:val="1A98AA00"/>
    <w:rsid w:val="1A9A3B8E"/>
    <w:rsid w:val="1AB84290"/>
    <w:rsid w:val="1AB99839"/>
    <w:rsid w:val="1ABC48AF"/>
    <w:rsid w:val="1AC0681C"/>
    <w:rsid w:val="1AC726BA"/>
    <w:rsid w:val="1AC82E89"/>
    <w:rsid w:val="1ACF9879"/>
    <w:rsid w:val="1ADA80DE"/>
    <w:rsid w:val="1ADE094B"/>
    <w:rsid w:val="1ADFB900"/>
    <w:rsid w:val="1AE4442B"/>
    <w:rsid w:val="1AE52089"/>
    <w:rsid w:val="1AF7EDD0"/>
    <w:rsid w:val="1B0CDB07"/>
    <w:rsid w:val="1B0E9550"/>
    <w:rsid w:val="1B0EF0C5"/>
    <w:rsid w:val="1B11BE30"/>
    <w:rsid w:val="1B14DED4"/>
    <w:rsid w:val="1B17B4AE"/>
    <w:rsid w:val="1B1CFA78"/>
    <w:rsid w:val="1B2421CC"/>
    <w:rsid w:val="1B28624F"/>
    <w:rsid w:val="1B2D862F"/>
    <w:rsid w:val="1B3F1A6E"/>
    <w:rsid w:val="1B514716"/>
    <w:rsid w:val="1B521A33"/>
    <w:rsid w:val="1B5592DA"/>
    <w:rsid w:val="1B60D5BF"/>
    <w:rsid w:val="1B6AA8B4"/>
    <w:rsid w:val="1B79C430"/>
    <w:rsid w:val="1B82988A"/>
    <w:rsid w:val="1B8BBECB"/>
    <w:rsid w:val="1B8CF1B9"/>
    <w:rsid w:val="1B8D048C"/>
    <w:rsid w:val="1B9EFE8A"/>
    <w:rsid w:val="1BBB2180"/>
    <w:rsid w:val="1BC127B4"/>
    <w:rsid w:val="1BCA5E6F"/>
    <w:rsid w:val="1BDAD6F3"/>
    <w:rsid w:val="1BDB3E1F"/>
    <w:rsid w:val="1BE54166"/>
    <w:rsid w:val="1BF3DF3B"/>
    <w:rsid w:val="1BF77859"/>
    <w:rsid w:val="1C029B71"/>
    <w:rsid w:val="1C02E685"/>
    <w:rsid w:val="1C09443C"/>
    <w:rsid w:val="1C139FF3"/>
    <w:rsid w:val="1C142B12"/>
    <w:rsid w:val="1C147639"/>
    <w:rsid w:val="1C189402"/>
    <w:rsid w:val="1C1B47CB"/>
    <w:rsid w:val="1C1F0E6D"/>
    <w:rsid w:val="1C1FD9C6"/>
    <w:rsid w:val="1C4C2CDB"/>
    <w:rsid w:val="1C57E7B8"/>
    <w:rsid w:val="1C5CA1AA"/>
    <w:rsid w:val="1C74D5AD"/>
    <w:rsid w:val="1C765597"/>
    <w:rsid w:val="1C809127"/>
    <w:rsid w:val="1C80BF73"/>
    <w:rsid w:val="1C8D606E"/>
    <w:rsid w:val="1C91626D"/>
    <w:rsid w:val="1C95CD47"/>
    <w:rsid w:val="1C96B90C"/>
    <w:rsid w:val="1C9B4583"/>
    <w:rsid w:val="1C9E89C4"/>
    <w:rsid w:val="1C9EA8FA"/>
    <w:rsid w:val="1C9F06C0"/>
    <w:rsid w:val="1CA161A9"/>
    <w:rsid w:val="1CA59E00"/>
    <w:rsid w:val="1CA5A645"/>
    <w:rsid w:val="1CAD3FBB"/>
    <w:rsid w:val="1CB64FC8"/>
    <w:rsid w:val="1CB73C80"/>
    <w:rsid w:val="1CD64285"/>
    <w:rsid w:val="1CE6874B"/>
    <w:rsid w:val="1CEB2DE0"/>
    <w:rsid w:val="1CF5415B"/>
    <w:rsid w:val="1D12095C"/>
    <w:rsid w:val="1D1353FA"/>
    <w:rsid w:val="1D26E0C6"/>
    <w:rsid w:val="1D293147"/>
    <w:rsid w:val="1D3305AF"/>
    <w:rsid w:val="1D3C8D32"/>
    <w:rsid w:val="1D4A0341"/>
    <w:rsid w:val="1D530029"/>
    <w:rsid w:val="1D570599"/>
    <w:rsid w:val="1D591C7E"/>
    <w:rsid w:val="1D6EEDC7"/>
    <w:rsid w:val="1D6F9F7F"/>
    <w:rsid w:val="1D7CF934"/>
    <w:rsid w:val="1D7D8E65"/>
    <w:rsid w:val="1D7DAFB5"/>
    <w:rsid w:val="1D8337C8"/>
    <w:rsid w:val="1D85247C"/>
    <w:rsid w:val="1D8CCBA0"/>
    <w:rsid w:val="1D8FDDED"/>
    <w:rsid w:val="1D9BF061"/>
    <w:rsid w:val="1DB1ABAD"/>
    <w:rsid w:val="1DC172AE"/>
    <w:rsid w:val="1DC22A45"/>
    <w:rsid w:val="1DC305E7"/>
    <w:rsid w:val="1DC4F4A8"/>
    <w:rsid w:val="1DCDCF9D"/>
    <w:rsid w:val="1DD22B96"/>
    <w:rsid w:val="1DD27E27"/>
    <w:rsid w:val="1DDBB3AD"/>
    <w:rsid w:val="1DE5616B"/>
    <w:rsid w:val="1DEC7B19"/>
    <w:rsid w:val="1E0182FF"/>
    <w:rsid w:val="1E0C988E"/>
    <w:rsid w:val="1E11F6FB"/>
    <w:rsid w:val="1E12AFA4"/>
    <w:rsid w:val="1E145DB6"/>
    <w:rsid w:val="1E197774"/>
    <w:rsid w:val="1E1A8D7A"/>
    <w:rsid w:val="1E2F0B7F"/>
    <w:rsid w:val="1E363BA3"/>
    <w:rsid w:val="1E383DB0"/>
    <w:rsid w:val="1E4BDB9A"/>
    <w:rsid w:val="1E56A861"/>
    <w:rsid w:val="1E601EBA"/>
    <w:rsid w:val="1E620B0D"/>
    <w:rsid w:val="1E70D1EF"/>
    <w:rsid w:val="1E7C9914"/>
    <w:rsid w:val="1E7E8B06"/>
    <w:rsid w:val="1E8E833D"/>
    <w:rsid w:val="1E8FBDA8"/>
    <w:rsid w:val="1E96FE7F"/>
    <w:rsid w:val="1E9AD027"/>
    <w:rsid w:val="1E9C4477"/>
    <w:rsid w:val="1E9DFDC7"/>
    <w:rsid w:val="1EA137AD"/>
    <w:rsid w:val="1EB4088E"/>
    <w:rsid w:val="1ECBC66C"/>
    <w:rsid w:val="1ED0CAD2"/>
    <w:rsid w:val="1ED3DD06"/>
    <w:rsid w:val="1EEEFD6C"/>
    <w:rsid w:val="1EF2CF05"/>
    <w:rsid w:val="1EF8E663"/>
    <w:rsid w:val="1EF98F1A"/>
    <w:rsid w:val="1EFCC034"/>
    <w:rsid w:val="1EFE8C1B"/>
    <w:rsid w:val="1F030FD5"/>
    <w:rsid w:val="1F093EE6"/>
    <w:rsid w:val="1F0A60E1"/>
    <w:rsid w:val="1F169819"/>
    <w:rsid w:val="1F23C75B"/>
    <w:rsid w:val="1F2E3F3C"/>
    <w:rsid w:val="1F3ADDA2"/>
    <w:rsid w:val="1F453956"/>
    <w:rsid w:val="1F4CFB22"/>
    <w:rsid w:val="1F687441"/>
    <w:rsid w:val="1F7A43C2"/>
    <w:rsid w:val="1F7F4135"/>
    <w:rsid w:val="1F822F60"/>
    <w:rsid w:val="1F859C3E"/>
    <w:rsid w:val="1F8E60DD"/>
    <w:rsid w:val="1F9141C9"/>
    <w:rsid w:val="1F92B801"/>
    <w:rsid w:val="1F94D223"/>
    <w:rsid w:val="1F9AE804"/>
    <w:rsid w:val="1F9D9469"/>
    <w:rsid w:val="1FA72539"/>
    <w:rsid w:val="1FB5BC93"/>
    <w:rsid w:val="1FB6B988"/>
    <w:rsid w:val="1FB80D0B"/>
    <w:rsid w:val="1FBBADCA"/>
    <w:rsid w:val="1FBC2D65"/>
    <w:rsid w:val="1FCF145F"/>
    <w:rsid w:val="1FD3B187"/>
    <w:rsid w:val="1FEB3B01"/>
    <w:rsid w:val="1FF0408C"/>
    <w:rsid w:val="1FF1AA29"/>
    <w:rsid w:val="1FF9251E"/>
    <w:rsid w:val="2007713A"/>
    <w:rsid w:val="200C9E5E"/>
    <w:rsid w:val="201024BA"/>
    <w:rsid w:val="201F3E9E"/>
    <w:rsid w:val="2024B8BA"/>
    <w:rsid w:val="202DE185"/>
    <w:rsid w:val="2033D0A5"/>
    <w:rsid w:val="203D36F4"/>
    <w:rsid w:val="20417B26"/>
    <w:rsid w:val="205A1CB1"/>
    <w:rsid w:val="2063EC7A"/>
    <w:rsid w:val="206CDA66"/>
    <w:rsid w:val="2072CF96"/>
    <w:rsid w:val="207BD677"/>
    <w:rsid w:val="2081711D"/>
    <w:rsid w:val="2084DDF1"/>
    <w:rsid w:val="2091EC71"/>
    <w:rsid w:val="2092957C"/>
    <w:rsid w:val="2093ACC0"/>
    <w:rsid w:val="2094A747"/>
    <w:rsid w:val="20A00271"/>
    <w:rsid w:val="20A7F731"/>
    <w:rsid w:val="20B03593"/>
    <w:rsid w:val="20B336D9"/>
    <w:rsid w:val="20B72F80"/>
    <w:rsid w:val="20BC7361"/>
    <w:rsid w:val="20C966F7"/>
    <w:rsid w:val="20D7724B"/>
    <w:rsid w:val="20E4FD0E"/>
    <w:rsid w:val="20E6E12B"/>
    <w:rsid w:val="20E8A922"/>
    <w:rsid w:val="20F529AF"/>
    <w:rsid w:val="20F666C7"/>
    <w:rsid w:val="20F79403"/>
    <w:rsid w:val="20FE2B9D"/>
    <w:rsid w:val="2103798C"/>
    <w:rsid w:val="2115805D"/>
    <w:rsid w:val="21193843"/>
    <w:rsid w:val="21298F3D"/>
    <w:rsid w:val="2148952E"/>
    <w:rsid w:val="2151C11E"/>
    <w:rsid w:val="21573DBF"/>
    <w:rsid w:val="215B0CCB"/>
    <w:rsid w:val="215B2526"/>
    <w:rsid w:val="216E9FFA"/>
    <w:rsid w:val="21738780"/>
    <w:rsid w:val="21764DED"/>
    <w:rsid w:val="21796CEF"/>
    <w:rsid w:val="21ABCF39"/>
    <w:rsid w:val="21B0D62E"/>
    <w:rsid w:val="21B9E6F1"/>
    <w:rsid w:val="21BD5274"/>
    <w:rsid w:val="21CC37C5"/>
    <w:rsid w:val="21CF56FC"/>
    <w:rsid w:val="21D4992E"/>
    <w:rsid w:val="21DD0C0B"/>
    <w:rsid w:val="21F5D8C0"/>
    <w:rsid w:val="21FDBC3A"/>
    <w:rsid w:val="22000A35"/>
    <w:rsid w:val="2203B4A2"/>
    <w:rsid w:val="2217C5C6"/>
    <w:rsid w:val="223B983C"/>
    <w:rsid w:val="224363BB"/>
    <w:rsid w:val="2250A290"/>
    <w:rsid w:val="22524898"/>
    <w:rsid w:val="2257748F"/>
    <w:rsid w:val="2258C407"/>
    <w:rsid w:val="22604215"/>
    <w:rsid w:val="226361EA"/>
    <w:rsid w:val="226D235E"/>
    <w:rsid w:val="226E4AE9"/>
    <w:rsid w:val="22725E49"/>
    <w:rsid w:val="22872BF7"/>
    <w:rsid w:val="22899DA8"/>
    <w:rsid w:val="228B4E25"/>
    <w:rsid w:val="229700D4"/>
    <w:rsid w:val="229A9B57"/>
    <w:rsid w:val="22C8CD57"/>
    <w:rsid w:val="22D40FAB"/>
    <w:rsid w:val="22DB65DC"/>
    <w:rsid w:val="22EFB4B8"/>
    <w:rsid w:val="22F16297"/>
    <w:rsid w:val="22F42200"/>
    <w:rsid w:val="22FD7FE5"/>
    <w:rsid w:val="22FD9840"/>
    <w:rsid w:val="232C66E0"/>
    <w:rsid w:val="232F6F65"/>
    <w:rsid w:val="2338EFCC"/>
    <w:rsid w:val="233A39AE"/>
    <w:rsid w:val="233C233F"/>
    <w:rsid w:val="23560483"/>
    <w:rsid w:val="2372677B"/>
    <w:rsid w:val="2387CA0D"/>
    <w:rsid w:val="239C4414"/>
    <w:rsid w:val="23A546BF"/>
    <w:rsid w:val="23A87E9A"/>
    <w:rsid w:val="23AEFF15"/>
    <w:rsid w:val="23B041BD"/>
    <w:rsid w:val="23B17BED"/>
    <w:rsid w:val="23B45E0A"/>
    <w:rsid w:val="23BBCBF9"/>
    <w:rsid w:val="23C5C88C"/>
    <w:rsid w:val="23C7843F"/>
    <w:rsid w:val="23D7B394"/>
    <w:rsid w:val="23F86D2D"/>
    <w:rsid w:val="24094D82"/>
    <w:rsid w:val="2409939F"/>
    <w:rsid w:val="2409D24B"/>
    <w:rsid w:val="240D27D8"/>
    <w:rsid w:val="24102764"/>
    <w:rsid w:val="2421C7A0"/>
    <w:rsid w:val="2429696D"/>
    <w:rsid w:val="24318332"/>
    <w:rsid w:val="243CBD0B"/>
    <w:rsid w:val="24557E86"/>
    <w:rsid w:val="245E7AB3"/>
    <w:rsid w:val="245F97ED"/>
    <w:rsid w:val="2469D42E"/>
    <w:rsid w:val="2472272A"/>
    <w:rsid w:val="2474E1D3"/>
    <w:rsid w:val="2481847C"/>
    <w:rsid w:val="2497831E"/>
    <w:rsid w:val="249E2AB8"/>
    <w:rsid w:val="24A2C585"/>
    <w:rsid w:val="24A3252A"/>
    <w:rsid w:val="24AFD840"/>
    <w:rsid w:val="24BAA098"/>
    <w:rsid w:val="24BAD99B"/>
    <w:rsid w:val="24C2CF47"/>
    <w:rsid w:val="24CA38F9"/>
    <w:rsid w:val="24CD53AD"/>
    <w:rsid w:val="24D1E766"/>
    <w:rsid w:val="24DB3274"/>
    <w:rsid w:val="24DC2484"/>
    <w:rsid w:val="24DEB9ED"/>
    <w:rsid w:val="24F11565"/>
    <w:rsid w:val="25022E7F"/>
    <w:rsid w:val="2506DC9D"/>
    <w:rsid w:val="250A5994"/>
    <w:rsid w:val="250BCBA6"/>
    <w:rsid w:val="2514C26B"/>
    <w:rsid w:val="2519BB02"/>
    <w:rsid w:val="251A3229"/>
    <w:rsid w:val="25263EFF"/>
    <w:rsid w:val="2536E354"/>
    <w:rsid w:val="253D9BC9"/>
    <w:rsid w:val="2541BC17"/>
    <w:rsid w:val="2548E161"/>
    <w:rsid w:val="2551C427"/>
    <w:rsid w:val="2556A86B"/>
    <w:rsid w:val="25589CC2"/>
    <w:rsid w:val="255FDE29"/>
    <w:rsid w:val="257052CA"/>
    <w:rsid w:val="2578D07B"/>
    <w:rsid w:val="2579131F"/>
    <w:rsid w:val="257D267D"/>
    <w:rsid w:val="2588761A"/>
    <w:rsid w:val="258BFF2E"/>
    <w:rsid w:val="259529DF"/>
    <w:rsid w:val="25A59FE3"/>
    <w:rsid w:val="25AC666D"/>
    <w:rsid w:val="25B16A11"/>
    <w:rsid w:val="25B70FB5"/>
    <w:rsid w:val="25B86FE8"/>
    <w:rsid w:val="25BFF21E"/>
    <w:rsid w:val="25C0F331"/>
    <w:rsid w:val="25C9DFC3"/>
    <w:rsid w:val="25D5AA6A"/>
    <w:rsid w:val="25E0B9C1"/>
    <w:rsid w:val="25EECF93"/>
    <w:rsid w:val="25EF5004"/>
    <w:rsid w:val="2602F898"/>
    <w:rsid w:val="2609882B"/>
    <w:rsid w:val="2611A6F8"/>
    <w:rsid w:val="2631271B"/>
    <w:rsid w:val="26363EAB"/>
    <w:rsid w:val="26404550"/>
    <w:rsid w:val="2641375D"/>
    <w:rsid w:val="2651462F"/>
    <w:rsid w:val="265AB0B2"/>
    <w:rsid w:val="265DA967"/>
    <w:rsid w:val="26633FA7"/>
    <w:rsid w:val="2674AA8A"/>
    <w:rsid w:val="267C45B2"/>
    <w:rsid w:val="267E199F"/>
    <w:rsid w:val="267F14F6"/>
    <w:rsid w:val="268E41A7"/>
    <w:rsid w:val="26929A4F"/>
    <w:rsid w:val="2695428A"/>
    <w:rsid w:val="2699C86C"/>
    <w:rsid w:val="269E560E"/>
    <w:rsid w:val="26A650DA"/>
    <w:rsid w:val="26AB6713"/>
    <w:rsid w:val="26B9B561"/>
    <w:rsid w:val="26C61D63"/>
    <w:rsid w:val="26CBFEEF"/>
    <w:rsid w:val="26CD92A8"/>
    <w:rsid w:val="26D5C811"/>
    <w:rsid w:val="26D7CA4C"/>
    <w:rsid w:val="26E5F441"/>
    <w:rsid w:val="26F22B36"/>
    <w:rsid w:val="2700310A"/>
    <w:rsid w:val="27054399"/>
    <w:rsid w:val="270D0723"/>
    <w:rsid w:val="270D8D77"/>
    <w:rsid w:val="27170253"/>
    <w:rsid w:val="271C135C"/>
    <w:rsid w:val="2720BB29"/>
    <w:rsid w:val="27234983"/>
    <w:rsid w:val="2724C9A7"/>
    <w:rsid w:val="2726E381"/>
    <w:rsid w:val="272F7339"/>
    <w:rsid w:val="272F8C90"/>
    <w:rsid w:val="2731A5F2"/>
    <w:rsid w:val="2743C436"/>
    <w:rsid w:val="274A4070"/>
    <w:rsid w:val="275036E1"/>
    <w:rsid w:val="275588DF"/>
    <w:rsid w:val="275C6314"/>
    <w:rsid w:val="275EE368"/>
    <w:rsid w:val="2763F8B8"/>
    <w:rsid w:val="276C66CB"/>
    <w:rsid w:val="276C6768"/>
    <w:rsid w:val="277AB3FC"/>
    <w:rsid w:val="2785D287"/>
    <w:rsid w:val="2794133B"/>
    <w:rsid w:val="27A13F13"/>
    <w:rsid w:val="27A5BD58"/>
    <w:rsid w:val="27B28690"/>
    <w:rsid w:val="27B488E9"/>
    <w:rsid w:val="27C1CD1A"/>
    <w:rsid w:val="27CEDDC6"/>
    <w:rsid w:val="27D19D82"/>
    <w:rsid w:val="27D3D211"/>
    <w:rsid w:val="27DAFE09"/>
    <w:rsid w:val="27F9C5DF"/>
    <w:rsid w:val="2800611D"/>
    <w:rsid w:val="2808A816"/>
    <w:rsid w:val="280C1D74"/>
    <w:rsid w:val="281CCBA0"/>
    <w:rsid w:val="281DD886"/>
    <w:rsid w:val="2820041C"/>
    <w:rsid w:val="28300BE2"/>
    <w:rsid w:val="2831E475"/>
    <w:rsid w:val="2839111B"/>
    <w:rsid w:val="283C4F2A"/>
    <w:rsid w:val="284F31BA"/>
    <w:rsid w:val="2851150A"/>
    <w:rsid w:val="285E7D00"/>
    <w:rsid w:val="285FBC36"/>
    <w:rsid w:val="28635A57"/>
    <w:rsid w:val="286A0B91"/>
    <w:rsid w:val="28747922"/>
    <w:rsid w:val="289E8462"/>
    <w:rsid w:val="28A3A37C"/>
    <w:rsid w:val="28A98487"/>
    <w:rsid w:val="28B28495"/>
    <w:rsid w:val="28BA43C0"/>
    <w:rsid w:val="28BB469B"/>
    <w:rsid w:val="28C1359D"/>
    <w:rsid w:val="28C4D3E5"/>
    <w:rsid w:val="28C86702"/>
    <w:rsid w:val="28D40069"/>
    <w:rsid w:val="28D59F40"/>
    <w:rsid w:val="28DAFA81"/>
    <w:rsid w:val="28DF37C6"/>
    <w:rsid w:val="28E5F6D0"/>
    <w:rsid w:val="28F3C48F"/>
    <w:rsid w:val="28F72DCC"/>
    <w:rsid w:val="2915DEF8"/>
    <w:rsid w:val="2927E32E"/>
    <w:rsid w:val="293C5186"/>
    <w:rsid w:val="294628D2"/>
    <w:rsid w:val="294A605F"/>
    <w:rsid w:val="29520973"/>
    <w:rsid w:val="29638FC0"/>
    <w:rsid w:val="2971DF7B"/>
    <w:rsid w:val="29770E1E"/>
    <w:rsid w:val="297AA24B"/>
    <w:rsid w:val="297CDF53"/>
    <w:rsid w:val="29868D80"/>
    <w:rsid w:val="298AEE24"/>
    <w:rsid w:val="298EC84F"/>
    <w:rsid w:val="2996B84B"/>
    <w:rsid w:val="2996F49A"/>
    <w:rsid w:val="299A1DAF"/>
    <w:rsid w:val="29A66EB8"/>
    <w:rsid w:val="29ADA409"/>
    <w:rsid w:val="29BBF761"/>
    <w:rsid w:val="29BC92E0"/>
    <w:rsid w:val="29BDBC41"/>
    <w:rsid w:val="29BDD6DE"/>
    <w:rsid w:val="29BF2ADE"/>
    <w:rsid w:val="29C5BEBB"/>
    <w:rsid w:val="29E907E6"/>
    <w:rsid w:val="29EE0CAE"/>
    <w:rsid w:val="2A04E6F7"/>
    <w:rsid w:val="2A134D5F"/>
    <w:rsid w:val="2A1E3912"/>
    <w:rsid w:val="2A248720"/>
    <w:rsid w:val="2A256F02"/>
    <w:rsid w:val="2A27FC30"/>
    <w:rsid w:val="2A2AE195"/>
    <w:rsid w:val="2A2AEE17"/>
    <w:rsid w:val="2A2BF0E1"/>
    <w:rsid w:val="2A369E37"/>
    <w:rsid w:val="2A38495A"/>
    <w:rsid w:val="2A385D15"/>
    <w:rsid w:val="2A3C63AF"/>
    <w:rsid w:val="2A4F901F"/>
    <w:rsid w:val="2A514F2D"/>
    <w:rsid w:val="2A51BDE8"/>
    <w:rsid w:val="2A53C2BC"/>
    <w:rsid w:val="2A5A48BF"/>
    <w:rsid w:val="2A5DB3F0"/>
    <w:rsid w:val="2A6195C1"/>
    <w:rsid w:val="2A6E0739"/>
    <w:rsid w:val="2A6E4849"/>
    <w:rsid w:val="2A7714B1"/>
    <w:rsid w:val="2A7A9051"/>
    <w:rsid w:val="2A7EC5BD"/>
    <w:rsid w:val="2A836F22"/>
    <w:rsid w:val="2A83EF71"/>
    <w:rsid w:val="2A88CE45"/>
    <w:rsid w:val="2A927EF4"/>
    <w:rsid w:val="2A9372AC"/>
    <w:rsid w:val="2A950401"/>
    <w:rsid w:val="2A9851A5"/>
    <w:rsid w:val="2AA28E3D"/>
    <w:rsid w:val="2AADBC17"/>
    <w:rsid w:val="2AB3DC01"/>
    <w:rsid w:val="2AC97C02"/>
    <w:rsid w:val="2ACA0DB7"/>
    <w:rsid w:val="2ACD3D67"/>
    <w:rsid w:val="2AE99AF3"/>
    <w:rsid w:val="2AFE5305"/>
    <w:rsid w:val="2AFE87F9"/>
    <w:rsid w:val="2B0C84EB"/>
    <w:rsid w:val="2B1E23ED"/>
    <w:rsid w:val="2B22AA53"/>
    <w:rsid w:val="2B2B02D5"/>
    <w:rsid w:val="2B5B5C75"/>
    <w:rsid w:val="2B67875D"/>
    <w:rsid w:val="2B752ED0"/>
    <w:rsid w:val="2B8021AB"/>
    <w:rsid w:val="2B8EB403"/>
    <w:rsid w:val="2B9974FA"/>
    <w:rsid w:val="2B9F59DE"/>
    <w:rsid w:val="2BA122D9"/>
    <w:rsid w:val="2BA52F86"/>
    <w:rsid w:val="2BBA5BDE"/>
    <w:rsid w:val="2BDCB541"/>
    <w:rsid w:val="2BE84D2A"/>
    <w:rsid w:val="2BFA3957"/>
    <w:rsid w:val="2BFE099C"/>
    <w:rsid w:val="2C04508B"/>
    <w:rsid w:val="2C07E645"/>
    <w:rsid w:val="2C1A54C8"/>
    <w:rsid w:val="2C25845C"/>
    <w:rsid w:val="2C28A7D2"/>
    <w:rsid w:val="2C298491"/>
    <w:rsid w:val="2C38313F"/>
    <w:rsid w:val="2C454EF8"/>
    <w:rsid w:val="2C4CB74E"/>
    <w:rsid w:val="2C57579F"/>
    <w:rsid w:val="2C5BC34D"/>
    <w:rsid w:val="2C5ED744"/>
    <w:rsid w:val="2C63E644"/>
    <w:rsid w:val="2C65FAA2"/>
    <w:rsid w:val="2C69BFFF"/>
    <w:rsid w:val="2C7CD691"/>
    <w:rsid w:val="2C87627F"/>
    <w:rsid w:val="2C8A8FFB"/>
    <w:rsid w:val="2C930313"/>
    <w:rsid w:val="2C93F5BE"/>
    <w:rsid w:val="2C9576AC"/>
    <w:rsid w:val="2C9CD7CB"/>
    <w:rsid w:val="2CB025E9"/>
    <w:rsid w:val="2CB3C571"/>
    <w:rsid w:val="2CB4D85F"/>
    <w:rsid w:val="2CB97B7B"/>
    <w:rsid w:val="2CBBED1E"/>
    <w:rsid w:val="2CBF52FD"/>
    <w:rsid w:val="2CC060FE"/>
    <w:rsid w:val="2CC0F0A5"/>
    <w:rsid w:val="2CC34F65"/>
    <w:rsid w:val="2CCFE04E"/>
    <w:rsid w:val="2CD5C5C3"/>
    <w:rsid w:val="2CDB625F"/>
    <w:rsid w:val="2CDEA79F"/>
    <w:rsid w:val="2CDEFA71"/>
    <w:rsid w:val="2D0E8753"/>
    <w:rsid w:val="2D0E96A2"/>
    <w:rsid w:val="2D1072E4"/>
    <w:rsid w:val="2D1CF2E3"/>
    <w:rsid w:val="2D1E2A56"/>
    <w:rsid w:val="2D2235D7"/>
    <w:rsid w:val="2D29BCE1"/>
    <w:rsid w:val="2D29F143"/>
    <w:rsid w:val="2D2F8BD7"/>
    <w:rsid w:val="2D3047EB"/>
    <w:rsid w:val="2D356CC8"/>
    <w:rsid w:val="2D43FB03"/>
    <w:rsid w:val="2D53AFD9"/>
    <w:rsid w:val="2D542FB4"/>
    <w:rsid w:val="2D6C8352"/>
    <w:rsid w:val="2D878B88"/>
    <w:rsid w:val="2DA18BFB"/>
    <w:rsid w:val="2DA74E27"/>
    <w:rsid w:val="2DAB0695"/>
    <w:rsid w:val="2DAB8E71"/>
    <w:rsid w:val="2DB75395"/>
    <w:rsid w:val="2DBCF52D"/>
    <w:rsid w:val="2DCA946B"/>
    <w:rsid w:val="2DD848F2"/>
    <w:rsid w:val="2DDA5160"/>
    <w:rsid w:val="2DE44877"/>
    <w:rsid w:val="2DF984D1"/>
    <w:rsid w:val="2E042F9B"/>
    <w:rsid w:val="2E04BD22"/>
    <w:rsid w:val="2E077800"/>
    <w:rsid w:val="2E08852D"/>
    <w:rsid w:val="2E0A84B9"/>
    <w:rsid w:val="2E0FC44F"/>
    <w:rsid w:val="2E10D69D"/>
    <w:rsid w:val="2E139DB6"/>
    <w:rsid w:val="2E14706A"/>
    <w:rsid w:val="2E158317"/>
    <w:rsid w:val="2E18D297"/>
    <w:rsid w:val="2E18F973"/>
    <w:rsid w:val="2E1EBE9D"/>
    <w:rsid w:val="2E374C40"/>
    <w:rsid w:val="2E3DDEFE"/>
    <w:rsid w:val="2E3E6868"/>
    <w:rsid w:val="2E532A02"/>
    <w:rsid w:val="2E5E3FFC"/>
    <w:rsid w:val="2E65ECA0"/>
    <w:rsid w:val="2E65F0DB"/>
    <w:rsid w:val="2E89967A"/>
    <w:rsid w:val="2E89FC55"/>
    <w:rsid w:val="2E8D7CB9"/>
    <w:rsid w:val="2E91F06F"/>
    <w:rsid w:val="2E99C0BE"/>
    <w:rsid w:val="2E9BE7B4"/>
    <w:rsid w:val="2EA75C60"/>
    <w:rsid w:val="2EADF226"/>
    <w:rsid w:val="2EB070D8"/>
    <w:rsid w:val="2EBDA22B"/>
    <w:rsid w:val="2EC2A575"/>
    <w:rsid w:val="2ECC6ED7"/>
    <w:rsid w:val="2ECC70A4"/>
    <w:rsid w:val="2ED72E45"/>
    <w:rsid w:val="2EE67F1D"/>
    <w:rsid w:val="2EEFF3FA"/>
    <w:rsid w:val="2EF21A45"/>
    <w:rsid w:val="2EF9E772"/>
    <w:rsid w:val="2F0E276A"/>
    <w:rsid w:val="2F138A16"/>
    <w:rsid w:val="2F27F125"/>
    <w:rsid w:val="2F2E240E"/>
    <w:rsid w:val="2F3816D7"/>
    <w:rsid w:val="2F3DDEB2"/>
    <w:rsid w:val="2F417EDC"/>
    <w:rsid w:val="2F6FE2B2"/>
    <w:rsid w:val="2F8592C2"/>
    <w:rsid w:val="2F8CF7BD"/>
    <w:rsid w:val="2F97A3F9"/>
    <w:rsid w:val="2F997445"/>
    <w:rsid w:val="2F9F1F14"/>
    <w:rsid w:val="2FAC4854"/>
    <w:rsid w:val="2FADFEF3"/>
    <w:rsid w:val="2FB21B76"/>
    <w:rsid w:val="2FC91F20"/>
    <w:rsid w:val="2FCAC7AC"/>
    <w:rsid w:val="2FD6BEBD"/>
    <w:rsid w:val="2FE2EE19"/>
    <w:rsid w:val="2FE52474"/>
    <w:rsid w:val="2FE825FD"/>
    <w:rsid w:val="2FED13FC"/>
    <w:rsid w:val="2FF5C6B3"/>
    <w:rsid w:val="2FFA718E"/>
    <w:rsid w:val="2FFC85D3"/>
    <w:rsid w:val="30039BF8"/>
    <w:rsid w:val="3003FBEE"/>
    <w:rsid w:val="30073150"/>
    <w:rsid w:val="300FA228"/>
    <w:rsid w:val="3015A1EC"/>
    <w:rsid w:val="301CE909"/>
    <w:rsid w:val="301E0517"/>
    <w:rsid w:val="301FAD23"/>
    <w:rsid w:val="3025C231"/>
    <w:rsid w:val="302EEB50"/>
    <w:rsid w:val="3031C820"/>
    <w:rsid w:val="303C13AC"/>
    <w:rsid w:val="304B212D"/>
    <w:rsid w:val="30532AC5"/>
    <w:rsid w:val="3056F90C"/>
    <w:rsid w:val="3064FE10"/>
    <w:rsid w:val="306A06B3"/>
    <w:rsid w:val="306B69DB"/>
    <w:rsid w:val="306EFC2A"/>
    <w:rsid w:val="307411BA"/>
    <w:rsid w:val="3082E255"/>
    <w:rsid w:val="30880184"/>
    <w:rsid w:val="308DA616"/>
    <w:rsid w:val="308DAAF2"/>
    <w:rsid w:val="309BBC6A"/>
    <w:rsid w:val="309C0D45"/>
    <w:rsid w:val="309FF2A0"/>
    <w:rsid w:val="30A4B107"/>
    <w:rsid w:val="30A6AAD7"/>
    <w:rsid w:val="30A8C282"/>
    <w:rsid w:val="30AEC404"/>
    <w:rsid w:val="30B3179C"/>
    <w:rsid w:val="30B8373C"/>
    <w:rsid w:val="30C4A604"/>
    <w:rsid w:val="30D9B683"/>
    <w:rsid w:val="30DB2275"/>
    <w:rsid w:val="30E44CC7"/>
    <w:rsid w:val="30EDD2B6"/>
    <w:rsid w:val="30F50E74"/>
    <w:rsid w:val="30FBF274"/>
    <w:rsid w:val="30FE8364"/>
    <w:rsid w:val="31045C02"/>
    <w:rsid w:val="310BAB15"/>
    <w:rsid w:val="310F2DB5"/>
    <w:rsid w:val="311235FF"/>
    <w:rsid w:val="311876A1"/>
    <w:rsid w:val="31192DD5"/>
    <w:rsid w:val="312318C7"/>
    <w:rsid w:val="3137B198"/>
    <w:rsid w:val="313A7E9C"/>
    <w:rsid w:val="313E76C7"/>
    <w:rsid w:val="3141D2B8"/>
    <w:rsid w:val="314D944C"/>
    <w:rsid w:val="315F9903"/>
    <w:rsid w:val="3160DD53"/>
    <w:rsid w:val="316657B6"/>
    <w:rsid w:val="3178954E"/>
    <w:rsid w:val="318355FC"/>
    <w:rsid w:val="3188A44E"/>
    <w:rsid w:val="319B03F9"/>
    <w:rsid w:val="31A26145"/>
    <w:rsid w:val="31B3E4E7"/>
    <w:rsid w:val="31B5006E"/>
    <w:rsid w:val="31CABE86"/>
    <w:rsid w:val="31CE0DE8"/>
    <w:rsid w:val="31D39322"/>
    <w:rsid w:val="31D4F435"/>
    <w:rsid w:val="31D813F3"/>
    <w:rsid w:val="31E86A1E"/>
    <w:rsid w:val="3202AA77"/>
    <w:rsid w:val="3202F06D"/>
    <w:rsid w:val="320EB280"/>
    <w:rsid w:val="3212674E"/>
    <w:rsid w:val="322D34BE"/>
    <w:rsid w:val="323701BB"/>
    <w:rsid w:val="323B2FB1"/>
    <w:rsid w:val="3245ADD5"/>
    <w:rsid w:val="3247E549"/>
    <w:rsid w:val="324867CC"/>
    <w:rsid w:val="324DBCA3"/>
    <w:rsid w:val="32538BA7"/>
    <w:rsid w:val="3254AA23"/>
    <w:rsid w:val="32617C82"/>
    <w:rsid w:val="326580F4"/>
    <w:rsid w:val="326EF6A6"/>
    <w:rsid w:val="32834F8D"/>
    <w:rsid w:val="3286104B"/>
    <w:rsid w:val="328B81C6"/>
    <w:rsid w:val="3295CC36"/>
    <w:rsid w:val="32969408"/>
    <w:rsid w:val="329963FF"/>
    <w:rsid w:val="329D1AAD"/>
    <w:rsid w:val="32A40311"/>
    <w:rsid w:val="32A41D73"/>
    <w:rsid w:val="32A4B436"/>
    <w:rsid w:val="32C0C1CD"/>
    <w:rsid w:val="32CB3FB9"/>
    <w:rsid w:val="32D8963B"/>
    <w:rsid w:val="32DCF2B5"/>
    <w:rsid w:val="32E648B5"/>
    <w:rsid w:val="32E97E41"/>
    <w:rsid w:val="32F5344D"/>
    <w:rsid w:val="33012FBD"/>
    <w:rsid w:val="33100507"/>
    <w:rsid w:val="331AFDD4"/>
    <w:rsid w:val="333046EE"/>
    <w:rsid w:val="3336AF17"/>
    <w:rsid w:val="333AE5D4"/>
    <w:rsid w:val="3340CA5A"/>
    <w:rsid w:val="3345C522"/>
    <w:rsid w:val="3366A2D7"/>
    <w:rsid w:val="33692098"/>
    <w:rsid w:val="3381C700"/>
    <w:rsid w:val="3385DCED"/>
    <w:rsid w:val="3387B0A9"/>
    <w:rsid w:val="338E230E"/>
    <w:rsid w:val="3394F74F"/>
    <w:rsid w:val="3396FB9A"/>
    <w:rsid w:val="339741BF"/>
    <w:rsid w:val="339EFC11"/>
    <w:rsid w:val="339F74BC"/>
    <w:rsid w:val="33A6F602"/>
    <w:rsid w:val="33A75DCB"/>
    <w:rsid w:val="33A99722"/>
    <w:rsid w:val="33B4BD3E"/>
    <w:rsid w:val="33BB39A9"/>
    <w:rsid w:val="33BDD7E9"/>
    <w:rsid w:val="33C2154F"/>
    <w:rsid w:val="33C73E5C"/>
    <w:rsid w:val="33C83F74"/>
    <w:rsid w:val="33CE32B0"/>
    <w:rsid w:val="33D4ECD3"/>
    <w:rsid w:val="33D889A6"/>
    <w:rsid w:val="33E5E047"/>
    <w:rsid w:val="33EC8AB4"/>
    <w:rsid w:val="33EE0875"/>
    <w:rsid w:val="33EEA4BF"/>
    <w:rsid w:val="33EFBAF4"/>
    <w:rsid w:val="33F5F79C"/>
    <w:rsid w:val="33F7859E"/>
    <w:rsid w:val="33FE3D54"/>
    <w:rsid w:val="340570EE"/>
    <w:rsid w:val="340F7CF2"/>
    <w:rsid w:val="341CE413"/>
    <w:rsid w:val="3426D35D"/>
    <w:rsid w:val="342707F4"/>
    <w:rsid w:val="3427ACFA"/>
    <w:rsid w:val="342A565D"/>
    <w:rsid w:val="342F4834"/>
    <w:rsid w:val="3436CECD"/>
    <w:rsid w:val="343ACF84"/>
    <w:rsid w:val="343B98D6"/>
    <w:rsid w:val="343CF9C6"/>
    <w:rsid w:val="344AD82D"/>
    <w:rsid w:val="34675074"/>
    <w:rsid w:val="346758D9"/>
    <w:rsid w:val="3468BEFB"/>
    <w:rsid w:val="3479CAED"/>
    <w:rsid w:val="3479F5FE"/>
    <w:rsid w:val="348BA1E8"/>
    <w:rsid w:val="348CB780"/>
    <w:rsid w:val="349370E9"/>
    <w:rsid w:val="349C4F84"/>
    <w:rsid w:val="34ABC801"/>
    <w:rsid w:val="34B7A7D6"/>
    <w:rsid w:val="34B9CCFC"/>
    <w:rsid w:val="34BE00DC"/>
    <w:rsid w:val="34C0349C"/>
    <w:rsid w:val="34C41724"/>
    <w:rsid w:val="34C9D1DA"/>
    <w:rsid w:val="34D76A7B"/>
    <w:rsid w:val="34E44CEE"/>
    <w:rsid w:val="34EAE7D3"/>
    <w:rsid w:val="34F463F0"/>
    <w:rsid w:val="34F7B717"/>
    <w:rsid w:val="34FC66F5"/>
    <w:rsid w:val="34FDF328"/>
    <w:rsid w:val="34FF2DEE"/>
    <w:rsid w:val="3502D904"/>
    <w:rsid w:val="3517D59D"/>
    <w:rsid w:val="351E6230"/>
    <w:rsid w:val="351F9D19"/>
    <w:rsid w:val="35218A41"/>
    <w:rsid w:val="353A88BA"/>
    <w:rsid w:val="35450CC1"/>
    <w:rsid w:val="354B81AC"/>
    <w:rsid w:val="3556E678"/>
    <w:rsid w:val="3560D5F0"/>
    <w:rsid w:val="3566D0C7"/>
    <w:rsid w:val="3576C96D"/>
    <w:rsid w:val="3590909B"/>
    <w:rsid w:val="35AD63F7"/>
    <w:rsid w:val="35AE8208"/>
    <w:rsid w:val="35B22220"/>
    <w:rsid w:val="35BF7B65"/>
    <w:rsid w:val="35C8FBDB"/>
    <w:rsid w:val="35D03CCD"/>
    <w:rsid w:val="35D54071"/>
    <w:rsid w:val="35D76EC2"/>
    <w:rsid w:val="35D88086"/>
    <w:rsid w:val="35DABEC5"/>
    <w:rsid w:val="35DC708B"/>
    <w:rsid w:val="35E0700E"/>
    <w:rsid w:val="35E12A04"/>
    <w:rsid w:val="35E2D1C0"/>
    <w:rsid w:val="360051BD"/>
    <w:rsid w:val="36051BE6"/>
    <w:rsid w:val="3609B3EF"/>
    <w:rsid w:val="36185C33"/>
    <w:rsid w:val="362437DA"/>
    <w:rsid w:val="362F8C0C"/>
    <w:rsid w:val="3633FBCF"/>
    <w:rsid w:val="364CB566"/>
    <w:rsid w:val="364E4235"/>
    <w:rsid w:val="365D56EE"/>
    <w:rsid w:val="36707E9A"/>
    <w:rsid w:val="367F15B3"/>
    <w:rsid w:val="367FBE5A"/>
    <w:rsid w:val="368446A8"/>
    <w:rsid w:val="3691EEF3"/>
    <w:rsid w:val="3696B5C8"/>
    <w:rsid w:val="36976CF5"/>
    <w:rsid w:val="36AC7147"/>
    <w:rsid w:val="36BA0DAA"/>
    <w:rsid w:val="36CB4C0B"/>
    <w:rsid w:val="36D59D29"/>
    <w:rsid w:val="37032809"/>
    <w:rsid w:val="37088AA1"/>
    <w:rsid w:val="371C6952"/>
    <w:rsid w:val="371DD1B6"/>
    <w:rsid w:val="3727664B"/>
    <w:rsid w:val="3732A814"/>
    <w:rsid w:val="373DA0ED"/>
    <w:rsid w:val="374191D8"/>
    <w:rsid w:val="3742BCAB"/>
    <w:rsid w:val="377F7965"/>
    <w:rsid w:val="37841E87"/>
    <w:rsid w:val="3789518A"/>
    <w:rsid w:val="37A1D021"/>
    <w:rsid w:val="37AAE531"/>
    <w:rsid w:val="37ABBEA9"/>
    <w:rsid w:val="37B83068"/>
    <w:rsid w:val="37BD1B69"/>
    <w:rsid w:val="37D24E80"/>
    <w:rsid w:val="37D4672C"/>
    <w:rsid w:val="37D9290F"/>
    <w:rsid w:val="37DA09BF"/>
    <w:rsid w:val="37DE60A9"/>
    <w:rsid w:val="37E1AEE3"/>
    <w:rsid w:val="37E5EDE6"/>
    <w:rsid w:val="37F7DBD1"/>
    <w:rsid w:val="3800A86C"/>
    <w:rsid w:val="38059784"/>
    <w:rsid w:val="380AF3F7"/>
    <w:rsid w:val="3817F354"/>
    <w:rsid w:val="381C26C4"/>
    <w:rsid w:val="381D8148"/>
    <w:rsid w:val="38208183"/>
    <w:rsid w:val="38253103"/>
    <w:rsid w:val="382E31A1"/>
    <w:rsid w:val="38396B28"/>
    <w:rsid w:val="383C629E"/>
    <w:rsid w:val="384DBE33"/>
    <w:rsid w:val="3856F82D"/>
    <w:rsid w:val="386144C3"/>
    <w:rsid w:val="38825069"/>
    <w:rsid w:val="3884E013"/>
    <w:rsid w:val="388B0564"/>
    <w:rsid w:val="38907D41"/>
    <w:rsid w:val="389BE443"/>
    <w:rsid w:val="389C8F56"/>
    <w:rsid w:val="38A2F992"/>
    <w:rsid w:val="38A57BA4"/>
    <w:rsid w:val="38AFE34F"/>
    <w:rsid w:val="38B3F9BB"/>
    <w:rsid w:val="38D25B0C"/>
    <w:rsid w:val="38D519CF"/>
    <w:rsid w:val="38DB15BF"/>
    <w:rsid w:val="38DE37E3"/>
    <w:rsid w:val="38E0E50A"/>
    <w:rsid w:val="38E55433"/>
    <w:rsid w:val="38EDBDDA"/>
    <w:rsid w:val="39015FA9"/>
    <w:rsid w:val="39138AA8"/>
    <w:rsid w:val="39166238"/>
    <w:rsid w:val="391B812D"/>
    <w:rsid w:val="3920F164"/>
    <w:rsid w:val="3931AD13"/>
    <w:rsid w:val="393E3CBE"/>
    <w:rsid w:val="3957084A"/>
    <w:rsid w:val="395E81E8"/>
    <w:rsid w:val="395EB379"/>
    <w:rsid w:val="395FA6F2"/>
    <w:rsid w:val="396712BE"/>
    <w:rsid w:val="397A2AE7"/>
    <w:rsid w:val="3982FE36"/>
    <w:rsid w:val="39877AA3"/>
    <w:rsid w:val="39890BD4"/>
    <w:rsid w:val="3989D316"/>
    <w:rsid w:val="398C2636"/>
    <w:rsid w:val="398DBA21"/>
    <w:rsid w:val="398F0E26"/>
    <w:rsid w:val="399E150A"/>
    <w:rsid w:val="39A6F830"/>
    <w:rsid w:val="39ABE9EA"/>
    <w:rsid w:val="39B0CDEC"/>
    <w:rsid w:val="39B25D38"/>
    <w:rsid w:val="39BACC29"/>
    <w:rsid w:val="39BD8A43"/>
    <w:rsid w:val="39CB0F6A"/>
    <w:rsid w:val="39CED4E8"/>
    <w:rsid w:val="39D24950"/>
    <w:rsid w:val="39D40617"/>
    <w:rsid w:val="39D5CE68"/>
    <w:rsid w:val="39E0D908"/>
    <w:rsid w:val="39F4E4C5"/>
    <w:rsid w:val="39F7D4CF"/>
    <w:rsid w:val="3A00AA70"/>
    <w:rsid w:val="3A06C11D"/>
    <w:rsid w:val="3A0D0638"/>
    <w:rsid w:val="3A0E9B7C"/>
    <w:rsid w:val="3A12092F"/>
    <w:rsid w:val="3A398F30"/>
    <w:rsid w:val="3A3BBFF2"/>
    <w:rsid w:val="3A41D341"/>
    <w:rsid w:val="3A4BDB78"/>
    <w:rsid w:val="3A50AE47"/>
    <w:rsid w:val="3A519D88"/>
    <w:rsid w:val="3A528D50"/>
    <w:rsid w:val="3A563006"/>
    <w:rsid w:val="3A5D9207"/>
    <w:rsid w:val="3A658E90"/>
    <w:rsid w:val="3A6A2E36"/>
    <w:rsid w:val="3A6AECC4"/>
    <w:rsid w:val="3A6C9D25"/>
    <w:rsid w:val="3A7CCBB3"/>
    <w:rsid w:val="3A80370D"/>
    <w:rsid w:val="3A893AE3"/>
    <w:rsid w:val="3A8DB0D8"/>
    <w:rsid w:val="3A9B14F9"/>
    <w:rsid w:val="3AA98538"/>
    <w:rsid w:val="3AB2E825"/>
    <w:rsid w:val="3ABBED3C"/>
    <w:rsid w:val="3ACDAF21"/>
    <w:rsid w:val="3AD67718"/>
    <w:rsid w:val="3AD88D95"/>
    <w:rsid w:val="3AE256CE"/>
    <w:rsid w:val="3AE27101"/>
    <w:rsid w:val="3AF23442"/>
    <w:rsid w:val="3AF47FA5"/>
    <w:rsid w:val="3AFC5D18"/>
    <w:rsid w:val="3B00380A"/>
    <w:rsid w:val="3B08F322"/>
    <w:rsid w:val="3B1B6D94"/>
    <w:rsid w:val="3B263039"/>
    <w:rsid w:val="3B2F1CBE"/>
    <w:rsid w:val="3B33DB85"/>
    <w:rsid w:val="3B37642D"/>
    <w:rsid w:val="3B4012D0"/>
    <w:rsid w:val="3B56269B"/>
    <w:rsid w:val="3B5A6159"/>
    <w:rsid w:val="3B65C597"/>
    <w:rsid w:val="3B6818D4"/>
    <w:rsid w:val="3B6E7BC6"/>
    <w:rsid w:val="3B8E6D51"/>
    <w:rsid w:val="3BA35A8A"/>
    <w:rsid w:val="3BAC2FD4"/>
    <w:rsid w:val="3BBD3C61"/>
    <w:rsid w:val="3BC09F02"/>
    <w:rsid w:val="3BCF007D"/>
    <w:rsid w:val="3BD35C3B"/>
    <w:rsid w:val="3BD601FC"/>
    <w:rsid w:val="3BDE67A5"/>
    <w:rsid w:val="3BE02DDC"/>
    <w:rsid w:val="3BE5F5AA"/>
    <w:rsid w:val="3BF08E3C"/>
    <w:rsid w:val="3C053F66"/>
    <w:rsid w:val="3C0CE81A"/>
    <w:rsid w:val="3C17F4BC"/>
    <w:rsid w:val="3C1F5248"/>
    <w:rsid w:val="3C2FA7B4"/>
    <w:rsid w:val="3C311BE8"/>
    <w:rsid w:val="3C336D4C"/>
    <w:rsid w:val="3C367F8B"/>
    <w:rsid w:val="3C404360"/>
    <w:rsid w:val="3C4FB67E"/>
    <w:rsid w:val="3C500C3E"/>
    <w:rsid w:val="3C63E7D4"/>
    <w:rsid w:val="3C6C5194"/>
    <w:rsid w:val="3C6DAAD1"/>
    <w:rsid w:val="3C85D266"/>
    <w:rsid w:val="3C8A6F59"/>
    <w:rsid w:val="3C90362E"/>
    <w:rsid w:val="3C927BF7"/>
    <w:rsid w:val="3C9BFFE1"/>
    <w:rsid w:val="3CAFB13F"/>
    <w:rsid w:val="3CB042A0"/>
    <w:rsid w:val="3CBB2EB0"/>
    <w:rsid w:val="3CBBCE43"/>
    <w:rsid w:val="3CC9E849"/>
    <w:rsid w:val="3CCD735A"/>
    <w:rsid w:val="3CD44A8C"/>
    <w:rsid w:val="3CDF29A7"/>
    <w:rsid w:val="3CE36D41"/>
    <w:rsid w:val="3CE6CE14"/>
    <w:rsid w:val="3CE70D80"/>
    <w:rsid w:val="3CF03772"/>
    <w:rsid w:val="3CFDBED7"/>
    <w:rsid w:val="3D09088B"/>
    <w:rsid w:val="3D18BE17"/>
    <w:rsid w:val="3D371F81"/>
    <w:rsid w:val="3D522574"/>
    <w:rsid w:val="3D53E28C"/>
    <w:rsid w:val="3D59360E"/>
    <w:rsid w:val="3D599587"/>
    <w:rsid w:val="3D5E578C"/>
    <w:rsid w:val="3D600EDB"/>
    <w:rsid w:val="3D6B4244"/>
    <w:rsid w:val="3D6EF938"/>
    <w:rsid w:val="3D6FC2D2"/>
    <w:rsid w:val="3D71FDF4"/>
    <w:rsid w:val="3D74FC7C"/>
    <w:rsid w:val="3D777572"/>
    <w:rsid w:val="3D8F87CA"/>
    <w:rsid w:val="3D996EF2"/>
    <w:rsid w:val="3D9D9B5B"/>
    <w:rsid w:val="3DA747AA"/>
    <w:rsid w:val="3DBDB9B3"/>
    <w:rsid w:val="3DC5126B"/>
    <w:rsid w:val="3DC8E495"/>
    <w:rsid w:val="3DD2FE13"/>
    <w:rsid w:val="3DD4EB67"/>
    <w:rsid w:val="3DE0A057"/>
    <w:rsid w:val="3DE2BDCE"/>
    <w:rsid w:val="3DE62C23"/>
    <w:rsid w:val="3DF7594F"/>
    <w:rsid w:val="3E0CC18A"/>
    <w:rsid w:val="3E11922F"/>
    <w:rsid w:val="3E134E4F"/>
    <w:rsid w:val="3E1B329C"/>
    <w:rsid w:val="3E1C8C1D"/>
    <w:rsid w:val="3E3303A7"/>
    <w:rsid w:val="3E370374"/>
    <w:rsid w:val="3E45AED5"/>
    <w:rsid w:val="3E4A707E"/>
    <w:rsid w:val="3E4D442C"/>
    <w:rsid w:val="3E5FE811"/>
    <w:rsid w:val="3E72E37F"/>
    <w:rsid w:val="3E9E1359"/>
    <w:rsid w:val="3E9E823E"/>
    <w:rsid w:val="3EA1B529"/>
    <w:rsid w:val="3EA26750"/>
    <w:rsid w:val="3EA453EF"/>
    <w:rsid w:val="3EA57ECD"/>
    <w:rsid w:val="3EA63B2E"/>
    <w:rsid w:val="3EAF087F"/>
    <w:rsid w:val="3EBB0650"/>
    <w:rsid w:val="3EBB9E3D"/>
    <w:rsid w:val="3EBFA01F"/>
    <w:rsid w:val="3EC5C209"/>
    <w:rsid w:val="3EC671F1"/>
    <w:rsid w:val="3ECA38B4"/>
    <w:rsid w:val="3ED0063F"/>
    <w:rsid w:val="3EEA1D21"/>
    <w:rsid w:val="3EEAF32B"/>
    <w:rsid w:val="3EF1137D"/>
    <w:rsid w:val="3EF1FB52"/>
    <w:rsid w:val="3EF2C04E"/>
    <w:rsid w:val="3F07F806"/>
    <w:rsid w:val="3F0CF319"/>
    <w:rsid w:val="3F256058"/>
    <w:rsid w:val="3F284CFE"/>
    <w:rsid w:val="3F2A7B2C"/>
    <w:rsid w:val="3F2B3A96"/>
    <w:rsid w:val="3F30FDF2"/>
    <w:rsid w:val="3F3BC14D"/>
    <w:rsid w:val="3F403161"/>
    <w:rsid w:val="3F41465E"/>
    <w:rsid w:val="3F44C51A"/>
    <w:rsid w:val="3F4EEBE7"/>
    <w:rsid w:val="3F537C68"/>
    <w:rsid w:val="3F57A35E"/>
    <w:rsid w:val="3F627E86"/>
    <w:rsid w:val="3F64B56E"/>
    <w:rsid w:val="3F68FB52"/>
    <w:rsid w:val="3F71093E"/>
    <w:rsid w:val="3F750C18"/>
    <w:rsid w:val="3F77EE46"/>
    <w:rsid w:val="3F849FE4"/>
    <w:rsid w:val="3F96FD2D"/>
    <w:rsid w:val="3F9B7BA0"/>
    <w:rsid w:val="3F9F6A05"/>
    <w:rsid w:val="3FCE95C7"/>
    <w:rsid w:val="3FDCC070"/>
    <w:rsid w:val="3FFCC5B8"/>
    <w:rsid w:val="3FFF20EC"/>
    <w:rsid w:val="40018097"/>
    <w:rsid w:val="4007764C"/>
    <w:rsid w:val="400C7587"/>
    <w:rsid w:val="40107CFD"/>
    <w:rsid w:val="40146711"/>
    <w:rsid w:val="4014E2C4"/>
    <w:rsid w:val="401C987B"/>
    <w:rsid w:val="401DF5FC"/>
    <w:rsid w:val="40281297"/>
    <w:rsid w:val="4028D7F0"/>
    <w:rsid w:val="402CB2B4"/>
    <w:rsid w:val="40307151"/>
    <w:rsid w:val="4033C199"/>
    <w:rsid w:val="40353AA6"/>
    <w:rsid w:val="40373361"/>
    <w:rsid w:val="4038A82B"/>
    <w:rsid w:val="403A083F"/>
    <w:rsid w:val="405CDDBD"/>
    <w:rsid w:val="407715DD"/>
    <w:rsid w:val="4082E596"/>
    <w:rsid w:val="40831114"/>
    <w:rsid w:val="40850837"/>
    <w:rsid w:val="4087C543"/>
    <w:rsid w:val="408CFA68"/>
    <w:rsid w:val="40954BE8"/>
    <w:rsid w:val="409EDCE3"/>
    <w:rsid w:val="40A94D34"/>
    <w:rsid w:val="40AB15BC"/>
    <w:rsid w:val="40C31B08"/>
    <w:rsid w:val="40CE1BD3"/>
    <w:rsid w:val="40CECC62"/>
    <w:rsid w:val="40D1E222"/>
    <w:rsid w:val="40D4673C"/>
    <w:rsid w:val="40DF2388"/>
    <w:rsid w:val="40DFADC5"/>
    <w:rsid w:val="40E11A25"/>
    <w:rsid w:val="40F28D9B"/>
    <w:rsid w:val="41034C66"/>
    <w:rsid w:val="410EB2FD"/>
    <w:rsid w:val="4111B118"/>
    <w:rsid w:val="41138841"/>
    <w:rsid w:val="4153DE52"/>
    <w:rsid w:val="4159A7EE"/>
    <w:rsid w:val="415B6FBD"/>
    <w:rsid w:val="416338C8"/>
    <w:rsid w:val="416E3F23"/>
    <w:rsid w:val="417616B8"/>
    <w:rsid w:val="417B9592"/>
    <w:rsid w:val="41903E8B"/>
    <w:rsid w:val="41942E36"/>
    <w:rsid w:val="419EED5A"/>
    <w:rsid w:val="419F1AFD"/>
    <w:rsid w:val="41AEF061"/>
    <w:rsid w:val="41B0CA5A"/>
    <w:rsid w:val="41B4B878"/>
    <w:rsid w:val="41B5EFBF"/>
    <w:rsid w:val="41C02B98"/>
    <w:rsid w:val="41C352C0"/>
    <w:rsid w:val="41C64992"/>
    <w:rsid w:val="41CF3AC8"/>
    <w:rsid w:val="41EB6320"/>
    <w:rsid w:val="41ECBCAE"/>
    <w:rsid w:val="41EE74E1"/>
    <w:rsid w:val="41F35314"/>
    <w:rsid w:val="41FF5878"/>
    <w:rsid w:val="42035E8F"/>
    <w:rsid w:val="421BA8D2"/>
    <w:rsid w:val="42379159"/>
    <w:rsid w:val="423F3CF7"/>
    <w:rsid w:val="424A7DF6"/>
    <w:rsid w:val="42575290"/>
    <w:rsid w:val="4258396A"/>
    <w:rsid w:val="425EEC38"/>
    <w:rsid w:val="426373F9"/>
    <w:rsid w:val="426655E4"/>
    <w:rsid w:val="426DA84C"/>
    <w:rsid w:val="42704A19"/>
    <w:rsid w:val="4273CD26"/>
    <w:rsid w:val="4277E3DE"/>
    <w:rsid w:val="4278B35F"/>
    <w:rsid w:val="427B0965"/>
    <w:rsid w:val="427C25DE"/>
    <w:rsid w:val="4283155C"/>
    <w:rsid w:val="4283FD7B"/>
    <w:rsid w:val="4298C952"/>
    <w:rsid w:val="429B6BAE"/>
    <w:rsid w:val="42AA744A"/>
    <w:rsid w:val="42B4F3A2"/>
    <w:rsid w:val="42B6077D"/>
    <w:rsid w:val="42D54E92"/>
    <w:rsid w:val="42D7DE53"/>
    <w:rsid w:val="42EFCA37"/>
    <w:rsid w:val="42F401B2"/>
    <w:rsid w:val="42F4EB25"/>
    <w:rsid w:val="42F73D34"/>
    <w:rsid w:val="42FCCEB7"/>
    <w:rsid w:val="430D7C08"/>
    <w:rsid w:val="4317734A"/>
    <w:rsid w:val="431971E0"/>
    <w:rsid w:val="431A6F7D"/>
    <w:rsid w:val="432DDD7B"/>
    <w:rsid w:val="43322CBC"/>
    <w:rsid w:val="43365DE8"/>
    <w:rsid w:val="43496B8F"/>
    <w:rsid w:val="434C5765"/>
    <w:rsid w:val="435075B2"/>
    <w:rsid w:val="4353168E"/>
    <w:rsid w:val="43574CB9"/>
    <w:rsid w:val="4368BF47"/>
    <w:rsid w:val="436EBF04"/>
    <w:rsid w:val="43727D75"/>
    <w:rsid w:val="4376FEFB"/>
    <w:rsid w:val="438F6EE5"/>
    <w:rsid w:val="439405A4"/>
    <w:rsid w:val="43A029EC"/>
    <w:rsid w:val="43A10F30"/>
    <w:rsid w:val="43A8A78B"/>
    <w:rsid w:val="43B27AF1"/>
    <w:rsid w:val="43B28347"/>
    <w:rsid w:val="43B52A95"/>
    <w:rsid w:val="43BD0DE2"/>
    <w:rsid w:val="43C07592"/>
    <w:rsid w:val="43C16B77"/>
    <w:rsid w:val="43D67470"/>
    <w:rsid w:val="43EE6D20"/>
    <w:rsid w:val="43FAA90C"/>
    <w:rsid w:val="44034B4F"/>
    <w:rsid w:val="44071A99"/>
    <w:rsid w:val="4409EBB4"/>
    <w:rsid w:val="440A76D6"/>
    <w:rsid w:val="44113484"/>
    <w:rsid w:val="44180C99"/>
    <w:rsid w:val="441D8FE1"/>
    <w:rsid w:val="442A2618"/>
    <w:rsid w:val="44389B14"/>
    <w:rsid w:val="443AB536"/>
    <w:rsid w:val="443EF86E"/>
    <w:rsid w:val="444BB1F2"/>
    <w:rsid w:val="444D3460"/>
    <w:rsid w:val="446EDFC7"/>
    <w:rsid w:val="4474A0FD"/>
    <w:rsid w:val="447A768A"/>
    <w:rsid w:val="44895535"/>
    <w:rsid w:val="449075C7"/>
    <w:rsid w:val="44972812"/>
    <w:rsid w:val="44A045D0"/>
    <w:rsid w:val="44A1801B"/>
    <w:rsid w:val="44A698CB"/>
    <w:rsid w:val="44B325B2"/>
    <w:rsid w:val="44B4274D"/>
    <w:rsid w:val="44BB7845"/>
    <w:rsid w:val="44C2BD04"/>
    <w:rsid w:val="44CDF99C"/>
    <w:rsid w:val="44D1CA1F"/>
    <w:rsid w:val="44D3CC21"/>
    <w:rsid w:val="44E6161E"/>
    <w:rsid w:val="44F46327"/>
    <w:rsid w:val="44FB83E5"/>
    <w:rsid w:val="44FD381A"/>
    <w:rsid w:val="4510FC48"/>
    <w:rsid w:val="45151C76"/>
    <w:rsid w:val="451D57CD"/>
    <w:rsid w:val="45290AA4"/>
    <w:rsid w:val="453E4D27"/>
    <w:rsid w:val="45401B41"/>
    <w:rsid w:val="4540F4F4"/>
    <w:rsid w:val="455165AD"/>
    <w:rsid w:val="455A8084"/>
    <w:rsid w:val="455C5BF4"/>
    <w:rsid w:val="4561AA11"/>
    <w:rsid w:val="456467AA"/>
    <w:rsid w:val="456D14F6"/>
    <w:rsid w:val="457435B3"/>
    <w:rsid w:val="45746185"/>
    <w:rsid w:val="45777880"/>
    <w:rsid w:val="458947CA"/>
    <w:rsid w:val="458DA3A7"/>
    <w:rsid w:val="459131B0"/>
    <w:rsid w:val="45941A9C"/>
    <w:rsid w:val="4597290A"/>
    <w:rsid w:val="459EC755"/>
    <w:rsid w:val="459F76C4"/>
    <w:rsid w:val="45A48707"/>
    <w:rsid w:val="45B0631B"/>
    <w:rsid w:val="45BC6AFC"/>
    <w:rsid w:val="45C23ED6"/>
    <w:rsid w:val="45C324D9"/>
    <w:rsid w:val="45C36CEB"/>
    <w:rsid w:val="45D0912A"/>
    <w:rsid w:val="45D0C5C9"/>
    <w:rsid w:val="45D7C2E7"/>
    <w:rsid w:val="45D8B7E5"/>
    <w:rsid w:val="45D9EF71"/>
    <w:rsid w:val="45DAF457"/>
    <w:rsid w:val="460562AE"/>
    <w:rsid w:val="4614F5A7"/>
    <w:rsid w:val="461668C7"/>
    <w:rsid w:val="461882AC"/>
    <w:rsid w:val="461CA6B3"/>
    <w:rsid w:val="462325B0"/>
    <w:rsid w:val="462850FF"/>
    <w:rsid w:val="462FAC6E"/>
    <w:rsid w:val="463069C1"/>
    <w:rsid w:val="46306A56"/>
    <w:rsid w:val="463E44BB"/>
    <w:rsid w:val="464AF51C"/>
    <w:rsid w:val="4666A20C"/>
    <w:rsid w:val="466A4763"/>
    <w:rsid w:val="466BE54E"/>
    <w:rsid w:val="466FF52F"/>
    <w:rsid w:val="46770F91"/>
    <w:rsid w:val="467F678E"/>
    <w:rsid w:val="46819FD6"/>
    <w:rsid w:val="46895F61"/>
    <w:rsid w:val="468D37C7"/>
    <w:rsid w:val="4695CD27"/>
    <w:rsid w:val="46976FE4"/>
    <w:rsid w:val="469DBF3D"/>
    <w:rsid w:val="46A5AC54"/>
    <w:rsid w:val="46B4E969"/>
    <w:rsid w:val="46B8A95C"/>
    <w:rsid w:val="46C0A9AB"/>
    <w:rsid w:val="46C49418"/>
    <w:rsid w:val="46C66536"/>
    <w:rsid w:val="46CB2A9A"/>
    <w:rsid w:val="46D0D693"/>
    <w:rsid w:val="46E7E7D3"/>
    <w:rsid w:val="46EA9278"/>
    <w:rsid w:val="46F09D41"/>
    <w:rsid w:val="46FCEBE1"/>
    <w:rsid w:val="47034BFE"/>
    <w:rsid w:val="47036DEE"/>
    <w:rsid w:val="470F5D97"/>
    <w:rsid w:val="4721D275"/>
    <w:rsid w:val="472A7B04"/>
    <w:rsid w:val="472EB961"/>
    <w:rsid w:val="4736BD82"/>
    <w:rsid w:val="473CB4E2"/>
    <w:rsid w:val="47423F15"/>
    <w:rsid w:val="4742D5BE"/>
    <w:rsid w:val="474710D3"/>
    <w:rsid w:val="4750ADB4"/>
    <w:rsid w:val="475393F8"/>
    <w:rsid w:val="475C754D"/>
    <w:rsid w:val="476DEB3D"/>
    <w:rsid w:val="47752949"/>
    <w:rsid w:val="47831156"/>
    <w:rsid w:val="4783607E"/>
    <w:rsid w:val="4791FA3C"/>
    <w:rsid w:val="479EBED1"/>
    <w:rsid w:val="47A7FEDE"/>
    <w:rsid w:val="47AA60B9"/>
    <w:rsid w:val="47BE68D4"/>
    <w:rsid w:val="47D39049"/>
    <w:rsid w:val="47D63796"/>
    <w:rsid w:val="47DA2C3C"/>
    <w:rsid w:val="47DF1C01"/>
    <w:rsid w:val="47E69981"/>
    <w:rsid w:val="47EA8DC9"/>
    <w:rsid w:val="47EED522"/>
    <w:rsid w:val="4804B715"/>
    <w:rsid w:val="480D45E9"/>
    <w:rsid w:val="480F278D"/>
    <w:rsid w:val="4815DC7A"/>
    <w:rsid w:val="4816DB8D"/>
    <w:rsid w:val="481AEC29"/>
    <w:rsid w:val="48225227"/>
    <w:rsid w:val="4825C32F"/>
    <w:rsid w:val="482711A8"/>
    <w:rsid w:val="482AA873"/>
    <w:rsid w:val="4833128D"/>
    <w:rsid w:val="4840831F"/>
    <w:rsid w:val="4843E8AA"/>
    <w:rsid w:val="4850CA35"/>
    <w:rsid w:val="4852F925"/>
    <w:rsid w:val="4861EB05"/>
    <w:rsid w:val="48642067"/>
    <w:rsid w:val="48674336"/>
    <w:rsid w:val="486940C2"/>
    <w:rsid w:val="486C17AA"/>
    <w:rsid w:val="487CCACF"/>
    <w:rsid w:val="487E24BD"/>
    <w:rsid w:val="488C0236"/>
    <w:rsid w:val="4892CFFF"/>
    <w:rsid w:val="489F1672"/>
    <w:rsid w:val="489F6EE9"/>
    <w:rsid w:val="48B37F31"/>
    <w:rsid w:val="48BA3111"/>
    <w:rsid w:val="48BE0316"/>
    <w:rsid w:val="48C46D70"/>
    <w:rsid w:val="48CB7BBD"/>
    <w:rsid w:val="48D7637A"/>
    <w:rsid w:val="48D986CF"/>
    <w:rsid w:val="48DB4BF5"/>
    <w:rsid w:val="48DD928C"/>
    <w:rsid w:val="48DF315D"/>
    <w:rsid w:val="48E3240A"/>
    <w:rsid w:val="48E3B924"/>
    <w:rsid w:val="48ED7BE7"/>
    <w:rsid w:val="490301B1"/>
    <w:rsid w:val="4905925E"/>
    <w:rsid w:val="491746F1"/>
    <w:rsid w:val="491E20AB"/>
    <w:rsid w:val="492C8CD4"/>
    <w:rsid w:val="492DAC6D"/>
    <w:rsid w:val="4938CE13"/>
    <w:rsid w:val="49390461"/>
    <w:rsid w:val="49427514"/>
    <w:rsid w:val="49432BA8"/>
    <w:rsid w:val="494935A2"/>
    <w:rsid w:val="494B0AEA"/>
    <w:rsid w:val="49503D28"/>
    <w:rsid w:val="4970278C"/>
    <w:rsid w:val="49709C7E"/>
    <w:rsid w:val="49716D8C"/>
    <w:rsid w:val="49723CBF"/>
    <w:rsid w:val="4975835B"/>
    <w:rsid w:val="497AB158"/>
    <w:rsid w:val="497F2191"/>
    <w:rsid w:val="49850EDE"/>
    <w:rsid w:val="498C1C45"/>
    <w:rsid w:val="498F2BA4"/>
    <w:rsid w:val="49947ED7"/>
    <w:rsid w:val="4995BC8A"/>
    <w:rsid w:val="49AA8358"/>
    <w:rsid w:val="49B40E49"/>
    <w:rsid w:val="49B5CFF9"/>
    <w:rsid w:val="49B923A2"/>
    <w:rsid w:val="49BCC59F"/>
    <w:rsid w:val="49C0D09E"/>
    <w:rsid w:val="49DABF02"/>
    <w:rsid w:val="49E01719"/>
    <w:rsid w:val="49F2C3A8"/>
    <w:rsid w:val="4A0BB70E"/>
    <w:rsid w:val="4A1CE0FE"/>
    <w:rsid w:val="4A21FDD9"/>
    <w:rsid w:val="4A22773C"/>
    <w:rsid w:val="4A27EDD6"/>
    <w:rsid w:val="4A38BB0E"/>
    <w:rsid w:val="4A53CD62"/>
    <w:rsid w:val="4A5E027C"/>
    <w:rsid w:val="4A66B51C"/>
    <w:rsid w:val="4A6E7A70"/>
    <w:rsid w:val="4A79FD1A"/>
    <w:rsid w:val="4A848D4F"/>
    <w:rsid w:val="4A862C45"/>
    <w:rsid w:val="4A969293"/>
    <w:rsid w:val="4A980AAA"/>
    <w:rsid w:val="4AD2C86C"/>
    <w:rsid w:val="4AD3B347"/>
    <w:rsid w:val="4AE1F91E"/>
    <w:rsid w:val="4AE4EAAB"/>
    <w:rsid w:val="4AEF78A6"/>
    <w:rsid w:val="4B0B3C1B"/>
    <w:rsid w:val="4B204438"/>
    <w:rsid w:val="4B218CA1"/>
    <w:rsid w:val="4B26AF45"/>
    <w:rsid w:val="4B304454"/>
    <w:rsid w:val="4B3FC610"/>
    <w:rsid w:val="4B40C615"/>
    <w:rsid w:val="4B40CD63"/>
    <w:rsid w:val="4B50B009"/>
    <w:rsid w:val="4B5CB8B7"/>
    <w:rsid w:val="4B646034"/>
    <w:rsid w:val="4B65884E"/>
    <w:rsid w:val="4B683BD8"/>
    <w:rsid w:val="4B6FDB2B"/>
    <w:rsid w:val="4B71EBE3"/>
    <w:rsid w:val="4B773E5B"/>
    <w:rsid w:val="4B7AD071"/>
    <w:rsid w:val="4B8112D7"/>
    <w:rsid w:val="4B81E32E"/>
    <w:rsid w:val="4B94EFA6"/>
    <w:rsid w:val="4B95FF7F"/>
    <w:rsid w:val="4B96DD9B"/>
    <w:rsid w:val="4BA7F662"/>
    <w:rsid w:val="4BB3114E"/>
    <w:rsid w:val="4BB625CD"/>
    <w:rsid w:val="4BB751B8"/>
    <w:rsid w:val="4BC7BAC5"/>
    <w:rsid w:val="4BCE4219"/>
    <w:rsid w:val="4BE9E24E"/>
    <w:rsid w:val="4BEE7810"/>
    <w:rsid w:val="4BFCFEC4"/>
    <w:rsid w:val="4C01E647"/>
    <w:rsid w:val="4C033925"/>
    <w:rsid w:val="4C036A1B"/>
    <w:rsid w:val="4C05FFCF"/>
    <w:rsid w:val="4C0674D2"/>
    <w:rsid w:val="4C085906"/>
    <w:rsid w:val="4C088609"/>
    <w:rsid w:val="4C08C878"/>
    <w:rsid w:val="4C124749"/>
    <w:rsid w:val="4C141E1F"/>
    <w:rsid w:val="4C15AF8E"/>
    <w:rsid w:val="4C17D381"/>
    <w:rsid w:val="4C1B1416"/>
    <w:rsid w:val="4C20E7BC"/>
    <w:rsid w:val="4C297FEF"/>
    <w:rsid w:val="4C2A2A99"/>
    <w:rsid w:val="4C2AEF81"/>
    <w:rsid w:val="4C2F59B3"/>
    <w:rsid w:val="4C33BD67"/>
    <w:rsid w:val="4C4F2744"/>
    <w:rsid w:val="4C5FE822"/>
    <w:rsid w:val="4C6249DF"/>
    <w:rsid w:val="4C6C6A0D"/>
    <w:rsid w:val="4C785FD2"/>
    <w:rsid w:val="4C869C09"/>
    <w:rsid w:val="4C8FC66E"/>
    <w:rsid w:val="4C978B9B"/>
    <w:rsid w:val="4CA84D72"/>
    <w:rsid w:val="4CBC5D2A"/>
    <w:rsid w:val="4CC30841"/>
    <w:rsid w:val="4CD74F1D"/>
    <w:rsid w:val="4CDAB951"/>
    <w:rsid w:val="4CDF251B"/>
    <w:rsid w:val="4CDF2E2D"/>
    <w:rsid w:val="4CE341AF"/>
    <w:rsid w:val="4CE357D2"/>
    <w:rsid w:val="4CE7652B"/>
    <w:rsid w:val="4CEE5229"/>
    <w:rsid w:val="4CFC4161"/>
    <w:rsid w:val="4D013DF2"/>
    <w:rsid w:val="4D101D00"/>
    <w:rsid w:val="4D161ECD"/>
    <w:rsid w:val="4D18D154"/>
    <w:rsid w:val="4D1B356F"/>
    <w:rsid w:val="4D1D7ABB"/>
    <w:rsid w:val="4D271756"/>
    <w:rsid w:val="4D2E9AC0"/>
    <w:rsid w:val="4D35AA13"/>
    <w:rsid w:val="4D3EE94C"/>
    <w:rsid w:val="4D4201B6"/>
    <w:rsid w:val="4D4B4E84"/>
    <w:rsid w:val="4D4D8EC5"/>
    <w:rsid w:val="4D50722A"/>
    <w:rsid w:val="4D51CF1C"/>
    <w:rsid w:val="4D5505B9"/>
    <w:rsid w:val="4D5E7129"/>
    <w:rsid w:val="4D63403B"/>
    <w:rsid w:val="4D701131"/>
    <w:rsid w:val="4D82CDFF"/>
    <w:rsid w:val="4D86C580"/>
    <w:rsid w:val="4D874B49"/>
    <w:rsid w:val="4D996E87"/>
    <w:rsid w:val="4D9A7BCC"/>
    <w:rsid w:val="4DAE1F29"/>
    <w:rsid w:val="4DB56B86"/>
    <w:rsid w:val="4DB83510"/>
    <w:rsid w:val="4DBADE1B"/>
    <w:rsid w:val="4DBC8E8B"/>
    <w:rsid w:val="4DC2E47E"/>
    <w:rsid w:val="4DC34FCD"/>
    <w:rsid w:val="4DCD975F"/>
    <w:rsid w:val="4DD3FA1F"/>
    <w:rsid w:val="4DDD97E3"/>
    <w:rsid w:val="4DDD9AD3"/>
    <w:rsid w:val="4DDE57CA"/>
    <w:rsid w:val="4DE2976B"/>
    <w:rsid w:val="4DF5B40B"/>
    <w:rsid w:val="4E0BD6F8"/>
    <w:rsid w:val="4E124951"/>
    <w:rsid w:val="4E276B4E"/>
    <w:rsid w:val="4E2C78D9"/>
    <w:rsid w:val="4E30D90B"/>
    <w:rsid w:val="4E361DC6"/>
    <w:rsid w:val="4E3F6458"/>
    <w:rsid w:val="4E42D1E4"/>
    <w:rsid w:val="4E4488BF"/>
    <w:rsid w:val="4E4FC9DC"/>
    <w:rsid w:val="4E5AF248"/>
    <w:rsid w:val="4E6503C0"/>
    <w:rsid w:val="4E66684F"/>
    <w:rsid w:val="4E7475B7"/>
    <w:rsid w:val="4E878785"/>
    <w:rsid w:val="4E9233AE"/>
    <w:rsid w:val="4E986823"/>
    <w:rsid w:val="4E9BEC41"/>
    <w:rsid w:val="4E9E069A"/>
    <w:rsid w:val="4EAEBC9D"/>
    <w:rsid w:val="4EB36EAB"/>
    <w:rsid w:val="4EB3E8AF"/>
    <w:rsid w:val="4EBC1827"/>
    <w:rsid w:val="4EBDA637"/>
    <w:rsid w:val="4EBE00F7"/>
    <w:rsid w:val="4EC6FAE7"/>
    <w:rsid w:val="4ECB1B64"/>
    <w:rsid w:val="4ECF0418"/>
    <w:rsid w:val="4EE190FB"/>
    <w:rsid w:val="4EE238FE"/>
    <w:rsid w:val="4EE65C85"/>
    <w:rsid w:val="4EEAAFA0"/>
    <w:rsid w:val="4F04145B"/>
    <w:rsid w:val="4F059857"/>
    <w:rsid w:val="4F172CBA"/>
    <w:rsid w:val="4F17EF47"/>
    <w:rsid w:val="4F2B872C"/>
    <w:rsid w:val="4F2BFF05"/>
    <w:rsid w:val="4F36D33F"/>
    <w:rsid w:val="4F4A1701"/>
    <w:rsid w:val="4F4B4B9D"/>
    <w:rsid w:val="4F5105DD"/>
    <w:rsid w:val="4F5D96B9"/>
    <w:rsid w:val="4F652ECF"/>
    <w:rsid w:val="4F6D4EE8"/>
    <w:rsid w:val="4F7E2180"/>
    <w:rsid w:val="4F7E672A"/>
    <w:rsid w:val="4F8703CC"/>
    <w:rsid w:val="4F87BA91"/>
    <w:rsid w:val="4F8F7FE0"/>
    <w:rsid w:val="4F8FDB30"/>
    <w:rsid w:val="4F92C4D3"/>
    <w:rsid w:val="4F94C6C8"/>
    <w:rsid w:val="4F9CBAB6"/>
    <w:rsid w:val="4FA2C2A1"/>
    <w:rsid w:val="4FA50335"/>
    <w:rsid w:val="4FAC54DF"/>
    <w:rsid w:val="4FBF7B1A"/>
    <w:rsid w:val="4FC4A55E"/>
    <w:rsid w:val="4FC65411"/>
    <w:rsid w:val="4FC7D920"/>
    <w:rsid w:val="4FE0F7A6"/>
    <w:rsid w:val="4FE244F7"/>
    <w:rsid w:val="4FE378CC"/>
    <w:rsid w:val="4FE3D707"/>
    <w:rsid w:val="4FEBED82"/>
    <w:rsid w:val="4FF5679D"/>
    <w:rsid w:val="4FF6226A"/>
    <w:rsid w:val="500334CC"/>
    <w:rsid w:val="50165176"/>
    <w:rsid w:val="5016E97F"/>
    <w:rsid w:val="5021F637"/>
    <w:rsid w:val="5026E387"/>
    <w:rsid w:val="50273207"/>
    <w:rsid w:val="502F1B8A"/>
    <w:rsid w:val="503D6465"/>
    <w:rsid w:val="5041D537"/>
    <w:rsid w:val="50483E7B"/>
    <w:rsid w:val="504FFCE5"/>
    <w:rsid w:val="5050D6EA"/>
    <w:rsid w:val="505EA1B8"/>
    <w:rsid w:val="50703A5F"/>
    <w:rsid w:val="507E443E"/>
    <w:rsid w:val="508B27DC"/>
    <w:rsid w:val="508BB94C"/>
    <w:rsid w:val="508E5B88"/>
    <w:rsid w:val="50920F76"/>
    <w:rsid w:val="509A8F6B"/>
    <w:rsid w:val="509E4690"/>
    <w:rsid w:val="50A141A9"/>
    <w:rsid w:val="50A46967"/>
    <w:rsid w:val="50B0A350"/>
    <w:rsid w:val="50C6708A"/>
    <w:rsid w:val="50C805F1"/>
    <w:rsid w:val="50D2B441"/>
    <w:rsid w:val="50D44D82"/>
    <w:rsid w:val="50D6FB6A"/>
    <w:rsid w:val="50EAC61B"/>
    <w:rsid w:val="50EDE0D4"/>
    <w:rsid w:val="50F6D4C0"/>
    <w:rsid w:val="50F98496"/>
    <w:rsid w:val="5101FA90"/>
    <w:rsid w:val="510729E1"/>
    <w:rsid w:val="511BEF8D"/>
    <w:rsid w:val="512FACBC"/>
    <w:rsid w:val="513770CB"/>
    <w:rsid w:val="514A3AA9"/>
    <w:rsid w:val="5150D123"/>
    <w:rsid w:val="51545154"/>
    <w:rsid w:val="5155F32C"/>
    <w:rsid w:val="51620F9F"/>
    <w:rsid w:val="5172CD74"/>
    <w:rsid w:val="51738DC0"/>
    <w:rsid w:val="517C26D6"/>
    <w:rsid w:val="517E123C"/>
    <w:rsid w:val="5181BC3B"/>
    <w:rsid w:val="5182F238"/>
    <w:rsid w:val="51839787"/>
    <w:rsid w:val="518AE66D"/>
    <w:rsid w:val="518E2127"/>
    <w:rsid w:val="51953BA4"/>
    <w:rsid w:val="519D4925"/>
    <w:rsid w:val="51B81B39"/>
    <w:rsid w:val="51B8A1FD"/>
    <w:rsid w:val="51BA74E4"/>
    <w:rsid w:val="51BC5ED1"/>
    <w:rsid w:val="51CB4CA9"/>
    <w:rsid w:val="51CE8AD9"/>
    <w:rsid w:val="51CE9250"/>
    <w:rsid w:val="51D01C02"/>
    <w:rsid w:val="51DA2EF4"/>
    <w:rsid w:val="51DAE17B"/>
    <w:rsid w:val="51F8B7BB"/>
    <w:rsid w:val="520675EE"/>
    <w:rsid w:val="520FBFF0"/>
    <w:rsid w:val="522927E1"/>
    <w:rsid w:val="522A8209"/>
    <w:rsid w:val="5235C18D"/>
    <w:rsid w:val="5238969B"/>
    <w:rsid w:val="525FACE7"/>
    <w:rsid w:val="525FDCB4"/>
    <w:rsid w:val="52638F79"/>
    <w:rsid w:val="527FADDB"/>
    <w:rsid w:val="52927625"/>
    <w:rsid w:val="52954986"/>
    <w:rsid w:val="529DDBE9"/>
    <w:rsid w:val="52B09B55"/>
    <w:rsid w:val="52C5DAA5"/>
    <w:rsid w:val="52C69FC1"/>
    <w:rsid w:val="52C90D4A"/>
    <w:rsid w:val="52D56FB7"/>
    <w:rsid w:val="52D73D8A"/>
    <w:rsid w:val="52D9CFB9"/>
    <w:rsid w:val="52D9ED13"/>
    <w:rsid w:val="52E4F87F"/>
    <w:rsid w:val="52F21621"/>
    <w:rsid w:val="52F869DF"/>
    <w:rsid w:val="52FD95C2"/>
    <w:rsid w:val="530ABB5B"/>
    <w:rsid w:val="5312E844"/>
    <w:rsid w:val="531E765D"/>
    <w:rsid w:val="5325DC46"/>
    <w:rsid w:val="5327F3AF"/>
    <w:rsid w:val="53320584"/>
    <w:rsid w:val="5336872A"/>
    <w:rsid w:val="533B18AD"/>
    <w:rsid w:val="533D22F7"/>
    <w:rsid w:val="534E1CF1"/>
    <w:rsid w:val="53524293"/>
    <w:rsid w:val="535D7A37"/>
    <w:rsid w:val="5370ADA3"/>
    <w:rsid w:val="5389B3BE"/>
    <w:rsid w:val="53929B35"/>
    <w:rsid w:val="5392B140"/>
    <w:rsid w:val="5395AAF5"/>
    <w:rsid w:val="5399F7F5"/>
    <w:rsid w:val="539ACB3F"/>
    <w:rsid w:val="53ACD016"/>
    <w:rsid w:val="53B16DBD"/>
    <w:rsid w:val="53B4921D"/>
    <w:rsid w:val="53C33A0A"/>
    <w:rsid w:val="53DBA926"/>
    <w:rsid w:val="53ED0200"/>
    <w:rsid w:val="54079C3F"/>
    <w:rsid w:val="540E7C0C"/>
    <w:rsid w:val="5421ABD5"/>
    <w:rsid w:val="5424295E"/>
    <w:rsid w:val="5428F087"/>
    <w:rsid w:val="5431E92B"/>
    <w:rsid w:val="543B71A0"/>
    <w:rsid w:val="544D2CED"/>
    <w:rsid w:val="5454EA28"/>
    <w:rsid w:val="5457BEAE"/>
    <w:rsid w:val="5457EBD0"/>
    <w:rsid w:val="546FF269"/>
    <w:rsid w:val="54719F0B"/>
    <w:rsid w:val="5477550B"/>
    <w:rsid w:val="547F9F5A"/>
    <w:rsid w:val="548057CB"/>
    <w:rsid w:val="54836BC2"/>
    <w:rsid w:val="54862520"/>
    <w:rsid w:val="548D17A7"/>
    <w:rsid w:val="549B464D"/>
    <w:rsid w:val="549D0040"/>
    <w:rsid w:val="54BFEC1A"/>
    <w:rsid w:val="54C0B42C"/>
    <w:rsid w:val="54C2578E"/>
    <w:rsid w:val="54C7191C"/>
    <w:rsid w:val="54C96885"/>
    <w:rsid w:val="54CC7E0D"/>
    <w:rsid w:val="54D8C761"/>
    <w:rsid w:val="54EB970A"/>
    <w:rsid w:val="54FF157C"/>
    <w:rsid w:val="55026456"/>
    <w:rsid w:val="5502C114"/>
    <w:rsid w:val="5503FD1F"/>
    <w:rsid w:val="551B6291"/>
    <w:rsid w:val="55246122"/>
    <w:rsid w:val="552A0B7D"/>
    <w:rsid w:val="55363F67"/>
    <w:rsid w:val="5538088D"/>
    <w:rsid w:val="553B40CC"/>
    <w:rsid w:val="553D7D2C"/>
    <w:rsid w:val="5540A24B"/>
    <w:rsid w:val="55419684"/>
    <w:rsid w:val="5561A06D"/>
    <w:rsid w:val="556881FC"/>
    <w:rsid w:val="556EAF68"/>
    <w:rsid w:val="556F63E7"/>
    <w:rsid w:val="5577A6A5"/>
    <w:rsid w:val="557C3898"/>
    <w:rsid w:val="55988FA9"/>
    <w:rsid w:val="55A19E55"/>
    <w:rsid w:val="55A276EE"/>
    <w:rsid w:val="55AE5D2D"/>
    <w:rsid w:val="55B367BE"/>
    <w:rsid w:val="55B606EA"/>
    <w:rsid w:val="55B6E18D"/>
    <w:rsid w:val="55BE5B07"/>
    <w:rsid w:val="55C120B8"/>
    <w:rsid w:val="55C2FD26"/>
    <w:rsid w:val="55C3C4AE"/>
    <w:rsid w:val="55C8431F"/>
    <w:rsid w:val="55D063A1"/>
    <w:rsid w:val="55D0BBA7"/>
    <w:rsid w:val="55D9029C"/>
    <w:rsid w:val="561ADF4D"/>
    <w:rsid w:val="561FB955"/>
    <w:rsid w:val="56284B75"/>
    <w:rsid w:val="562FA504"/>
    <w:rsid w:val="56348B6A"/>
    <w:rsid w:val="563DDA95"/>
    <w:rsid w:val="56526FF6"/>
    <w:rsid w:val="565FA3AC"/>
    <w:rsid w:val="5668CF59"/>
    <w:rsid w:val="5692B893"/>
    <w:rsid w:val="5695BE6B"/>
    <w:rsid w:val="56A64529"/>
    <w:rsid w:val="56A99E11"/>
    <w:rsid w:val="56AFBAC2"/>
    <w:rsid w:val="56C12ED0"/>
    <w:rsid w:val="56DF8668"/>
    <w:rsid w:val="56EA0200"/>
    <w:rsid w:val="56EF178B"/>
    <w:rsid w:val="56EFFA93"/>
    <w:rsid w:val="56F0A65A"/>
    <w:rsid w:val="56F2281A"/>
    <w:rsid w:val="56F8D04D"/>
    <w:rsid w:val="56F9D6EA"/>
    <w:rsid w:val="56FD2A5D"/>
    <w:rsid w:val="56FFD158"/>
    <w:rsid w:val="57004CB6"/>
    <w:rsid w:val="57008B5E"/>
    <w:rsid w:val="57078ECD"/>
    <w:rsid w:val="570F8737"/>
    <w:rsid w:val="571879C8"/>
    <w:rsid w:val="571B7991"/>
    <w:rsid w:val="5727F4FB"/>
    <w:rsid w:val="572CC6DF"/>
    <w:rsid w:val="5738DDDC"/>
    <w:rsid w:val="573CF016"/>
    <w:rsid w:val="5745017C"/>
    <w:rsid w:val="5745047A"/>
    <w:rsid w:val="57476DE2"/>
    <w:rsid w:val="5753108F"/>
    <w:rsid w:val="575BC1E6"/>
    <w:rsid w:val="575DFCD5"/>
    <w:rsid w:val="57669679"/>
    <w:rsid w:val="577691CD"/>
    <w:rsid w:val="5782B29F"/>
    <w:rsid w:val="57880D54"/>
    <w:rsid w:val="578E7987"/>
    <w:rsid w:val="5790EBC9"/>
    <w:rsid w:val="5795904F"/>
    <w:rsid w:val="57972E3C"/>
    <w:rsid w:val="579B81A8"/>
    <w:rsid w:val="57A0618B"/>
    <w:rsid w:val="57A89EEB"/>
    <w:rsid w:val="57A8EEFA"/>
    <w:rsid w:val="57BB3877"/>
    <w:rsid w:val="57CA4931"/>
    <w:rsid w:val="57D3C61D"/>
    <w:rsid w:val="57DB51E1"/>
    <w:rsid w:val="57DBB74F"/>
    <w:rsid w:val="57DF6CB3"/>
    <w:rsid w:val="57ED62F8"/>
    <w:rsid w:val="57FA5D56"/>
    <w:rsid w:val="5803196D"/>
    <w:rsid w:val="580BD05D"/>
    <w:rsid w:val="58140794"/>
    <w:rsid w:val="5822B8F6"/>
    <w:rsid w:val="58252997"/>
    <w:rsid w:val="58298192"/>
    <w:rsid w:val="5839B23C"/>
    <w:rsid w:val="584A6519"/>
    <w:rsid w:val="584B37C1"/>
    <w:rsid w:val="584DCD50"/>
    <w:rsid w:val="586228BC"/>
    <w:rsid w:val="58637BEE"/>
    <w:rsid w:val="58679C1D"/>
    <w:rsid w:val="586AEBEE"/>
    <w:rsid w:val="5876DB5B"/>
    <w:rsid w:val="587CA0F5"/>
    <w:rsid w:val="588003A2"/>
    <w:rsid w:val="5880B63C"/>
    <w:rsid w:val="58827591"/>
    <w:rsid w:val="588E90AF"/>
    <w:rsid w:val="5898E732"/>
    <w:rsid w:val="589E3FAA"/>
    <w:rsid w:val="58B51EAE"/>
    <w:rsid w:val="58C35017"/>
    <w:rsid w:val="58C4F6B2"/>
    <w:rsid w:val="58CD20D5"/>
    <w:rsid w:val="58D4ED22"/>
    <w:rsid w:val="58D7A58D"/>
    <w:rsid w:val="58D9817E"/>
    <w:rsid w:val="58E6B7E3"/>
    <w:rsid w:val="58F09CB4"/>
    <w:rsid w:val="58F3052A"/>
    <w:rsid w:val="58FC2A05"/>
    <w:rsid w:val="59075C50"/>
    <w:rsid w:val="59116895"/>
    <w:rsid w:val="5912F442"/>
    <w:rsid w:val="5920CD1C"/>
    <w:rsid w:val="5920FA70"/>
    <w:rsid w:val="59283052"/>
    <w:rsid w:val="5928FCF3"/>
    <w:rsid w:val="59296AC8"/>
    <w:rsid w:val="592E8BD9"/>
    <w:rsid w:val="5944BF14"/>
    <w:rsid w:val="594552DB"/>
    <w:rsid w:val="595105FC"/>
    <w:rsid w:val="595C872C"/>
    <w:rsid w:val="596D96C1"/>
    <w:rsid w:val="5971B23E"/>
    <w:rsid w:val="5987F9A6"/>
    <w:rsid w:val="598909E3"/>
    <w:rsid w:val="5993E280"/>
    <w:rsid w:val="599C0ED9"/>
    <w:rsid w:val="59B1CC72"/>
    <w:rsid w:val="59B43765"/>
    <w:rsid w:val="59B7EE5B"/>
    <w:rsid w:val="59B8F106"/>
    <w:rsid w:val="59C7FDD7"/>
    <w:rsid w:val="59CE73DF"/>
    <w:rsid w:val="59D6761D"/>
    <w:rsid w:val="59D737F6"/>
    <w:rsid w:val="59E5615B"/>
    <w:rsid w:val="59F5F924"/>
    <w:rsid w:val="5A0A020F"/>
    <w:rsid w:val="5A1E70A8"/>
    <w:rsid w:val="5A256DE7"/>
    <w:rsid w:val="5A2C8FA5"/>
    <w:rsid w:val="5A36C7F7"/>
    <w:rsid w:val="5A38F441"/>
    <w:rsid w:val="5A5B7DC6"/>
    <w:rsid w:val="5A5E81C7"/>
    <w:rsid w:val="5A6E4169"/>
    <w:rsid w:val="5A79193B"/>
    <w:rsid w:val="5A7F6262"/>
    <w:rsid w:val="5A979CBA"/>
    <w:rsid w:val="5A986A6B"/>
    <w:rsid w:val="5A9FD3E3"/>
    <w:rsid w:val="5AA17434"/>
    <w:rsid w:val="5AA277D4"/>
    <w:rsid w:val="5AA2EFB3"/>
    <w:rsid w:val="5AAC380A"/>
    <w:rsid w:val="5AADFEF7"/>
    <w:rsid w:val="5AB2A468"/>
    <w:rsid w:val="5AB518D4"/>
    <w:rsid w:val="5AB92FEA"/>
    <w:rsid w:val="5ABF6E1D"/>
    <w:rsid w:val="5ADB5C2D"/>
    <w:rsid w:val="5AE58D56"/>
    <w:rsid w:val="5AE64E73"/>
    <w:rsid w:val="5AE7B559"/>
    <w:rsid w:val="5AEA4591"/>
    <w:rsid w:val="5AEA5678"/>
    <w:rsid w:val="5AFFBA05"/>
    <w:rsid w:val="5B2062CA"/>
    <w:rsid w:val="5B3F1E2C"/>
    <w:rsid w:val="5B406A96"/>
    <w:rsid w:val="5B433D2C"/>
    <w:rsid w:val="5B43BD2B"/>
    <w:rsid w:val="5B445B29"/>
    <w:rsid w:val="5B461401"/>
    <w:rsid w:val="5B550D52"/>
    <w:rsid w:val="5B5BEB79"/>
    <w:rsid w:val="5B5E8480"/>
    <w:rsid w:val="5B62C79F"/>
    <w:rsid w:val="5B6E118E"/>
    <w:rsid w:val="5B6F5377"/>
    <w:rsid w:val="5B7B1C60"/>
    <w:rsid w:val="5B8A0F17"/>
    <w:rsid w:val="5B8C1E2D"/>
    <w:rsid w:val="5B8CA041"/>
    <w:rsid w:val="5BA479E8"/>
    <w:rsid w:val="5BA67415"/>
    <w:rsid w:val="5BB27850"/>
    <w:rsid w:val="5BB4CE86"/>
    <w:rsid w:val="5BB5C826"/>
    <w:rsid w:val="5BB949FC"/>
    <w:rsid w:val="5BB96148"/>
    <w:rsid w:val="5BC939F5"/>
    <w:rsid w:val="5BCDD36B"/>
    <w:rsid w:val="5BDB80FF"/>
    <w:rsid w:val="5BE9A7E0"/>
    <w:rsid w:val="5BEC0474"/>
    <w:rsid w:val="5BEC87A4"/>
    <w:rsid w:val="5BFAAF29"/>
    <w:rsid w:val="5BFCD065"/>
    <w:rsid w:val="5C3B4845"/>
    <w:rsid w:val="5C42A241"/>
    <w:rsid w:val="5C47A1CF"/>
    <w:rsid w:val="5C4D89B7"/>
    <w:rsid w:val="5C4F8B20"/>
    <w:rsid w:val="5C518028"/>
    <w:rsid w:val="5C78D71A"/>
    <w:rsid w:val="5C7C68F3"/>
    <w:rsid w:val="5C85F940"/>
    <w:rsid w:val="5C87FFB5"/>
    <w:rsid w:val="5C9189F9"/>
    <w:rsid w:val="5C94828A"/>
    <w:rsid w:val="5C9C31F7"/>
    <w:rsid w:val="5CA551DF"/>
    <w:rsid w:val="5CAAF3D8"/>
    <w:rsid w:val="5CB0C38A"/>
    <w:rsid w:val="5CB9B144"/>
    <w:rsid w:val="5CBD213E"/>
    <w:rsid w:val="5CCB336D"/>
    <w:rsid w:val="5CD156F6"/>
    <w:rsid w:val="5CDC117C"/>
    <w:rsid w:val="5CEB1038"/>
    <w:rsid w:val="5CEE7679"/>
    <w:rsid w:val="5CEF1F49"/>
    <w:rsid w:val="5CFC229B"/>
    <w:rsid w:val="5CFF8CE4"/>
    <w:rsid w:val="5D09E4EA"/>
    <w:rsid w:val="5D104787"/>
    <w:rsid w:val="5D11A688"/>
    <w:rsid w:val="5D1B885B"/>
    <w:rsid w:val="5D5673F4"/>
    <w:rsid w:val="5D61BB11"/>
    <w:rsid w:val="5D62C89D"/>
    <w:rsid w:val="5D69E7DD"/>
    <w:rsid w:val="5D75B589"/>
    <w:rsid w:val="5D7ECE82"/>
    <w:rsid w:val="5D8AA81A"/>
    <w:rsid w:val="5D982CA7"/>
    <w:rsid w:val="5D9AF391"/>
    <w:rsid w:val="5D9BA2E0"/>
    <w:rsid w:val="5DA2C402"/>
    <w:rsid w:val="5DAF32C2"/>
    <w:rsid w:val="5DB3D6DD"/>
    <w:rsid w:val="5DBB4875"/>
    <w:rsid w:val="5DBF52F5"/>
    <w:rsid w:val="5DCE6947"/>
    <w:rsid w:val="5DD2D8AD"/>
    <w:rsid w:val="5DE412D3"/>
    <w:rsid w:val="5DE828A5"/>
    <w:rsid w:val="5DEE6154"/>
    <w:rsid w:val="5DF0A0A2"/>
    <w:rsid w:val="5DF32B38"/>
    <w:rsid w:val="5DF76722"/>
    <w:rsid w:val="5DF8DB4D"/>
    <w:rsid w:val="5E0B6089"/>
    <w:rsid w:val="5E0BCEA0"/>
    <w:rsid w:val="5E18790D"/>
    <w:rsid w:val="5E1DD3DA"/>
    <w:rsid w:val="5E1DEA14"/>
    <w:rsid w:val="5E21A6FA"/>
    <w:rsid w:val="5E31622D"/>
    <w:rsid w:val="5E33E380"/>
    <w:rsid w:val="5E3A3B07"/>
    <w:rsid w:val="5E412F1C"/>
    <w:rsid w:val="5E44B547"/>
    <w:rsid w:val="5E4903ED"/>
    <w:rsid w:val="5E511CF8"/>
    <w:rsid w:val="5E646DEA"/>
    <w:rsid w:val="5E733195"/>
    <w:rsid w:val="5E75A5A7"/>
    <w:rsid w:val="5E7BF24F"/>
    <w:rsid w:val="5E7F3E55"/>
    <w:rsid w:val="5E7F4C9D"/>
    <w:rsid w:val="5E821F85"/>
    <w:rsid w:val="5E82376E"/>
    <w:rsid w:val="5E8712DF"/>
    <w:rsid w:val="5E95CC72"/>
    <w:rsid w:val="5EA4AC4F"/>
    <w:rsid w:val="5EABC5F7"/>
    <w:rsid w:val="5EAF78A8"/>
    <w:rsid w:val="5EBD43D6"/>
    <w:rsid w:val="5ED88D6C"/>
    <w:rsid w:val="5EE5D470"/>
    <w:rsid w:val="5EF249D0"/>
    <w:rsid w:val="5EF99AA5"/>
    <w:rsid w:val="5EFA960E"/>
    <w:rsid w:val="5F00EA7E"/>
    <w:rsid w:val="5F071886"/>
    <w:rsid w:val="5F08505F"/>
    <w:rsid w:val="5F293245"/>
    <w:rsid w:val="5F308BDC"/>
    <w:rsid w:val="5F34CD91"/>
    <w:rsid w:val="5F48ACA7"/>
    <w:rsid w:val="5F503F8D"/>
    <w:rsid w:val="5F51CC8F"/>
    <w:rsid w:val="5F5E443C"/>
    <w:rsid w:val="5F6E3D6B"/>
    <w:rsid w:val="5F748C1C"/>
    <w:rsid w:val="5F779416"/>
    <w:rsid w:val="5F907F35"/>
    <w:rsid w:val="5F91317E"/>
    <w:rsid w:val="5F97946F"/>
    <w:rsid w:val="5F990CB3"/>
    <w:rsid w:val="5FA4BB29"/>
    <w:rsid w:val="5FA59DFB"/>
    <w:rsid w:val="5FB461BA"/>
    <w:rsid w:val="5FBAD65A"/>
    <w:rsid w:val="5FBE9447"/>
    <w:rsid w:val="5FC2814C"/>
    <w:rsid w:val="5FCD372F"/>
    <w:rsid w:val="5FE573D5"/>
    <w:rsid w:val="5FF98D4C"/>
    <w:rsid w:val="5FFA1FA4"/>
    <w:rsid w:val="5FFB197D"/>
    <w:rsid w:val="5FFEF62A"/>
    <w:rsid w:val="6006D909"/>
    <w:rsid w:val="600A7986"/>
    <w:rsid w:val="601403F4"/>
    <w:rsid w:val="60208C3A"/>
    <w:rsid w:val="6020FC73"/>
    <w:rsid w:val="602C5BF8"/>
    <w:rsid w:val="60316000"/>
    <w:rsid w:val="6047A0BD"/>
    <w:rsid w:val="604AD0B2"/>
    <w:rsid w:val="60570364"/>
    <w:rsid w:val="606A2B24"/>
    <w:rsid w:val="6086834F"/>
    <w:rsid w:val="6086BD9B"/>
    <w:rsid w:val="6087B36E"/>
    <w:rsid w:val="608A512E"/>
    <w:rsid w:val="6091B113"/>
    <w:rsid w:val="609571CB"/>
    <w:rsid w:val="60B23620"/>
    <w:rsid w:val="60B3CDAD"/>
    <w:rsid w:val="60B93F91"/>
    <w:rsid w:val="60BADAA3"/>
    <w:rsid w:val="60BE281C"/>
    <w:rsid w:val="60C0EE42"/>
    <w:rsid w:val="60D02EC1"/>
    <w:rsid w:val="60D51FF5"/>
    <w:rsid w:val="60D95950"/>
    <w:rsid w:val="60DBAE3E"/>
    <w:rsid w:val="60E20669"/>
    <w:rsid w:val="60E46EE0"/>
    <w:rsid w:val="60E6A066"/>
    <w:rsid w:val="60EB4D67"/>
    <w:rsid w:val="60F6C744"/>
    <w:rsid w:val="60F9F0A2"/>
    <w:rsid w:val="61044BE0"/>
    <w:rsid w:val="6113A33A"/>
    <w:rsid w:val="61241B26"/>
    <w:rsid w:val="6136716A"/>
    <w:rsid w:val="61434E8A"/>
    <w:rsid w:val="6149BABF"/>
    <w:rsid w:val="6160B0E8"/>
    <w:rsid w:val="61620439"/>
    <w:rsid w:val="6171FCA4"/>
    <w:rsid w:val="619C912D"/>
    <w:rsid w:val="61AEFB92"/>
    <w:rsid w:val="61AFE4D5"/>
    <w:rsid w:val="61B1CC2A"/>
    <w:rsid w:val="61BA87FA"/>
    <w:rsid w:val="61C4D669"/>
    <w:rsid w:val="61CE13FA"/>
    <w:rsid w:val="61E0D937"/>
    <w:rsid w:val="61ED0538"/>
    <w:rsid w:val="61FF9CAD"/>
    <w:rsid w:val="620B0DEA"/>
    <w:rsid w:val="6219F91D"/>
    <w:rsid w:val="6220423D"/>
    <w:rsid w:val="6228BBCD"/>
    <w:rsid w:val="622AAB62"/>
    <w:rsid w:val="62312191"/>
    <w:rsid w:val="6233CA98"/>
    <w:rsid w:val="6250AD1F"/>
    <w:rsid w:val="627487A9"/>
    <w:rsid w:val="627D096C"/>
    <w:rsid w:val="6283E512"/>
    <w:rsid w:val="628507E3"/>
    <w:rsid w:val="6292F811"/>
    <w:rsid w:val="6296C869"/>
    <w:rsid w:val="6298F514"/>
    <w:rsid w:val="62A899EF"/>
    <w:rsid w:val="62C269E9"/>
    <w:rsid w:val="62CD0AC4"/>
    <w:rsid w:val="62CD49BD"/>
    <w:rsid w:val="62D57CB9"/>
    <w:rsid w:val="62E298C3"/>
    <w:rsid w:val="62E2D356"/>
    <w:rsid w:val="62EA24BF"/>
    <w:rsid w:val="62ED8954"/>
    <w:rsid w:val="62F151D9"/>
    <w:rsid w:val="62FA3E72"/>
    <w:rsid w:val="6300CF8F"/>
    <w:rsid w:val="6302A715"/>
    <w:rsid w:val="63078DFE"/>
    <w:rsid w:val="6308187F"/>
    <w:rsid w:val="6315AB7F"/>
    <w:rsid w:val="631A3157"/>
    <w:rsid w:val="631ABE3C"/>
    <w:rsid w:val="6320D97B"/>
    <w:rsid w:val="6322347B"/>
    <w:rsid w:val="6326AAFC"/>
    <w:rsid w:val="632F870B"/>
    <w:rsid w:val="633F396A"/>
    <w:rsid w:val="635110DF"/>
    <w:rsid w:val="635DDD99"/>
    <w:rsid w:val="63671855"/>
    <w:rsid w:val="636B5050"/>
    <w:rsid w:val="636E19B6"/>
    <w:rsid w:val="6384A353"/>
    <w:rsid w:val="63850A90"/>
    <w:rsid w:val="639951EC"/>
    <w:rsid w:val="639A8D6C"/>
    <w:rsid w:val="63BA0D80"/>
    <w:rsid w:val="63C64952"/>
    <w:rsid w:val="63CAA08C"/>
    <w:rsid w:val="63DAE1B8"/>
    <w:rsid w:val="63E2A50A"/>
    <w:rsid w:val="63EB5924"/>
    <w:rsid w:val="63EFDFD7"/>
    <w:rsid w:val="63F44926"/>
    <w:rsid w:val="63FAC6D7"/>
    <w:rsid w:val="63FBE575"/>
    <w:rsid w:val="640CA993"/>
    <w:rsid w:val="642442CE"/>
    <w:rsid w:val="64265178"/>
    <w:rsid w:val="6430D6ED"/>
    <w:rsid w:val="643327EC"/>
    <w:rsid w:val="643B1151"/>
    <w:rsid w:val="643B89F3"/>
    <w:rsid w:val="643F65BB"/>
    <w:rsid w:val="64477BDF"/>
    <w:rsid w:val="644B6E73"/>
    <w:rsid w:val="644C24E8"/>
    <w:rsid w:val="644C4B3D"/>
    <w:rsid w:val="6453905C"/>
    <w:rsid w:val="64554538"/>
    <w:rsid w:val="64587D61"/>
    <w:rsid w:val="6459898C"/>
    <w:rsid w:val="645DC19B"/>
    <w:rsid w:val="645F592B"/>
    <w:rsid w:val="646BD082"/>
    <w:rsid w:val="646C0582"/>
    <w:rsid w:val="6474EC95"/>
    <w:rsid w:val="64764192"/>
    <w:rsid w:val="64857420"/>
    <w:rsid w:val="64968857"/>
    <w:rsid w:val="6498D749"/>
    <w:rsid w:val="6498E9E0"/>
    <w:rsid w:val="64A5B5AD"/>
    <w:rsid w:val="64A9477B"/>
    <w:rsid w:val="64BB3ADD"/>
    <w:rsid w:val="64BE9317"/>
    <w:rsid w:val="64BEAA8C"/>
    <w:rsid w:val="64C6863D"/>
    <w:rsid w:val="64CA3EF2"/>
    <w:rsid w:val="64CE00E8"/>
    <w:rsid w:val="64CE345C"/>
    <w:rsid w:val="64D24FCE"/>
    <w:rsid w:val="64E367FC"/>
    <w:rsid w:val="64E38EED"/>
    <w:rsid w:val="64E68768"/>
    <w:rsid w:val="64EE9C71"/>
    <w:rsid w:val="64F7C9CF"/>
    <w:rsid w:val="65022413"/>
    <w:rsid w:val="650A4D64"/>
    <w:rsid w:val="650F8FB5"/>
    <w:rsid w:val="6510DFF9"/>
    <w:rsid w:val="6519BD0A"/>
    <w:rsid w:val="65298AB6"/>
    <w:rsid w:val="652A9138"/>
    <w:rsid w:val="652F5761"/>
    <w:rsid w:val="654C1D03"/>
    <w:rsid w:val="65547B50"/>
    <w:rsid w:val="655BF256"/>
    <w:rsid w:val="65706F79"/>
    <w:rsid w:val="65808E8F"/>
    <w:rsid w:val="65968A76"/>
    <w:rsid w:val="6597D5CC"/>
    <w:rsid w:val="65A20FD7"/>
    <w:rsid w:val="65A42A14"/>
    <w:rsid w:val="65AE05E0"/>
    <w:rsid w:val="65BBF31D"/>
    <w:rsid w:val="65BE148C"/>
    <w:rsid w:val="65C42D79"/>
    <w:rsid w:val="65C66870"/>
    <w:rsid w:val="65D145B9"/>
    <w:rsid w:val="65DBC177"/>
    <w:rsid w:val="65DC3CF5"/>
    <w:rsid w:val="65E4FE58"/>
    <w:rsid w:val="65EBAC8B"/>
    <w:rsid w:val="65F5C65C"/>
    <w:rsid w:val="65F9058A"/>
    <w:rsid w:val="65F9A2C4"/>
    <w:rsid w:val="65FEA6CE"/>
    <w:rsid w:val="65FFBEFA"/>
    <w:rsid w:val="66025ADC"/>
    <w:rsid w:val="6609DD3B"/>
    <w:rsid w:val="660E633C"/>
    <w:rsid w:val="661830A7"/>
    <w:rsid w:val="661B824C"/>
    <w:rsid w:val="661E9AA6"/>
    <w:rsid w:val="66339216"/>
    <w:rsid w:val="6646D642"/>
    <w:rsid w:val="664BA942"/>
    <w:rsid w:val="665360F3"/>
    <w:rsid w:val="665F8230"/>
    <w:rsid w:val="666479B8"/>
    <w:rsid w:val="666B7993"/>
    <w:rsid w:val="667FD24E"/>
    <w:rsid w:val="6687AE55"/>
    <w:rsid w:val="668BA4FF"/>
    <w:rsid w:val="66916375"/>
    <w:rsid w:val="66919183"/>
    <w:rsid w:val="66A20482"/>
    <w:rsid w:val="66BDFB9D"/>
    <w:rsid w:val="66C9BE7F"/>
    <w:rsid w:val="66CBDB2F"/>
    <w:rsid w:val="66D2722A"/>
    <w:rsid w:val="66F3E430"/>
    <w:rsid w:val="66FDA6FE"/>
    <w:rsid w:val="67007413"/>
    <w:rsid w:val="6707BED7"/>
    <w:rsid w:val="671658A6"/>
    <w:rsid w:val="671FFF81"/>
    <w:rsid w:val="67263F36"/>
    <w:rsid w:val="674D4371"/>
    <w:rsid w:val="6756BEC1"/>
    <w:rsid w:val="67590272"/>
    <w:rsid w:val="675F7E85"/>
    <w:rsid w:val="676BA019"/>
    <w:rsid w:val="676CEEEC"/>
    <w:rsid w:val="67792BF6"/>
    <w:rsid w:val="6782DB93"/>
    <w:rsid w:val="678CE68A"/>
    <w:rsid w:val="67936EBE"/>
    <w:rsid w:val="679A7A1A"/>
    <w:rsid w:val="67A882B0"/>
    <w:rsid w:val="67AFAFF1"/>
    <w:rsid w:val="67B3253D"/>
    <w:rsid w:val="67B4FB0F"/>
    <w:rsid w:val="67B68780"/>
    <w:rsid w:val="67D56C5F"/>
    <w:rsid w:val="67EB27AB"/>
    <w:rsid w:val="67F6DCED"/>
    <w:rsid w:val="67F8E2B9"/>
    <w:rsid w:val="6818B289"/>
    <w:rsid w:val="681A368F"/>
    <w:rsid w:val="681C18A6"/>
    <w:rsid w:val="681C9F87"/>
    <w:rsid w:val="681D2338"/>
    <w:rsid w:val="6830256E"/>
    <w:rsid w:val="6838C6AA"/>
    <w:rsid w:val="6839CDD9"/>
    <w:rsid w:val="6843BABF"/>
    <w:rsid w:val="684A0DE0"/>
    <w:rsid w:val="685D4A5E"/>
    <w:rsid w:val="686179C6"/>
    <w:rsid w:val="686D8976"/>
    <w:rsid w:val="687A9815"/>
    <w:rsid w:val="6887C7B8"/>
    <w:rsid w:val="688A32EB"/>
    <w:rsid w:val="6895FEEA"/>
    <w:rsid w:val="689D1BA7"/>
    <w:rsid w:val="68B44962"/>
    <w:rsid w:val="68B700F6"/>
    <w:rsid w:val="68BCF4CC"/>
    <w:rsid w:val="68BD7615"/>
    <w:rsid w:val="68C410E6"/>
    <w:rsid w:val="68C9ED83"/>
    <w:rsid w:val="68CB2E34"/>
    <w:rsid w:val="68D11ADE"/>
    <w:rsid w:val="68D3D6C1"/>
    <w:rsid w:val="68E4783E"/>
    <w:rsid w:val="68EA6977"/>
    <w:rsid w:val="690971FE"/>
    <w:rsid w:val="69152874"/>
    <w:rsid w:val="691C7462"/>
    <w:rsid w:val="6923942C"/>
    <w:rsid w:val="6927C09C"/>
    <w:rsid w:val="692CEBE4"/>
    <w:rsid w:val="692D7C68"/>
    <w:rsid w:val="6949602D"/>
    <w:rsid w:val="695FE232"/>
    <w:rsid w:val="69675E45"/>
    <w:rsid w:val="696BC874"/>
    <w:rsid w:val="697037A4"/>
    <w:rsid w:val="6970CD27"/>
    <w:rsid w:val="6975D8C6"/>
    <w:rsid w:val="697D206E"/>
    <w:rsid w:val="6986CA2A"/>
    <w:rsid w:val="699BAA67"/>
    <w:rsid w:val="69A3EBAB"/>
    <w:rsid w:val="69BCD42D"/>
    <w:rsid w:val="69C4DF8A"/>
    <w:rsid w:val="69CB7623"/>
    <w:rsid w:val="69DD72CC"/>
    <w:rsid w:val="69E15BA3"/>
    <w:rsid w:val="69EB223A"/>
    <w:rsid w:val="69EB6DEC"/>
    <w:rsid w:val="69EE359D"/>
    <w:rsid w:val="69FF3CE9"/>
    <w:rsid w:val="6A0A283B"/>
    <w:rsid w:val="6A0B928C"/>
    <w:rsid w:val="6A0E7889"/>
    <w:rsid w:val="6A11F4FA"/>
    <w:rsid w:val="6A140C74"/>
    <w:rsid w:val="6A1F4174"/>
    <w:rsid w:val="6A1FC8A1"/>
    <w:rsid w:val="6A2E5FCB"/>
    <w:rsid w:val="6A3AFA3F"/>
    <w:rsid w:val="6A3E7284"/>
    <w:rsid w:val="6A5183BD"/>
    <w:rsid w:val="6A5AEE76"/>
    <w:rsid w:val="6A5BFEFE"/>
    <w:rsid w:val="6A62E4E9"/>
    <w:rsid w:val="6A7B788B"/>
    <w:rsid w:val="6A8BC613"/>
    <w:rsid w:val="6A8C58DC"/>
    <w:rsid w:val="6A8F968E"/>
    <w:rsid w:val="6A9B985A"/>
    <w:rsid w:val="6A9E2CD8"/>
    <w:rsid w:val="6AA0271A"/>
    <w:rsid w:val="6AAC7C8A"/>
    <w:rsid w:val="6AAD9E71"/>
    <w:rsid w:val="6AAFC0CD"/>
    <w:rsid w:val="6AB6F5FC"/>
    <w:rsid w:val="6ABADEC1"/>
    <w:rsid w:val="6AC06C30"/>
    <w:rsid w:val="6AC9BA7A"/>
    <w:rsid w:val="6AD087CB"/>
    <w:rsid w:val="6AE056E6"/>
    <w:rsid w:val="6AE71885"/>
    <w:rsid w:val="6AF04475"/>
    <w:rsid w:val="6AFD0BB1"/>
    <w:rsid w:val="6AFF37D8"/>
    <w:rsid w:val="6B0421DB"/>
    <w:rsid w:val="6B057C23"/>
    <w:rsid w:val="6B05E25A"/>
    <w:rsid w:val="6B0C31CF"/>
    <w:rsid w:val="6B0E4212"/>
    <w:rsid w:val="6B15203A"/>
    <w:rsid w:val="6B165CE2"/>
    <w:rsid w:val="6B18AC87"/>
    <w:rsid w:val="6B256391"/>
    <w:rsid w:val="6B271FC7"/>
    <w:rsid w:val="6B2A651F"/>
    <w:rsid w:val="6B30C3E4"/>
    <w:rsid w:val="6B383079"/>
    <w:rsid w:val="6B49FD6C"/>
    <w:rsid w:val="6B4E14AB"/>
    <w:rsid w:val="6B52C609"/>
    <w:rsid w:val="6B5722E9"/>
    <w:rsid w:val="6B607F1C"/>
    <w:rsid w:val="6B67FC21"/>
    <w:rsid w:val="6B6D7B2A"/>
    <w:rsid w:val="6B73C3F7"/>
    <w:rsid w:val="6B74A57D"/>
    <w:rsid w:val="6B77FD26"/>
    <w:rsid w:val="6B82F48B"/>
    <w:rsid w:val="6B8473D5"/>
    <w:rsid w:val="6B940624"/>
    <w:rsid w:val="6B946967"/>
    <w:rsid w:val="6B9B74E9"/>
    <w:rsid w:val="6B9DE3EB"/>
    <w:rsid w:val="6BB9CC4E"/>
    <w:rsid w:val="6BBDDC9B"/>
    <w:rsid w:val="6BC2CABA"/>
    <w:rsid w:val="6BD26577"/>
    <w:rsid w:val="6BD2C0C9"/>
    <w:rsid w:val="6BDEDA11"/>
    <w:rsid w:val="6BE94FF8"/>
    <w:rsid w:val="6BEDDE3A"/>
    <w:rsid w:val="6BF3B813"/>
    <w:rsid w:val="6BF62BCF"/>
    <w:rsid w:val="6C00AADD"/>
    <w:rsid w:val="6C093854"/>
    <w:rsid w:val="6C1AE511"/>
    <w:rsid w:val="6C2290DB"/>
    <w:rsid w:val="6C2388E7"/>
    <w:rsid w:val="6C23C97F"/>
    <w:rsid w:val="6C28043A"/>
    <w:rsid w:val="6C43B087"/>
    <w:rsid w:val="6C4AA9A0"/>
    <w:rsid w:val="6C710694"/>
    <w:rsid w:val="6C9F9891"/>
    <w:rsid w:val="6CB1FF61"/>
    <w:rsid w:val="6CB60F2A"/>
    <w:rsid w:val="6CB9CDFE"/>
    <w:rsid w:val="6CBD7E07"/>
    <w:rsid w:val="6CC1C310"/>
    <w:rsid w:val="6CCB200D"/>
    <w:rsid w:val="6CD5642F"/>
    <w:rsid w:val="6CEDE447"/>
    <w:rsid w:val="6CF2C93F"/>
    <w:rsid w:val="6CF80B45"/>
    <w:rsid w:val="6CFBD071"/>
    <w:rsid w:val="6D0111FB"/>
    <w:rsid w:val="6D034121"/>
    <w:rsid w:val="6D070B04"/>
    <w:rsid w:val="6D0DD0E1"/>
    <w:rsid w:val="6D0FE89A"/>
    <w:rsid w:val="6D1D5782"/>
    <w:rsid w:val="6D222DA0"/>
    <w:rsid w:val="6D33468F"/>
    <w:rsid w:val="6D3F8A3B"/>
    <w:rsid w:val="6D4487BA"/>
    <w:rsid w:val="6D4AECD1"/>
    <w:rsid w:val="6D6A1AEE"/>
    <w:rsid w:val="6D6EB953"/>
    <w:rsid w:val="6D6FCD41"/>
    <w:rsid w:val="6D767340"/>
    <w:rsid w:val="6D7B68EE"/>
    <w:rsid w:val="6D7E1433"/>
    <w:rsid w:val="6D7FD370"/>
    <w:rsid w:val="6DA7D286"/>
    <w:rsid w:val="6DB7DA0B"/>
    <w:rsid w:val="6DBB2D14"/>
    <w:rsid w:val="6DBC2891"/>
    <w:rsid w:val="6DD57199"/>
    <w:rsid w:val="6DD758A4"/>
    <w:rsid w:val="6DD7D581"/>
    <w:rsid w:val="6DDE16C3"/>
    <w:rsid w:val="6DE3D86A"/>
    <w:rsid w:val="6E02FD6A"/>
    <w:rsid w:val="6E120FBD"/>
    <w:rsid w:val="6E13F853"/>
    <w:rsid w:val="6E16C7D3"/>
    <w:rsid w:val="6E1F2B4E"/>
    <w:rsid w:val="6E251745"/>
    <w:rsid w:val="6E2B9140"/>
    <w:rsid w:val="6E312EB0"/>
    <w:rsid w:val="6E372A96"/>
    <w:rsid w:val="6E399C31"/>
    <w:rsid w:val="6E40DB3A"/>
    <w:rsid w:val="6E41DD8D"/>
    <w:rsid w:val="6E45C74E"/>
    <w:rsid w:val="6E521C60"/>
    <w:rsid w:val="6E566B87"/>
    <w:rsid w:val="6E5760E6"/>
    <w:rsid w:val="6E5BE14A"/>
    <w:rsid w:val="6E684F33"/>
    <w:rsid w:val="6E815EF4"/>
    <w:rsid w:val="6E816B66"/>
    <w:rsid w:val="6E85E802"/>
    <w:rsid w:val="6E8927D2"/>
    <w:rsid w:val="6EA18702"/>
    <w:rsid w:val="6EB3F5E7"/>
    <w:rsid w:val="6EB96CAD"/>
    <w:rsid w:val="6EBC9D4A"/>
    <w:rsid w:val="6EBCC881"/>
    <w:rsid w:val="6EBF3B66"/>
    <w:rsid w:val="6ECC0634"/>
    <w:rsid w:val="6ED643A7"/>
    <w:rsid w:val="6EDC7025"/>
    <w:rsid w:val="6EF5FDF3"/>
    <w:rsid w:val="6EF8B5C2"/>
    <w:rsid w:val="6F0BB590"/>
    <w:rsid w:val="6F11030E"/>
    <w:rsid w:val="6F1A631E"/>
    <w:rsid w:val="6F20CF5F"/>
    <w:rsid w:val="6F2FAE85"/>
    <w:rsid w:val="6F39A619"/>
    <w:rsid w:val="6F39F3A7"/>
    <w:rsid w:val="6F4A5F05"/>
    <w:rsid w:val="6F4CA97A"/>
    <w:rsid w:val="6F4F3F3D"/>
    <w:rsid w:val="6F51170F"/>
    <w:rsid w:val="6F533742"/>
    <w:rsid w:val="6F5644CA"/>
    <w:rsid w:val="6F589A27"/>
    <w:rsid w:val="6F58F8CD"/>
    <w:rsid w:val="6F594D5B"/>
    <w:rsid w:val="6F626601"/>
    <w:rsid w:val="6F64E802"/>
    <w:rsid w:val="6F68D6FC"/>
    <w:rsid w:val="6F6BF029"/>
    <w:rsid w:val="6F6F4A94"/>
    <w:rsid w:val="6F70B44C"/>
    <w:rsid w:val="6F710B59"/>
    <w:rsid w:val="6F71C534"/>
    <w:rsid w:val="6F72B68C"/>
    <w:rsid w:val="6F824B9A"/>
    <w:rsid w:val="6F8D2C93"/>
    <w:rsid w:val="6F94419E"/>
    <w:rsid w:val="6F9FD907"/>
    <w:rsid w:val="6FA794D7"/>
    <w:rsid w:val="6FAADD80"/>
    <w:rsid w:val="6FC1085D"/>
    <w:rsid w:val="6FD8E16A"/>
    <w:rsid w:val="6FF4EDAE"/>
    <w:rsid w:val="6FFEB568"/>
    <w:rsid w:val="7003E182"/>
    <w:rsid w:val="700A0782"/>
    <w:rsid w:val="701935D8"/>
    <w:rsid w:val="701BC954"/>
    <w:rsid w:val="702F7F5C"/>
    <w:rsid w:val="7045F690"/>
    <w:rsid w:val="7046CF27"/>
    <w:rsid w:val="704C33E9"/>
    <w:rsid w:val="705378F0"/>
    <w:rsid w:val="705997CD"/>
    <w:rsid w:val="70648ACC"/>
    <w:rsid w:val="70764B38"/>
    <w:rsid w:val="707A6B8A"/>
    <w:rsid w:val="708E8E5B"/>
    <w:rsid w:val="709F5D7F"/>
    <w:rsid w:val="70B17321"/>
    <w:rsid w:val="70B918E2"/>
    <w:rsid w:val="70BEA84C"/>
    <w:rsid w:val="70C001D9"/>
    <w:rsid w:val="70C81170"/>
    <w:rsid w:val="70C8F856"/>
    <w:rsid w:val="70CB335D"/>
    <w:rsid w:val="70CFBC97"/>
    <w:rsid w:val="70D32EEF"/>
    <w:rsid w:val="70EA0540"/>
    <w:rsid w:val="70F13BEB"/>
    <w:rsid w:val="71064D7D"/>
    <w:rsid w:val="710927F3"/>
    <w:rsid w:val="710E08C4"/>
    <w:rsid w:val="7119AC4D"/>
    <w:rsid w:val="711B6919"/>
    <w:rsid w:val="711F6F3A"/>
    <w:rsid w:val="71215A5F"/>
    <w:rsid w:val="712ABDF9"/>
    <w:rsid w:val="71444E71"/>
    <w:rsid w:val="714F8F80"/>
    <w:rsid w:val="7153B9B2"/>
    <w:rsid w:val="71589EBC"/>
    <w:rsid w:val="7168119A"/>
    <w:rsid w:val="71704E99"/>
    <w:rsid w:val="71760F9A"/>
    <w:rsid w:val="7178697A"/>
    <w:rsid w:val="71895D2D"/>
    <w:rsid w:val="71A1ACC5"/>
    <w:rsid w:val="71AE1197"/>
    <w:rsid w:val="71AF3EA3"/>
    <w:rsid w:val="71C3490A"/>
    <w:rsid w:val="71C6345A"/>
    <w:rsid w:val="71D569B1"/>
    <w:rsid w:val="71E40E6A"/>
    <w:rsid w:val="71ED2B15"/>
    <w:rsid w:val="71F351CA"/>
    <w:rsid w:val="71F62EBD"/>
    <w:rsid w:val="71F9EBD5"/>
    <w:rsid w:val="71FEC73D"/>
    <w:rsid w:val="72044FD0"/>
    <w:rsid w:val="7209280E"/>
    <w:rsid w:val="7209B19C"/>
    <w:rsid w:val="7216A1BC"/>
    <w:rsid w:val="72185148"/>
    <w:rsid w:val="72196F7F"/>
    <w:rsid w:val="721B3CC9"/>
    <w:rsid w:val="722A4540"/>
    <w:rsid w:val="722B4129"/>
    <w:rsid w:val="7230300D"/>
    <w:rsid w:val="723174B5"/>
    <w:rsid w:val="723920AE"/>
    <w:rsid w:val="7239BA93"/>
    <w:rsid w:val="723B48B5"/>
    <w:rsid w:val="723D19A0"/>
    <w:rsid w:val="723D9006"/>
    <w:rsid w:val="724123DB"/>
    <w:rsid w:val="724C9C88"/>
    <w:rsid w:val="725C53FF"/>
    <w:rsid w:val="7262CF49"/>
    <w:rsid w:val="726B2B12"/>
    <w:rsid w:val="7297DA61"/>
    <w:rsid w:val="729C449C"/>
    <w:rsid w:val="72A02FD0"/>
    <w:rsid w:val="72B741B2"/>
    <w:rsid w:val="72BDDFFF"/>
    <w:rsid w:val="72C150D7"/>
    <w:rsid w:val="72C96B87"/>
    <w:rsid w:val="72DCC3C5"/>
    <w:rsid w:val="72DEDA1B"/>
    <w:rsid w:val="72E1DF68"/>
    <w:rsid w:val="72F286F6"/>
    <w:rsid w:val="72F34CBC"/>
    <w:rsid w:val="72F8FBFF"/>
    <w:rsid w:val="73017E73"/>
    <w:rsid w:val="7313A084"/>
    <w:rsid w:val="731C5D75"/>
    <w:rsid w:val="731D713C"/>
    <w:rsid w:val="7321ACC2"/>
    <w:rsid w:val="732C110F"/>
    <w:rsid w:val="7338D41B"/>
    <w:rsid w:val="733EA7B2"/>
    <w:rsid w:val="7346B59A"/>
    <w:rsid w:val="734AD6D2"/>
    <w:rsid w:val="73537D3E"/>
    <w:rsid w:val="735B8362"/>
    <w:rsid w:val="735FC4A9"/>
    <w:rsid w:val="7368E40E"/>
    <w:rsid w:val="73697CD8"/>
    <w:rsid w:val="736F6EBE"/>
    <w:rsid w:val="73746300"/>
    <w:rsid w:val="7377F3DF"/>
    <w:rsid w:val="737F697A"/>
    <w:rsid w:val="738994F2"/>
    <w:rsid w:val="738F4BE3"/>
    <w:rsid w:val="7395642E"/>
    <w:rsid w:val="73A45471"/>
    <w:rsid w:val="73A94DF7"/>
    <w:rsid w:val="73ABC343"/>
    <w:rsid w:val="73BE3BA6"/>
    <w:rsid w:val="73CB9783"/>
    <w:rsid w:val="73D1E056"/>
    <w:rsid w:val="73D2C44E"/>
    <w:rsid w:val="73FE7DB8"/>
    <w:rsid w:val="73FEC8A8"/>
    <w:rsid w:val="74016AC4"/>
    <w:rsid w:val="7409D9ED"/>
    <w:rsid w:val="7415BD3F"/>
    <w:rsid w:val="74199122"/>
    <w:rsid w:val="741C830F"/>
    <w:rsid w:val="741DCDE0"/>
    <w:rsid w:val="742A2C03"/>
    <w:rsid w:val="7434E303"/>
    <w:rsid w:val="7439DCEE"/>
    <w:rsid w:val="743F1030"/>
    <w:rsid w:val="743F1386"/>
    <w:rsid w:val="7450C46D"/>
    <w:rsid w:val="74527995"/>
    <w:rsid w:val="7455B3AC"/>
    <w:rsid w:val="745CF25C"/>
    <w:rsid w:val="745EBB03"/>
    <w:rsid w:val="7462E075"/>
    <w:rsid w:val="74696114"/>
    <w:rsid w:val="746B2418"/>
    <w:rsid w:val="746FD2E3"/>
    <w:rsid w:val="7474E787"/>
    <w:rsid w:val="747B37BA"/>
    <w:rsid w:val="747CD764"/>
    <w:rsid w:val="749CEAD9"/>
    <w:rsid w:val="74A268A6"/>
    <w:rsid w:val="74A4A718"/>
    <w:rsid w:val="74B7E7EE"/>
    <w:rsid w:val="74BDA11C"/>
    <w:rsid w:val="74C03123"/>
    <w:rsid w:val="74C97AD8"/>
    <w:rsid w:val="74D3D343"/>
    <w:rsid w:val="74D4A8CE"/>
    <w:rsid w:val="74D97A7F"/>
    <w:rsid w:val="74DD8F53"/>
    <w:rsid w:val="74E203A4"/>
    <w:rsid w:val="74E6E94C"/>
    <w:rsid w:val="74EA0863"/>
    <w:rsid w:val="74F90A31"/>
    <w:rsid w:val="751EE0FC"/>
    <w:rsid w:val="751EE38E"/>
    <w:rsid w:val="75282C04"/>
    <w:rsid w:val="752F2F55"/>
    <w:rsid w:val="7534B496"/>
    <w:rsid w:val="753C2762"/>
    <w:rsid w:val="753F5479"/>
    <w:rsid w:val="75401B00"/>
    <w:rsid w:val="7543C481"/>
    <w:rsid w:val="754431C8"/>
    <w:rsid w:val="75490582"/>
    <w:rsid w:val="755B8DCE"/>
    <w:rsid w:val="756CA314"/>
    <w:rsid w:val="759BFB75"/>
    <w:rsid w:val="759C5BC7"/>
    <w:rsid w:val="75B05081"/>
    <w:rsid w:val="75BDDD5F"/>
    <w:rsid w:val="75BE4EF1"/>
    <w:rsid w:val="75C963B0"/>
    <w:rsid w:val="75D2D9FA"/>
    <w:rsid w:val="75D31BDC"/>
    <w:rsid w:val="75DAE4DD"/>
    <w:rsid w:val="75DF2417"/>
    <w:rsid w:val="75E1D08C"/>
    <w:rsid w:val="75E7DD92"/>
    <w:rsid w:val="75F675C4"/>
    <w:rsid w:val="75FBC1AA"/>
    <w:rsid w:val="7600DFD0"/>
    <w:rsid w:val="7626106C"/>
    <w:rsid w:val="76296F76"/>
    <w:rsid w:val="762CCE81"/>
    <w:rsid w:val="762D8AC6"/>
    <w:rsid w:val="762DF59C"/>
    <w:rsid w:val="763B6774"/>
    <w:rsid w:val="763ED577"/>
    <w:rsid w:val="76436F7C"/>
    <w:rsid w:val="7649F4FD"/>
    <w:rsid w:val="7657DA27"/>
    <w:rsid w:val="7658EBC5"/>
    <w:rsid w:val="7660D236"/>
    <w:rsid w:val="7661D256"/>
    <w:rsid w:val="767502D0"/>
    <w:rsid w:val="7678A5EA"/>
    <w:rsid w:val="767C37CB"/>
    <w:rsid w:val="7686A177"/>
    <w:rsid w:val="768E33C2"/>
    <w:rsid w:val="768FEEF2"/>
    <w:rsid w:val="7691C4B1"/>
    <w:rsid w:val="7697A3FC"/>
    <w:rsid w:val="76A174E0"/>
    <w:rsid w:val="76A35F3E"/>
    <w:rsid w:val="76B2826F"/>
    <w:rsid w:val="76B2AE08"/>
    <w:rsid w:val="76B4DF38"/>
    <w:rsid w:val="76B69A81"/>
    <w:rsid w:val="76B952DE"/>
    <w:rsid w:val="76BFBC9B"/>
    <w:rsid w:val="76C9F24F"/>
    <w:rsid w:val="76D5C658"/>
    <w:rsid w:val="76D9FF01"/>
    <w:rsid w:val="76ED8359"/>
    <w:rsid w:val="76EE1E60"/>
    <w:rsid w:val="76F21102"/>
    <w:rsid w:val="76F51915"/>
    <w:rsid w:val="76FF9AD2"/>
    <w:rsid w:val="7703698F"/>
    <w:rsid w:val="77062494"/>
    <w:rsid w:val="770B9C87"/>
    <w:rsid w:val="7728A947"/>
    <w:rsid w:val="772E53B6"/>
    <w:rsid w:val="7736A992"/>
    <w:rsid w:val="773B6A2A"/>
    <w:rsid w:val="773F671F"/>
    <w:rsid w:val="773FC95C"/>
    <w:rsid w:val="7766CD44"/>
    <w:rsid w:val="776ACFA3"/>
    <w:rsid w:val="776EA4BE"/>
    <w:rsid w:val="779D56E3"/>
    <w:rsid w:val="77A2558B"/>
    <w:rsid w:val="77A26BD0"/>
    <w:rsid w:val="77A35151"/>
    <w:rsid w:val="77A5F251"/>
    <w:rsid w:val="77AA3A58"/>
    <w:rsid w:val="77AB7BA4"/>
    <w:rsid w:val="77B6BD7D"/>
    <w:rsid w:val="77BEF69A"/>
    <w:rsid w:val="77CA1AAF"/>
    <w:rsid w:val="77CE8295"/>
    <w:rsid w:val="77CFF8DD"/>
    <w:rsid w:val="77F6A5D8"/>
    <w:rsid w:val="78014A7F"/>
    <w:rsid w:val="7806D7E4"/>
    <w:rsid w:val="7812C6A3"/>
    <w:rsid w:val="78180A85"/>
    <w:rsid w:val="781BF753"/>
    <w:rsid w:val="7820832D"/>
    <w:rsid w:val="7837E764"/>
    <w:rsid w:val="783E9FEA"/>
    <w:rsid w:val="7848C726"/>
    <w:rsid w:val="78577DC5"/>
    <w:rsid w:val="7859A63E"/>
    <w:rsid w:val="78654B44"/>
    <w:rsid w:val="786905AC"/>
    <w:rsid w:val="7883D1DF"/>
    <w:rsid w:val="78906162"/>
    <w:rsid w:val="7899203B"/>
    <w:rsid w:val="78A0B5FC"/>
    <w:rsid w:val="78A1BCC2"/>
    <w:rsid w:val="78AA1A65"/>
    <w:rsid w:val="78AD430A"/>
    <w:rsid w:val="78B01DA2"/>
    <w:rsid w:val="78B22B92"/>
    <w:rsid w:val="78B39480"/>
    <w:rsid w:val="78BBEE4C"/>
    <w:rsid w:val="78BD9DB1"/>
    <w:rsid w:val="78C1DC85"/>
    <w:rsid w:val="78D0B860"/>
    <w:rsid w:val="78D4F5BA"/>
    <w:rsid w:val="78EAA0CB"/>
    <w:rsid w:val="78EF95CF"/>
    <w:rsid w:val="78F2BA85"/>
    <w:rsid w:val="79019FF2"/>
    <w:rsid w:val="79025937"/>
    <w:rsid w:val="790D6E63"/>
    <w:rsid w:val="79129487"/>
    <w:rsid w:val="791B3C02"/>
    <w:rsid w:val="791C44FA"/>
    <w:rsid w:val="791CA56C"/>
    <w:rsid w:val="793645D2"/>
    <w:rsid w:val="79384D76"/>
    <w:rsid w:val="794F4C50"/>
    <w:rsid w:val="7968CC56"/>
    <w:rsid w:val="79753548"/>
    <w:rsid w:val="797781F8"/>
    <w:rsid w:val="797DE1C4"/>
    <w:rsid w:val="797EE804"/>
    <w:rsid w:val="79878313"/>
    <w:rsid w:val="7992832E"/>
    <w:rsid w:val="79990003"/>
    <w:rsid w:val="79A8B889"/>
    <w:rsid w:val="79B74BCB"/>
    <w:rsid w:val="79B7884B"/>
    <w:rsid w:val="79BD5D85"/>
    <w:rsid w:val="79C04E8A"/>
    <w:rsid w:val="79CBA5FD"/>
    <w:rsid w:val="79D0BD68"/>
    <w:rsid w:val="79D7535B"/>
    <w:rsid w:val="79D76454"/>
    <w:rsid w:val="79DDCA54"/>
    <w:rsid w:val="79E668CB"/>
    <w:rsid w:val="79F849A3"/>
    <w:rsid w:val="79FE36EA"/>
    <w:rsid w:val="7A13B9C7"/>
    <w:rsid w:val="7A1774D1"/>
    <w:rsid w:val="7A234D14"/>
    <w:rsid w:val="7A2912D1"/>
    <w:rsid w:val="7A2B2707"/>
    <w:rsid w:val="7A2F5B14"/>
    <w:rsid w:val="7A315E6B"/>
    <w:rsid w:val="7A3AA690"/>
    <w:rsid w:val="7A4143B0"/>
    <w:rsid w:val="7A41F18B"/>
    <w:rsid w:val="7A42AF0E"/>
    <w:rsid w:val="7A446252"/>
    <w:rsid w:val="7A49DCBD"/>
    <w:rsid w:val="7A4A7AFA"/>
    <w:rsid w:val="7A4DB681"/>
    <w:rsid w:val="7A5DF604"/>
    <w:rsid w:val="7A69AE5B"/>
    <w:rsid w:val="7A6A5A34"/>
    <w:rsid w:val="7A7510D8"/>
    <w:rsid w:val="7A765EEF"/>
    <w:rsid w:val="7A86A0D2"/>
    <w:rsid w:val="7A92AE26"/>
    <w:rsid w:val="7A93D7CC"/>
    <w:rsid w:val="7AA41273"/>
    <w:rsid w:val="7AA8DA2F"/>
    <w:rsid w:val="7ABD978E"/>
    <w:rsid w:val="7AC45F2F"/>
    <w:rsid w:val="7ACFD536"/>
    <w:rsid w:val="7AD96650"/>
    <w:rsid w:val="7AE0314C"/>
    <w:rsid w:val="7AE123FA"/>
    <w:rsid w:val="7AE28E0F"/>
    <w:rsid w:val="7AF30F63"/>
    <w:rsid w:val="7AF97331"/>
    <w:rsid w:val="7B18FBA3"/>
    <w:rsid w:val="7B19E11E"/>
    <w:rsid w:val="7B1FA9F3"/>
    <w:rsid w:val="7B344CC5"/>
    <w:rsid w:val="7B3B3282"/>
    <w:rsid w:val="7B46AAA1"/>
    <w:rsid w:val="7B4AE0B2"/>
    <w:rsid w:val="7B628FC2"/>
    <w:rsid w:val="7B62EC10"/>
    <w:rsid w:val="7B633995"/>
    <w:rsid w:val="7B74B6C9"/>
    <w:rsid w:val="7B83E601"/>
    <w:rsid w:val="7B8CC8A0"/>
    <w:rsid w:val="7B8E113C"/>
    <w:rsid w:val="7BA28880"/>
    <w:rsid w:val="7BAC1A8F"/>
    <w:rsid w:val="7BB0AF62"/>
    <w:rsid w:val="7BBA23A6"/>
    <w:rsid w:val="7BC04139"/>
    <w:rsid w:val="7BC315CF"/>
    <w:rsid w:val="7BC4B5A5"/>
    <w:rsid w:val="7BD14A1C"/>
    <w:rsid w:val="7BD19A33"/>
    <w:rsid w:val="7BDA987C"/>
    <w:rsid w:val="7BE12A60"/>
    <w:rsid w:val="7BEBE40D"/>
    <w:rsid w:val="7BEC5FD5"/>
    <w:rsid w:val="7BED39C3"/>
    <w:rsid w:val="7C0DEDAA"/>
    <w:rsid w:val="7C192800"/>
    <w:rsid w:val="7C3836A5"/>
    <w:rsid w:val="7C39B0C0"/>
    <w:rsid w:val="7C3C0859"/>
    <w:rsid w:val="7C3C3153"/>
    <w:rsid w:val="7C444A59"/>
    <w:rsid w:val="7C45FA12"/>
    <w:rsid w:val="7C49C918"/>
    <w:rsid w:val="7C8A11EF"/>
    <w:rsid w:val="7CA1D207"/>
    <w:rsid w:val="7CA28DE8"/>
    <w:rsid w:val="7CA51A1F"/>
    <w:rsid w:val="7CA5A17E"/>
    <w:rsid w:val="7CA9E454"/>
    <w:rsid w:val="7CB170C1"/>
    <w:rsid w:val="7CB21BCB"/>
    <w:rsid w:val="7CB24477"/>
    <w:rsid w:val="7CB5CBDF"/>
    <w:rsid w:val="7CBC2419"/>
    <w:rsid w:val="7CBC6AF8"/>
    <w:rsid w:val="7CC53715"/>
    <w:rsid w:val="7CC6011B"/>
    <w:rsid w:val="7CDA2709"/>
    <w:rsid w:val="7CDAEB9D"/>
    <w:rsid w:val="7CE120DA"/>
    <w:rsid w:val="7CE3701E"/>
    <w:rsid w:val="7CEA2BE2"/>
    <w:rsid w:val="7CEF1A6F"/>
    <w:rsid w:val="7CF47AFA"/>
    <w:rsid w:val="7D11D657"/>
    <w:rsid w:val="7D13086D"/>
    <w:rsid w:val="7D1D01C8"/>
    <w:rsid w:val="7D1F0DB6"/>
    <w:rsid w:val="7D2375DB"/>
    <w:rsid w:val="7D27733E"/>
    <w:rsid w:val="7D33447A"/>
    <w:rsid w:val="7D397BC0"/>
    <w:rsid w:val="7D5732DE"/>
    <w:rsid w:val="7D5AB5C5"/>
    <w:rsid w:val="7D62DDFE"/>
    <w:rsid w:val="7D6AC0F0"/>
    <w:rsid w:val="7D7F2782"/>
    <w:rsid w:val="7D81F5A1"/>
    <w:rsid w:val="7D865443"/>
    <w:rsid w:val="7DA12312"/>
    <w:rsid w:val="7DCB73F0"/>
    <w:rsid w:val="7DCDC377"/>
    <w:rsid w:val="7DD23DD0"/>
    <w:rsid w:val="7DD8170F"/>
    <w:rsid w:val="7DD8AF3D"/>
    <w:rsid w:val="7DE2AFF4"/>
    <w:rsid w:val="7DF09AAE"/>
    <w:rsid w:val="7DFF03A4"/>
    <w:rsid w:val="7E07BCEF"/>
    <w:rsid w:val="7E1931F8"/>
    <w:rsid w:val="7E28D599"/>
    <w:rsid w:val="7E337A26"/>
    <w:rsid w:val="7E350593"/>
    <w:rsid w:val="7E3FEFF6"/>
    <w:rsid w:val="7E448E36"/>
    <w:rsid w:val="7E50B810"/>
    <w:rsid w:val="7E596C92"/>
    <w:rsid w:val="7E6E6A93"/>
    <w:rsid w:val="7E869532"/>
    <w:rsid w:val="7E99D609"/>
    <w:rsid w:val="7EA6A540"/>
    <w:rsid w:val="7EBB7713"/>
    <w:rsid w:val="7EBCCDBF"/>
    <w:rsid w:val="7EC1FDE2"/>
    <w:rsid w:val="7ECA26CE"/>
    <w:rsid w:val="7ED27EDC"/>
    <w:rsid w:val="7ED3C362"/>
    <w:rsid w:val="7ED5E13E"/>
    <w:rsid w:val="7EDFA0A0"/>
    <w:rsid w:val="7EE6F21B"/>
    <w:rsid w:val="7EECE289"/>
    <w:rsid w:val="7EEEB315"/>
    <w:rsid w:val="7EF84EB9"/>
    <w:rsid w:val="7EFF4FB8"/>
    <w:rsid w:val="7F3993AF"/>
    <w:rsid w:val="7F4142F0"/>
    <w:rsid w:val="7F4CE161"/>
    <w:rsid w:val="7F502975"/>
    <w:rsid w:val="7F54B82D"/>
    <w:rsid w:val="7F56FAAB"/>
    <w:rsid w:val="7F6338A0"/>
    <w:rsid w:val="7F741B5A"/>
    <w:rsid w:val="7F7AF96C"/>
    <w:rsid w:val="7FA1008A"/>
    <w:rsid w:val="7FAB9796"/>
    <w:rsid w:val="7FB0EBEB"/>
    <w:rsid w:val="7FCBEF6E"/>
    <w:rsid w:val="7FEC3409"/>
    <w:rsid w:val="7FEFB67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609C9FC"/>
  <w14:defaultImageDpi w14:val="300"/>
  <w15:chartTrackingRefBased/>
  <w15:docId w15:val="{8BBE13EE-387C-472F-A14A-169C4F495C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hAnsiTheme="minorHAnsi" w:eastAsia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styleId="Normal" w:default="1">
    <w:name w:val="Normal"/>
    <w:qFormat/>
    <w:rsid w:val="008A6077"/>
    <w:rPr>
      <w:rFonts w:ascii="Times New Roman" w:hAnsi="Times New Roman" w:eastAsia="Calibri" w:cs="Times New Roman"/>
      <w:sz w:val="20"/>
      <w:szCs w:val="20"/>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styleId="Reference" w:customStyle="1">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styleId="Heading-Secondary" w:customStyle="1">
    <w:name w:val="Heading-Secondary"/>
    <w:basedOn w:val="Heading-Main"/>
    <w:qFormat/>
    <w:rsid w:val="00C81368"/>
    <w:pPr>
      <w:ind w:left="720"/>
    </w:pPr>
    <w:rPr>
      <w:b w:val="0"/>
    </w:rPr>
  </w:style>
  <w:style w:type="paragraph" w:styleId="Authors" w:customStyle="1">
    <w:name w:val="Authors"/>
    <w:basedOn w:val="Normal"/>
    <w:rsid w:val="00B120F3"/>
    <w:pPr>
      <w:spacing w:before="120" w:after="360"/>
    </w:pPr>
    <w:rPr>
      <w:rFonts w:eastAsia="Times New Roman"/>
      <w:b/>
      <w:sz w:val="24"/>
      <w:szCs w:val="24"/>
    </w:rPr>
  </w:style>
  <w:style w:type="paragraph" w:styleId="Text" w:customStyle="1">
    <w:name w:val="Text"/>
    <w:basedOn w:val="Normal"/>
    <w:qFormat/>
    <w:rsid w:val="00EE4B86"/>
    <w:pPr>
      <w:spacing w:before="120" w:line="360" w:lineRule="auto"/>
      <w:ind w:firstLine="720"/>
    </w:pPr>
    <w:rPr>
      <w:rFonts w:eastAsia="Times New Roman" w:asciiTheme="minorHAnsi" w:hAnsiTheme="minorHAnsi"/>
      <w:sz w:val="24"/>
      <w:szCs w:val="24"/>
    </w:rPr>
  </w:style>
  <w:style w:type="paragraph" w:styleId="FigureorTableCaption" w:customStyle="1">
    <w:name w:val="Figure or Table Caption"/>
    <w:basedOn w:val="Normal"/>
    <w:rsid w:val="008A6077"/>
    <w:pPr>
      <w:keepNext/>
      <w:spacing w:before="240"/>
      <w:outlineLvl w:val="0"/>
    </w:pPr>
    <w:rPr>
      <w:rFonts w:eastAsia="Times New Roman"/>
      <w:kern w:val="28"/>
      <w:sz w:val="24"/>
      <w:szCs w:val="24"/>
    </w:rPr>
  </w:style>
  <w:style w:type="character" w:styleId="HeaderChar" w:customStyle="1">
    <w:name w:val="Header Char"/>
    <w:basedOn w:val="DefaultParagraphFont"/>
    <w:link w:val="Header"/>
    <w:uiPriority w:val="99"/>
    <w:rsid w:val="000379AB"/>
    <w:rPr>
      <w:rFonts w:ascii="Times New Roman" w:hAnsi="Times New Roman" w:eastAsia="Calibri" w:cs="Times New Roman"/>
      <w:sz w:val="20"/>
      <w:szCs w:val="20"/>
    </w:rPr>
  </w:style>
  <w:style w:type="character" w:styleId="Hyperlink">
    <w:name w:val="Hyperlink"/>
    <w:rsid w:val="008A6077"/>
    <w:rPr>
      <w:color w:val="0000FF"/>
      <w:u w:val="single"/>
    </w:rPr>
  </w:style>
  <w:style w:type="paragraph" w:styleId="Heading-Main" w:customStyle="1">
    <w:name w:val="Heading-Main"/>
    <w:basedOn w:val="Normal"/>
    <w:rsid w:val="005358D5"/>
    <w:pPr>
      <w:keepNext/>
      <w:spacing w:before="240" w:after="120"/>
      <w:outlineLvl w:val="0"/>
    </w:pPr>
    <w:rPr>
      <w:rFonts w:eastAsia="Times New Roman"/>
      <w:b/>
      <w:bCs/>
      <w:kern w:val="28"/>
      <w:sz w:val="24"/>
      <w:szCs w:val="24"/>
    </w:rPr>
  </w:style>
  <w:style w:type="paragraph" w:styleId="Affiliation" w:customStyle="1">
    <w:name w:val="Affiliation"/>
    <w:basedOn w:val="Text"/>
    <w:qFormat/>
    <w:rsid w:val="00B719C8"/>
    <w:pPr>
      <w:ind w:firstLine="0"/>
    </w:pPr>
  </w:style>
  <w:style w:type="paragraph" w:styleId="KeyPoints" w:customStyle="1">
    <w:name w:val="Key Points"/>
    <w:basedOn w:val="Normal"/>
    <w:rsid w:val="008A6077"/>
    <w:pPr>
      <w:spacing w:before="120"/>
    </w:pPr>
    <w:rPr>
      <w:rFonts w:eastAsia="Times New Roman"/>
      <w:sz w:val="24"/>
      <w:szCs w:val="24"/>
    </w:rPr>
  </w:style>
  <w:style w:type="paragraph" w:styleId="Abstract" w:customStyle="1">
    <w:name w:val="Abstract"/>
    <w:basedOn w:val="Normal"/>
    <w:qFormat/>
    <w:rsid w:val="00400425"/>
    <w:pPr>
      <w:spacing w:before="120"/>
    </w:pPr>
    <w:rPr>
      <w:rFonts w:eastAsia="Times New Roman"/>
      <w:sz w:val="24"/>
      <w:szCs w:val="24"/>
    </w:rPr>
  </w:style>
  <w:style w:type="character" w:styleId="TitleChar" w:customStyle="1">
    <w:name w:val="Title Char"/>
    <w:basedOn w:val="DefaultParagraphFont"/>
    <w:link w:val="Title"/>
    <w:uiPriority w:val="10"/>
    <w:rsid w:val="00400425"/>
    <w:rPr>
      <w:rFonts w:ascii="Times New Roman" w:hAnsi="Times New Roman" w:eastAsiaTheme="majorEastAsia" w:cstheme="majorBidi"/>
      <w:b/>
      <w:spacing w:val="-10"/>
      <w:kern w:val="28"/>
      <w:sz w:val="28"/>
      <w:szCs w:val="56"/>
    </w:rPr>
  </w:style>
  <w:style w:type="paragraph" w:styleId="Note" w:customStyle="1">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styleId="FooterChar" w:customStyle="1">
    <w:name w:val="Footer Char"/>
    <w:basedOn w:val="DefaultParagraphFont"/>
    <w:link w:val="Footer"/>
    <w:uiPriority w:val="99"/>
    <w:rsid w:val="000379AB"/>
    <w:rPr>
      <w:rFonts w:ascii="Times New Roman" w:hAnsi="Times New Roman" w:eastAsia="Calibri"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hAnsiTheme="minorHAnsi" w:eastAsiaTheme="minorEastAsia" w:cstheme="minorBidi"/>
      <w:sz w:val="24"/>
      <w:szCs w:val="24"/>
      <w:lang w:eastAsia="ja-JP"/>
    </w:rPr>
  </w:style>
  <w:style w:type="character" w:styleId="UnresolvedMention">
    <w:name w:val="Unresolved Mention"/>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styleId="BalloonTextChar" w:customStyle="1">
    <w:name w:val="Balloon Text Char"/>
    <w:basedOn w:val="DefaultParagraphFont"/>
    <w:link w:val="BalloonText"/>
    <w:uiPriority w:val="99"/>
    <w:semiHidden/>
    <w:rsid w:val="007B4B93"/>
    <w:rPr>
      <w:rFonts w:ascii="Segoe UI" w:hAnsi="Segoe UI" w:eastAsia="Calibr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character" w:styleId="LineNumber">
    <w:name w:val="line number"/>
    <w:basedOn w:val="DefaultParagraphFont"/>
    <w:uiPriority w:val="99"/>
    <w:semiHidden/>
    <w:unhideWhenUsed/>
    <w:rsid w:val="00BD47BB"/>
  </w:style>
  <w:style w:type="character" w:styleId="CommentReference">
    <w:name w:val="annotation reference"/>
    <w:basedOn w:val="DefaultParagraphFont"/>
    <w:uiPriority w:val="99"/>
    <w:semiHidden/>
    <w:unhideWhenUsed/>
    <w:rsid w:val="000D3EC3"/>
    <w:rPr>
      <w:sz w:val="16"/>
      <w:szCs w:val="16"/>
    </w:rPr>
  </w:style>
  <w:style w:type="paragraph" w:styleId="CommentText">
    <w:name w:val="annotation text"/>
    <w:basedOn w:val="Normal"/>
    <w:link w:val="CommentTextChar"/>
    <w:uiPriority w:val="99"/>
    <w:unhideWhenUsed/>
    <w:rsid w:val="000D3EC3"/>
  </w:style>
  <w:style w:type="character" w:styleId="CommentTextChar" w:customStyle="1">
    <w:name w:val="Comment Text Char"/>
    <w:basedOn w:val="DefaultParagraphFont"/>
    <w:link w:val="CommentText"/>
    <w:uiPriority w:val="99"/>
    <w:rsid w:val="000D3EC3"/>
    <w:rPr>
      <w:rFonts w:ascii="Times New Roman" w:hAnsi="Times New Roman" w:eastAsia="Calibri" w:cs="Times New Roman"/>
      <w:sz w:val="20"/>
      <w:szCs w:val="20"/>
    </w:rPr>
  </w:style>
  <w:style w:type="paragraph" w:styleId="CommentSubject">
    <w:name w:val="annotation subject"/>
    <w:basedOn w:val="CommentText"/>
    <w:next w:val="CommentText"/>
    <w:link w:val="CommentSubjectChar"/>
    <w:uiPriority w:val="99"/>
    <w:semiHidden/>
    <w:unhideWhenUsed/>
    <w:rsid w:val="000D3EC3"/>
    <w:rPr>
      <w:b/>
      <w:bCs/>
    </w:rPr>
  </w:style>
  <w:style w:type="character" w:styleId="CommentSubjectChar" w:customStyle="1">
    <w:name w:val="Comment Subject Char"/>
    <w:basedOn w:val="CommentTextChar"/>
    <w:link w:val="CommentSubject"/>
    <w:uiPriority w:val="99"/>
    <w:semiHidden/>
    <w:rsid w:val="000D3EC3"/>
    <w:rPr>
      <w:rFonts w:ascii="Times New Roman" w:hAnsi="Times New Roman" w:eastAsia="Calibri" w:cs="Times New Roman"/>
      <w:b/>
      <w:bCs/>
      <w:sz w:val="20"/>
      <w:szCs w:val="20"/>
    </w:rPr>
  </w:style>
  <w:style w:type="paragraph" w:styleId="Bibliography">
    <w:name w:val="Bibliography"/>
    <w:basedOn w:val="Normal"/>
    <w:next w:val="Normal"/>
    <w:uiPriority w:val="37"/>
    <w:unhideWhenUsed/>
    <w:rsid w:val="004433D7"/>
    <w:pPr>
      <w:ind w:left="720" w:hanging="720"/>
    </w:pPr>
  </w:style>
  <w:style w:type="paragraph" w:styleId="Revision">
    <w:name w:val="Revision"/>
    <w:hidden/>
    <w:uiPriority w:val="99"/>
    <w:semiHidden/>
    <w:rsid w:val="00D42149"/>
    <w:rPr>
      <w:rFonts w:ascii="Times New Roman" w:hAnsi="Times New Roman" w:eastAsia="Calibri" w:cs="Times New Roman"/>
      <w:sz w:val="20"/>
      <w:szCs w:val="20"/>
    </w:rPr>
  </w:style>
  <w:style w:type="character" w:styleId="PlaceholderText">
    <w:name w:val="Placeholder Text"/>
    <w:basedOn w:val="DefaultParagraphFont"/>
    <w:uiPriority w:val="99"/>
    <w:semiHidden/>
    <w:rsid w:val="0058023E"/>
    <w:rPr>
      <w:color w:val="666666"/>
    </w:rPr>
  </w:style>
  <w:style w:type="paragraph" w:styleId="Caption">
    <w:name w:val="caption"/>
    <w:basedOn w:val="Normal"/>
    <w:next w:val="Normal"/>
    <w:uiPriority w:val="35"/>
    <w:unhideWhenUsed/>
    <w:qFormat/>
    <w:rsid w:val="00F46EC9"/>
    <w:pPr>
      <w:spacing w:after="200"/>
    </w:pPr>
    <w:rPr>
      <w:i/>
      <w:iCs/>
      <w:color w:val="44546A" w:themeColor="text2"/>
      <w:sz w:val="18"/>
      <w:szCs w:val="18"/>
    </w:rPr>
  </w:style>
  <w:style w:type="table" w:styleId="PlainTable1">
    <w:name w:val="Plain Table 1"/>
    <w:basedOn w:val="TableNormal"/>
    <w:uiPriority w:val="41"/>
    <w:rsid w:val="00231246"/>
    <w:tblPr>
      <w:tblStyleRowBandSize w:val="1"/>
      <w:tblStyleColBandSize w:val="1"/>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Pr>
    <w:tblStylePr w:type="firstRow">
      <w:rPr>
        <w:b/>
        <w:bCs/>
      </w:rPr>
    </w:tblStylePr>
    <w:tblStylePr w:type="lastRow">
      <w:rPr>
        <w:b/>
        <w:bCs/>
      </w:rPr>
      <w:tblPr/>
      <w:tcPr>
        <w:tcBorders>
          <w:top w:val="double" w:color="BFBFBF" w:themeColor="background1" w:themeShade="BF" w:sz="4" w:space="0"/>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AD0072"/>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PlainTable3">
    <w:name w:val="Plain Table 3"/>
    <w:basedOn w:val="TableNormal"/>
    <w:uiPriority w:val="43"/>
    <w:rsid w:val="00C725A3"/>
    <w:tblPr>
      <w:tblStyleRowBandSize w:val="1"/>
      <w:tblStyleColBandSize w:val="1"/>
    </w:tblPr>
    <w:tblStylePr w:type="firstRow">
      <w:rPr>
        <w:b/>
        <w:bCs/>
        <w:caps/>
      </w:rPr>
      <w:tblPr/>
      <w:tcPr>
        <w:tcBorders>
          <w:bottom w:val="single" w:color="7F7F7F" w:themeColor="text1" w:themeTint="80" w:sz="4" w:space="0"/>
        </w:tcBorders>
      </w:tcPr>
    </w:tblStylePr>
    <w:tblStylePr w:type="lastRow">
      <w:rPr>
        <w:b/>
        <w:bCs/>
        <w:caps/>
      </w:rPr>
      <w:tblPr/>
      <w:tcPr>
        <w:tcBorders>
          <w:top w:val="nil"/>
        </w:tcBorders>
      </w:tcPr>
    </w:tblStylePr>
    <w:tblStylePr w:type="firstCol">
      <w:rPr>
        <w:b/>
        <w:bCs/>
        <w:caps/>
      </w:rPr>
      <w:tblPr/>
      <w:tcPr>
        <w:tcBorders>
          <w:right w:val="single" w:color="7F7F7F" w:themeColor="text1" w:themeTint="80" w:sz="4" w:space="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647ED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647ED5"/>
    <w:tblPr>
      <w:tblStyleRowBandSize w:val="1"/>
      <w:tblStyleColBandSize w:val="1"/>
    </w:tblPr>
    <w:tblStylePr w:type="firstRow">
      <w:rPr>
        <w:rFonts w:asciiTheme="majorHAnsi" w:hAnsiTheme="majorHAnsi" w:eastAsiaTheme="majorEastAsia" w:cstheme="majorBidi"/>
        <w:i/>
        <w:iCs/>
        <w:sz w:val="26"/>
      </w:rPr>
      <w:tblPr/>
      <w:tcPr>
        <w:tcBorders>
          <w:bottom w:val="single" w:color="7F7F7F" w:themeColor="text1" w:themeTint="80" w:sz="4" w:space="0"/>
        </w:tcBorders>
        <w:shd w:val="clear" w:color="auto" w:fill="FFFFFF" w:themeFill="background1"/>
      </w:tcPr>
    </w:tblStylePr>
    <w:tblStylePr w:type="lastRow">
      <w:rPr>
        <w:rFonts w:asciiTheme="majorHAnsi" w:hAnsiTheme="majorHAnsi" w:eastAsiaTheme="majorEastAsia" w:cstheme="majorBidi"/>
        <w:i/>
        <w:iCs/>
        <w:sz w:val="26"/>
      </w:rPr>
      <w:tblPr/>
      <w:tcPr>
        <w:tcBorders>
          <w:top w:val="single" w:color="7F7F7F" w:themeColor="text1" w:themeTint="80" w:sz="4" w:space="0"/>
        </w:tcBorders>
        <w:shd w:val="clear" w:color="auto" w:fill="FFFFFF" w:themeFill="background1"/>
      </w:tcPr>
    </w:tblStylePr>
    <w:tblStylePr w:type="firstCol">
      <w:pPr>
        <w:jc w:val="right"/>
      </w:pPr>
      <w:rPr>
        <w:rFonts w:asciiTheme="majorHAnsi" w:hAnsiTheme="majorHAnsi" w:eastAsiaTheme="majorEastAsia" w:cstheme="majorBidi"/>
        <w:i/>
        <w:iCs/>
        <w:sz w:val="26"/>
      </w:rPr>
      <w:tblPr/>
      <w:tcPr>
        <w:tcBorders>
          <w:right w:val="single" w:color="7F7F7F" w:themeColor="text1" w:themeTint="80" w:sz="4" w:space="0"/>
        </w:tcBorders>
        <w:shd w:val="clear" w:color="auto" w:fill="FFFFFF" w:themeFill="background1"/>
      </w:tcPr>
    </w:tblStylePr>
    <w:tblStylePr w:type="lastCol">
      <w:rPr>
        <w:rFonts w:asciiTheme="majorHAnsi" w:hAnsiTheme="majorHAnsi" w:eastAsiaTheme="majorEastAsia" w:cstheme="majorBidi"/>
        <w:i/>
        <w:iCs/>
        <w:sz w:val="26"/>
      </w:rPr>
      <w:tblPr/>
      <w:tcPr>
        <w:tcBorders>
          <w:left w:val="single" w:color="7F7F7F" w:themeColor="text1" w:themeTint="80" w:sz="4" w:space="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normaltextrun" w:customStyle="1">
    <w:name w:val="normaltextrun"/>
    <w:basedOn w:val="DefaultParagraphFont"/>
    <w:rsid w:val="00093FAE"/>
  </w:style>
  <w:style w:type="character" w:styleId="eop" w:customStyle="1">
    <w:name w:val="eop"/>
    <w:basedOn w:val="DefaultParagraphFont"/>
    <w:rsid w:val="00093F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599676642">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718357515">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19486325">
      <w:bodyDiv w:val="1"/>
      <w:marLeft w:val="0"/>
      <w:marRight w:val="0"/>
      <w:marTop w:val="0"/>
      <w:marBottom w:val="0"/>
      <w:divBdr>
        <w:top w:val="none" w:sz="0" w:space="0" w:color="auto"/>
        <w:left w:val="none" w:sz="0" w:space="0" w:color="auto"/>
        <w:bottom w:val="none" w:sz="0" w:space="0" w:color="auto"/>
        <w:right w:val="none" w:sz="0" w:space="0" w:color="auto"/>
      </w:divBdr>
    </w:div>
    <w:div w:id="993794968">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137377738">
      <w:bodyDiv w:val="1"/>
      <w:marLeft w:val="0"/>
      <w:marRight w:val="0"/>
      <w:marTop w:val="0"/>
      <w:marBottom w:val="0"/>
      <w:divBdr>
        <w:top w:val="none" w:sz="0" w:space="0" w:color="auto"/>
        <w:left w:val="none" w:sz="0" w:space="0" w:color="auto"/>
        <w:bottom w:val="none" w:sz="0" w:space="0" w:color="auto"/>
        <w:right w:val="none" w:sz="0" w:space="0" w:color="auto"/>
      </w:divBdr>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3582375">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356422123">
      <w:bodyDiv w:val="1"/>
      <w:marLeft w:val="0"/>
      <w:marRight w:val="0"/>
      <w:marTop w:val="0"/>
      <w:marBottom w:val="0"/>
      <w:divBdr>
        <w:top w:val="none" w:sz="0" w:space="0" w:color="auto"/>
        <w:left w:val="none" w:sz="0" w:space="0" w:color="auto"/>
        <w:bottom w:val="none" w:sz="0" w:space="0" w:color="auto"/>
        <w:right w:val="none" w:sz="0" w:space="0" w:color="auto"/>
      </w:divBdr>
    </w:div>
    <w:div w:id="1496415768">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579680295">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873490973">
      <w:bodyDiv w:val="1"/>
      <w:marLeft w:val="0"/>
      <w:marRight w:val="0"/>
      <w:marTop w:val="0"/>
      <w:marBottom w:val="0"/>
      <w:divBdr>
        <w:top w:val="none" w:sz="0" w:space="0" w:color="auto"/>
        <w:left w:val="none" w:sz="0" w:space="0" w:color="auto"/>
        <w:bottom w:val="none" w:sz="0" w:space="0" w:color="auto"/>
        <w:right w:val="none" w:sz="0" w:space="0" w:color="auto"/>
      </w:divBdr>
    </w:div>
    <w:div w:id="2018728519">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 w:id="213224427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65279;<?xml version="1.0" encoding="utf-8"?><Relationships xmlns="http://schemas.openxmlformats.org/package/2006/relationships"><Relationship Type="http://schemas.openxmlformats.org/officeDocument/2006/relationships/webSettings" Target="webSettings.xml" Id="rId8" /><Relationship Type="http://schemas.openxmlformats.org/officeDocument/2006/relationships/header" Target="header2.xml" Id="rId13" /><Relationship Type="http://schemas.openxmlformats.org/officeDocument/2006/relationships/image" Target="media/image5.jpeg" Id="rId18" /><Relationship Type="http://schemas.openxmlformats.org/officeDocument/2006/relationships/image" Target="media/image13.jpeg" Id="rId26" /><Relationship Type="http://schemas.openxmlformats.org/officeDocument/2006/relationships/customXml" Target="../customXml/item3.xml" Id="rId3" /><Relationship Type="http://schemas.openxmlformats.org/officeDocument/2006/relationships/image" Target="media/image8.jpeg" Id="rId21" /><Relationship Type="http://schemas.openxmlformats.org/officeDocument/2006/relationships/settings" Target="settings.xml" Id="rId7" /><Relationship Type="http://schemas.openxmlformats.org/officeDocument/2006/relationships/footer" Target="footer1.xml" Id="rId12" /><Relationship Type="http://schemas.openxmlformats.org/officeDocument/2006/relationships/image" Target="media/image12.jpeg" Id="rId25" /><Relationship Type="http://schemas.openxmlformats.org/officeDocument/2006/relationships/customXml" Target="../customXml/item2.xml" Id="rId2" /><Relationship Type="http://schemas.openxmlformats.org/officeDocument/2006/relationships/image" Target="media/image3.jpeg" Id="rId16" /><Relationship Type="http://schemas.openxmlformats.org/officeDocument/2006/relationships/image" Target="media/image7.jpeg" Id="rId20" /><Relationship Type="http://schemas.openxmlformats.org/officeDocument/2006/relationships/fontTable" Target="fontTable.xml" Id="rId29"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header" Target="header1.xml" Id="rId11" /><Relationship Type="http://schemas.openxmlformats.org/officeDocument/2006/relationships/image" Target="media/image11.jpeg" Id="rId24" /><Relationship Type="http://schemas.openxmlformats.org/officeDocument/2006/relationships/numbering" Target="numbering.xml" Id="rId5" /><Relationship Type="http://schemas.openxmlformats.org/officeDocument/2006/relationships/image" Target="media/image2.jpeg" Id="rId15" /><Relationship Type="http://schemas.openxmlformats.org/officeDocument/2006/relationships/image" Target="media/image10.jpeg" Id="rId23" /><Relationship Type="http://schemas.openxmlformats.org/officeDocument/2006/relationships/endnotes" Target="endnotes.xml" Id="rId10" /><Relationship Type="http://schemas.microsoft.com/office/2020/10/relationships/intelligence" Target="intelligence2.xml" Id="rId31"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image" Target="media/image1.jpeg" Id="rId14" /><Relationship Type="http://schemas.openxmlformats.org/officeDocument/2006/relationships/image" Target="media/image9.jpeg" Id="rId22" /><Relationship Type="http://schemas.openxmlformats.org/officeDocument/2006/relationships/theme" Target="theme/theme1.xml" Id="rId30" /></Relationships>
</file>

<file path=word/theme/theme1.xml><?xml version="1.0" encoding="utf-8"?>
<a:theme xmlns:a="http://schemas.openxmlformats.org/drawingml/2006/main" xmlns:thm15="http://schemas.microsoft.com/office/thememl/2012/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3E8C3415005D554BAACB75F2B9958538" ma:contentTypeVersion="15" ma:contentTypeDescription="Create a new document." ma:contentTypeScope="" ma:versionID="cb812b1533d7bd635cdbe9210574048c">
  <xsd:schema xmlns:xsd="http://www.w3.org/2001/XMLSchema" xmlns:xs="http://www.w3.org/2001/XMLSchema" xmlns:p="http://schemas.microsoft.com/office/2006/metadata/properties" xmlns:ns2="69c76587-ac13-4356-9e5c-fb6e125b4384" xmlns:ns3="9ae27495-17fd-45ec-98bd-3e21ca6fcd15" targetNamespace="http://schemas.microsoft.com/office/2006/metadata/properties" ma:root="true" ma:fieldsID="ea334ca86d456ac2a2db5285a5b89143" ns2:_="" ns3:_="">
    <xsd:import namespace="69c76587-ac13-4356-9e5c-fb6e125b4384"/>
    <xsd:import namespace="9ae27495-17fd-45ec-98bd-3e21ca6fcd15"/>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3:SharedWithUsers" minOccurs="0"/>
                <xsd:element ref="ns3:SharedWithDetail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2:MediaServiceSearchPropertie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c76587-ac13-4356-9e5c-fb6e125b438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lcf76f155ced4ddcb4097134ff3c332f" ma:index="14" nillable="true" ma:taxonomy="true" ma:internalName="lcf76f155ced4ddcb4097134ff3c332f" ma:taxonomyFieldName="MediaServiceImageTags" ma:displayName="Image Tags" ma:readOnly="false" ma:fieldId="{5cf76f15-5ced-4ddc-b409-7134ff3c332f}" ma:taxonomyMulti="true" ma:sspId="4e77d114-7286-4773-b3f3-9b1cc7669c50"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dexed="true" ma:internalName="MediaServiceDateTaken" ma:readOnly="true">
      <xsd:simpleType>
        <xsd:restriction base="dms:Text"/>
      </xsd:simpleType>
    </xsd:element>
    <xsd:element name="MediaServiceLocation" ma:index="20" nillable="true" ma:displayName="Location" ma:indexed="true" ma:internalName="MediaServiceLocation" ma:readOnly="true">
      <xsd:simpleType>
        <xsd:restriction base="dms:Text"/>
      </xsd:simpleType>
    </xsd:element>
    <xsd:element name="MediaServiceSearchProperties" ma:index="21" nillable="true" ma:displayName="MediaServiceSearchProperties" ma:hidden="true" ma:internalName="MediaServiceSearchProperties" ma:readOnly="true">
      <xsd:simpleType>
        <xsd:restriction base="dms:Note"/>
      </xsd:simpleType>
    </xsd:element>
    <xsd:element name="MediaLengthInSeconds" ma:index="22"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9ae27495-17fd-45ec-98bd-3e21ca6fcd15"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TaxCatchAll" ma:index="15" nillable="true" ma:displayName="Taxonomy Catch All Column" ma:hidden="true" ma:list="{971d4531-03e8-4d27-a8e6-ae227ca0896f}" ma:internalName="TaxCatchAll" ma:showField="CatchAllData" ma:web="9ae27495-17fd-45ec-98bd-3e21ca6fcd15">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69c76587-ac13-4356-9e5c-fb6e125b4384">
      <Terms xmlns="http://schemas.microsoft.com/office/infopath/2007/PartnerControls"/>
    </lcf76f155ced4ddcb4097134ff3c332f>
    <TaxCatchAll xmlns="9ae27495-17fd-45ec-98bd-3e21ca6fcd15" xsi:nil="true"/>
    <SharedWithUsers xmlns="9ae27495-17fd-45ec-98bd-3e21ca6fcd15">
      <UserInfo>
        <DisplayName/>
        <AccountId xsi:nil="true"/>
        <AccountType/>
      </UserInfo>
    </SharedWithUser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9056ADB-46FF-473F-B8E6-261673C99684}">
  <ds:schemaRefs>
    <ds:schemaRef ds:uri="http://schemas.openxmlformats.org/officeDocument/2006/bibliography"/>
  </ds:schemaRefs>
</ds:datastoreItem>
</file>

<file path=customXml/itemProps2.xml><?xml version="1.0" encoding="utf-8"?>
<ds:datastoreItem xmlns:ds="http://schemas.openxmlformats.org/officeDocument/2006/customXml" ds:itemID="{3F788663-262F-4FAF-9B34-ABFFC96AFEE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c76587-ac13-4356-9e5c-fb6e125b4384"/>
    <ds:schemaRef ds:uri="9ae27495-17fd-45ec-98bd-3e21ca6fcd1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B2DF91E-0248-46D8-BAF0-164CAE12ABFC}">
  <ds:schemaRefs>
    <ds:schemaRef ds:uri="http://schemas.microsoft.com/office/2006/metadata/properties"/>
    <ds:schemaRef ds:uri="http://schemas.microsoft.com/office/infopath/2007/PartnerControls"/>
    <ds:schemaRef ds:uri="69c76587-ac13-4356-9e5c-fb6e125b4384"/>
    <ds:schemaRef ds:uri="9ae27495-17fd-45ec-98bd-3e21ca6fcd15"/>
  </ds:schemaRefs>
</ds:datastoreItem>
</file>

<file path=customXml/itemProps4.xml><?xml version="1.0" encoding="utf-8"?>
<ds:datastoreItem xmlns:ds="http://schemas.openxmlformats.org/officeDocument/2006/customXml" ds:itemID="{B8FDAB0C-55C4-4DEF-9E4D-E5EE89CFE1B2}">
  <ds:schemaRefs>
    <ds:schemaRef ds:uri="http://schemas.microsoft.com/sharepoint/v3/contenttype/forms"/>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Brooks Hanson</dc:creator>
  <keywords/>
  <dc:description/>
  <lastModifiedBy>Megan Duffy</lastModifiedBy>
  <revision>392</revision>
  <dcterms:created xsi:type="dcterms:W3CDTF">2026-01-03T17:31:00.0000000Z</dcterms:created>
  <dcterms:modified xsi:type="dcterms:W3CDTF">2026-01-09T17:45:19.1758824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h6jHeaN1"/&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ContentTypeId">
    <vt:lpwstr>0x0101003E8C3415005D554BAACB75F2B9958538</vt:lpwstr>
  </property>
  <property fmtid="{D5CDD505-2E9C-101B-9397-08002B2CF9AE}" pid="5" name="Order">
    <vt:r8>333400</vt:r8>
  </property>
  <property fmtid="{D5CDD505-2E9C-101B-9397-08002B2CF9AE}" pid="6" name="ComplianceAssetId">
    <vt:lpwstr/>
  </property>
  <property fmtid="{D5CDD505-2E9C-101B-9397-08002B2CF9AE}" pid="7" name="_activity">
    <vt:lpwstr>{"FileActivityType":"6","FileActivityTimeStamp":"2025-06-16T18:36:12.830Z","FileActivityUsersOnPage":[{"DisplayName":"Megan Duffy","Id":"mduffy2@uvm.edu"}],"FileActivityNavigationId":null}</vt:lpwstr>
  </property>
  <property fmtid="{D5CDD505-2E9C-101B-9397-08002B2CF9AE}" pid="8" name="_ExtendedDescription">
    <vt:lpwstr/>
  </property>
  <property fmtid="{D5CDD505-2E9C-101B-9397-08002B2CF9AE}" pid="9" name="TriggerFlowInfo">
    <vt:lpwstr/>
  </property>
  <property fmtid="{D5CDD505-2E9C-101B-9397-08002B2CF9AE}" pid="10" name="MediaServiceImageTags">
    <vt:lpwstr/>
  </property>
</Properties>
</file>